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0908CCBE" w:rsidR="004070F3" w:rsidRDefault="004070F3" w:rsidP="009E7936">
      <w:pPr>
        <w:pStyle w:val="Abbildung"/>
        <w:jc w:val="both"/>
        <w:rPr>
          <w:b/>
        </w:rPr>
      </w:pPr>
    </w:p>
    <w:tbl>
      <w:tblPr>
        <w:tblStyle w:val="Tabellenraster"/>
        <w:tblW w:w="0" w:type="auto"/>
        <w:tblLook w:val="04A0" w:firstRow="1" w:lastRow="0" w:firstColumn="1" w:lastColumn="0" w:noHBand="0" w:noVBand="1"/>
      </w:tblPr>
      <w:tblGrid>
        <w:gridCol w:w="2831"/>
        <w:gridCol w:w="2831"/>
        <w:gridCol w:w="2831"/>
      </w:tblGrid>
      <w:tr w:rsidR="00F23C38" w14:paraId="3947F3C2" w14:textId="77777777" w:rsidTr="00D1370D">
        <w:tc>
          <w:tcPr>
            <w:tcW w:w="2831" w:type="dxa"/>
            <w:tcBorders>
              <w:top w:val="nil"/>
              <w:left w:val="nil"/>
              <w:bottom w:val="nil"/>
              <w:right w:val="nil"/>
            </w:tcBorders>
          </w:tcPr>
          <w:p w14:paraId="79240817" w14:textId="77777777" w:rsidR="00F23C38" w:rsidRPr="00EC7D2F" w:rsidRDefault="00F23C38" w:rsidP="00F23C38">
            <w:pPr>
              <w:pStyle w:val="Untertitel"/>
              <w:jc w:val="left"/>
              <w:rPr>
                <w:b/>
              </w:rPr>
            </w:pPr>
            <w:r>
              <w:rPr>
                <w:b/>
              </w:rPr>
              <w:t>Thesis</w:t>
            </w:r>
          </w:p>
          <w:p w14:paraId="37D9DAD9" w14:textId="77777777" w:rsidR="00F23C38" w:rsidRDefault="00F23C38" w:rsidP="00F23C38">
            <w:pPr>
              <w:jc w:val="center"/>
            </w:pPr>
          </w:p>
        </w:tc>
        <w:tc>
          <w:tcPr>
            <w:tcW w:w="2831" w:type="dxa"/>
            <w:tcBorders>
              <w:top w:val="nil"/>
              <w:left w:val="nil"/>
              <w:bottom w:val="nil"/>
              <w:right w:val="nil"/>
            </w:tcBorders>
          </w:tcPr>
          <w:p w14:paraId="3BAD8056" w14:textId="77777777" w:rsidR="00F23C38" w:rsidRDefault="00F23C38" w:rsidP="00F23C38"/>
        </w:tc>
        <w:tc>
          <w:tcPr>
            <w:tcW w:w="2831" w:type="dxa"/>
            <w:tcBorders>
              <w:top w:val="nil"/>
              <w:left w:val="nil"/>
              <w:bottom w:val="nil"/>
              <w:right w:val="nil"/>
            </w:tcBorders>
          </w:tcPr>
          <w:p w14:paraId="0A21445A" w14:textId="77777777" w:rsidR="00F23C38" w:rsidRDefault="00F23C38" w:rsidP="00F23C38"/>
        </w:tc>
      </w:tr>
      <w:tr w:rsidR="00F23C38" w14:paraId="6F02475E" w14:textId="77777777" w:rsidTr="00D1370D">
        <w:tc>
          <w:tcPr>
            <w:tcW w:w="2831" w:type="dxa"/>
            <w:tcBorders>
              <w:top w:val="nil"/>
              <w:left w:val="nil"/>
              <w:bottom w:val="nil"/>
              <w:right w:val="nil"/>
            </w:tcBorders>
          </w:tcPr>
          <w:p w14:paraId="0445F1B8" w14:textId="77777777" w:rsidR="00F23C38" w:rsidRDefault="00F23C38" w:rsidP="00F23C38">
            <w:r w:rsidRPr="008C7CD2">
              <w:t>Im</w:t>
            </w:r>
            <w:r>
              <w:t xml:space="preserve"> Studiengang:</w:t>
            </w:r>
          </w:p>
          <w:p w14:paraId="185F22C2" w14:textId="1E511529" w:rsidR="00F23C38" w:rsidRDefault="00EF345C" w:rsidP="00F23C38">
            <w:r>
              <w:t>T</w:t>
            </w:r>
            <w:r w:rsidR="00F23C38" w:rsidRPr="008C7CD2">
              <w:t>echnische Informatik</w:t>
            </w:r>
          </w:p>
        </w:tc>
        <w:tc>
          <w:tcPr>
            <w:tcW w:w="2831" w:type="dxa"/>
            <w:tcBorders>
              <w:top w:val="nil"/>
              <w:left w:val="nil"/>
              <w:bottom w:val="nil"/>
              <w:right w:val="nil"/>
            </w:tcBorders>
          </w:tcPr>
          <w:p w14:paraId="14C538AE" w14:textId="77777777" w:rsidR="00F23C38" w:rsidRDefault="00F23C38" w:rsidP="00F23C38"/>
        </w:tc>
        <w:tc>
          <w:tcPr>
            <w:tcW w:w="2831" w:type="dxa"/>
            <w:tcBorders>
              <w:top w:val="nil"/>
              <w:left w:val="nil"/>
              <w:bottom w:val="nil"/>
              <w:right w:val="nil"/>
            </w:tcBorders>
          </w:tcPr>
          <w:p w14:paraId="6D1C3AA2" w14:textId="77777777" w:rsidR="00F23C38" w:rsidRDefault="00F23C38" w:rsidP="00F23C38"/>
        </w:tc>
      </w:tr>
      <w:tr w:rsidR="00F23C38" w14:paraId="6C07794F" w14:textId="77777777" w:rsidTr="00D1370D">
        <w:tc>
          <w:tcPr>
            <w:tcW w:w="2831" w:type="dxa"/>
            <w:tcBorders>
              <w:top w:val="nil"/>
              <w:left w:val="nil"/>
              <w:bottom w:val="nil"/>
              <w:right w:val="nil"/>
            </w:tcBorders>
          </w:tcPr>
          <w:p w14:paraId="2841BF88" w14:textId="77777777" w:rsidR="00F23C38" w:rsidRDefault="00F23C38" w:rsidP="00F23C38">
            <w:r>
              <w:t>im Bereich</w:t>
            </w:r>
          </w:p>
          <w:p w14:paraId="56582281" w14:textId="77777777" w:rsidR="00F23C38" w:rsidRPr="008C7CD2" w:rsidRDefault="00F23C38" w:rsidP="00F23C38"/>
        </w:tc>
        <w:tc>
          <w:tcPr>
            <w:tcW w:w="2831" w:type="dxa"/>
            <w:tcBorders>
              <w:top w:val="nil"/>
              <w:left w:val="nil"/>
              <w:bottom w:val="nil"/>
              <w:right w:val="nil"/>
            </w:tcBorders>
          </w:tcPr>
          <w:p w14:paraId="0E30A4BB" w14:textId="77777777" w:rsidR="00F23C38" w:rsidRDefault="00F23C38" w:rsidP="00F23C38"/>
        </w:tc>
        <w:tc>
          <w:tcPr>
            <w:tcW w:w="2831" w:type="dxa"/>
            <w:tcBorders>
              <w:top w:val="nil"/>
              <w:left w:val="nil"/>
              <w:bottom w:val="nil"/>
              <w:right w:val="nil"/>
            </w:tcBorders>
          </w:tcPr>
          <w:p w14:paraId="7B2C42B1" w14:textId="77777777" w:rsidR="00F23C38" w:rsidRDefault="00F23C38" w:rsidP="00F23C38"/>
        </w:tc>
      </w:tr>
      <w:tr w:rsidR="00F23C38" w14:paraId="5350F1E5" w14:textId="77777777" w:rsidTr="00D1370D">
        <w:tc>
          <w:tcPr>
            <w:tcW w:w="8493" w:type="dxa"/>
            <w:gridSpan w:val="3"/>
            <w:tcBorders>
              <w:top w:val="nil"/>
              <w:left w:val="nil"/>
              <w:bottom w:val="nil"/>
              <w:right w:val="nil"/>
            </w:tcBorders>
          </w:tcPr>
          <w:p w14:paraId="67A0C268" w14:textId="630842B1" w:rsidR="00F23C38" w:rsidRPr="00AD7EBE" w:rsidRDefault="00F23C38" w:rsidP="00F23C38">
            <w:pPr>
              <w:pStyle w:val="Titel"/>
              <w:rPr>
                <w:sz w:val="40"/>
                <w:szCs w:val="40"/>
              </w:rPr>
            </w:pPr>
            <w:r>
              <w:rPr>
                <w:sz w:val="40"/>
                <w:szCs w:val="40"/>
              </w:rPr>
              <w:t>Netz</w:t>
            </w:r>
            <w:r w:rsidRPr="00AD7EBE">
              <w:rPr>
                <w:sz w:val="40"/>
                <w:szCs w:val="40"/>
              </w:rPr>
              <w:t>unabhängige lokale</w:t>
            </w:r>
            <w:r w:rsidR="00BF74CE">
              <w:rPr>
                <w:sz w:val="40"/>
                <w:szCs w:val="40"/>
              </w:rPr>
              <w:t xml:space="preserve"> </w:t>
            </w:r>
            <w:r w:rsidRPr="00AD7EBE">
              <w:rPr>
                <w:sz w:val="40"/>
                <w:szCs w:val="40"/>
              </w:rPr>
              <w:t>Peer-To-Peer-Verbindungen</w:t>
            </w:r>
            <w:r>
              <w:rPr>
                <w:sz w:val="40"/>
                <w:szCs w:val="40"/>
              </w:rPr>
              <w:t xml:space="preserve"> auf </w:t>
            </w:r>
            <w:r w:rsidR="00EF345C">
              <w:rPr>
                <w:sz w:val="40"/>
                <w:szCs w:val="40"/>
              </w:rPr>
              <w:t>m</w:t>
            </w:r>
            <w:r>
              <w:rPr>
                <w:sz w:val="40"/>
                <w:szCs w:val="40"/>
              </w:rPr>
              <w:t>obilen</w:t>
            </w:r>
            <w:r w:rsidR="00EF345C">
              <w:rPr>
                <w:sz w:val="40"/>
                <w:szCs w:val="40"/>
              </w:rPr>
              <w:t xml:space="preserve"> </w:t>
            </w:r>
            <w:r>
              <w:rPr>
                <w:sz w:val="40"/>
                <w:szCs w:val="40"/>
              </w:rPr>
              <w:t>Geräten</w:t>
            </w:r>
          </w:p>
          <w:p w14:paraId="461CA0C8" w14:textId="77777777" w:rsidR="00F23C38" w:rsidRDefault="00F23C38" w:rsidP="00F23C38">
            <w:pPr>
              <w:jc w:val="center"/>
            </w:pPr>
          </w:p>
        </w:tc>
      </w:tr>
    </w:tbl>
    <w:p w14:paraId="3CD80A7E" w14:textId="6B677387" w:rsidR="00F23C38" w:rsidRDefault="00F23C38" w:rsidP="00F23C38"/>
    <w:p w14:paraId="6C4F87C2" w14:textId="63A2DB69" w:rsidR="00D1370D" w:rsidRDefault="00D1370D" w:rsidP="00F23C38">
      <w:pPr>
        <w:spacing w:before="0" w:line="240" w:lineRule="auto"/>
        <w:jc w:val="left"/>
        <w:sectPr w:rsidR="00D1370D" w:rsidSect="00F23C38">
          <w:headerReference w:type="default" r:id="rId8"/>
          <w:footerReference w:type="default" r:id="rId9"/>
          <w:type w:val="continuous"/>
          <w:pgSz w:w="11906" w:h="16838" w:code="9"/>
          <w:pgMar w:top="1418" w:right="1418" w:bottom="1134" w:left="1985" w:header="720" w:footer="720" w:gutter="0"/>
          <w:pgNumType w:fmt="upperRoman"/>
          <w:cols w:space="720"/>
          <w:docGrid w:linePitch="326"/>
        </w:sectPr>
      </w:pPr>
    </w:p>
    <w:p w14:paraId="6E4E2C43" w14:textId="77777777" w:rsidR="00D1370D" w:rsidRPr="00BC08A4" w:rsidRDefault="00D1370D" w:rsidP="00D1370D">
      <w:pPr>
        <w:pStyle w:val="berschrift1"/>
        <w:numPr>
          <w:ilvl w:val="0"/>
          <w:numId w:val="0"/>
        </w:numPr>
        <w:tabs>
          <w:tab w:val="left" w:pos="6900"/>
          <w:tab w:val="right" w:pos="8503"/>
        </w:tabs>
        <w:spacing w:before="0"/>
      </w:pPr>
      <w:bookmarkStart w:id="0" w:name="_Toc38056078"/>
      <w:bookmarkStart w:id="1" w:name="_Ref491742389"/>
      <w:r w:rsidRPr="00BC08A4">
        <w:lastRenderedPageBreak/>
        <w:t>Eidesstattliche Erklärung</w:t>
      </w:r>
      <w:bookmarkEnd w:id="0"/>
      <w:r>
        <w:tab/>
      </w:r>
      <w:r>
        <w:tab/>
      </w:r>
    </w:p>
    <w:p w14:paraId="4804F3F6" w14:textId="77777777" w:rsidR="00D1370D" w:rsidRPr="00BC08A4" w:rsidRDefault="00D1370D" w:rsidP="00D1370D">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D1370D" w:rsidRPr="00BC08A4" w14:paraId="5C1C99FF" w14:textId="77777777" w:rsidTr="00AA5279">
        <w:tc>
          <w:tcPr>
            <w:tcW w:w="4928" w:type="dxa"/>
          </w:tcPr>
          <w:p w14:paraId="010FF452" w14:textId="61043D66" w:rsidR="00D1370D" w:rsidRPr="00BC08A4" w:rsidRDefault="00D1370D" w:rsidP="00AA5279">
            <w:r w:rsidRPr="00BC08A4">
              <w:t xml:space="preserve">Mannheim, den </w:t>
            </w:r>
            <w:r w:rsidRPr="00BC08A4">
              <w:fldChar w:fldCharType="begin"/>
            </w:r>
            <w:r w:rsidRPr="00BC08A4">
              <w:instrText xml:space="preserve"> TIME \@ "dd.MM.yyyy" </w:instrText>
            </w:r>
            <w:r w:rsidRPr="00BC08A4">
              <w:fldChar w:fldCharType="separate"/>
            </w:r>
            <w:r w:rsidR="00401E58">
              <w:rPr>
                <w:noProof/>
              </w:rPr>
              <w:t>01.05.2020</w:t>
            </w:r>
            <w:r w:rsidRPr="00BC08A4">
              <w:fldChar w:fldCharType="end"/>
            </w:r>
          </w:p>
        </w:tc>
      </w:tr>
      <w:tr w:rsidR="00D1370D" w:rsidRPr="00BC08A4" w14:paraId="286C4B56" w14:textId="77777777" w:rsidTr="00AA5279">
        <w:trPr>
          <w:trHeight w:val="757"/>
        </w:trPr>
        <w:tc>
          <w:tcPr>
            <w:tcW w:w="4928" w:type="dxa"/>
            <w:tcBorders>
              <w:bottom w:val="single" w:sz="4" w:space="0" w:color="auto"/>
            </w:tcBorders>
          </w:tcPr>
          <w:p w14:paraId="504CABEC" w14:textId="77777777" w:rsidR="00D1370D" w:rsidRPr="00BC08A4" w:rsidRDefault="00D1370D" w:rsidP="00AA5279"/>
        </w:tc>
      </w:tr>
      <w:tr w:rsidR="00D1370D" w:rsidRPr="00BC08A4" w14:paraId="683A01B1" w14:textId="77777777" w:rsidTr="00AA5279">
        <w:tc>
          <w:tcPr>
            <w:tcW w:w="4928" w:type="dxa"/>
            <w:tcBorders>
              <w:top w:val="single" w:sz="4" w:space="0" w:color="auto"/>
            </w:tcBorders>
          </w:tcPr>
          <w:p w14:paraId="5D92EA79" w14:textId="77777777" w:rsidR="00D1370D" w:rsidRPr="00BC08A4" w:rsidRDefault="00D1370D" w:rsidP="00AA5279">
            <w:r w:rsidRPr="00BC08A4">
              <w:t>Alexis Danilo Morgado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8056079"/>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8056080"/>
      <w:r>
        <w:lastRenderedPageBreak/>
        <w:t>Zusammenfassung</w:t>
      </w:r>
      <w:bookmarkEnd w:id="3"/>
    </w:p>
    <w:p w14:paraId="30443A46" w14:textId="1EC49D58" w:rsidR="00BC199E" w:rsidRDefault="001134CD" w:rsidP="00881BDB">
      <w:r>
        <w:t>Abstract auf deutsch</w:t>
      </w:r>
    </w:p>
    <w:p w14:paraId="11B77F53" w14:textId="7A73A8D5" w:rsidR="00BC199E" w:rsidRPr="00F519F6" w:rsidRDefault="00326EB5" w:rsidP="003527B5">
      <w:pPr>
        <w:pStyle w:val="berschrift1"/>
        <w:numPr>
          <w:ilvl w:val="0"/>
          <w:numId w:val="0"/>
        </w:numPr>
        <w:tabs>
          <w:tab w:val="right" w:pos="8503"/>
        </w:tabs>
        <w:ind w:left="680" w:hanging="680"/>
        <w:rPr>
          <w:lang w:val="en-US"/>
        </w:rPr>
      </w:pPr>
      <w:bookmarkStart w:id="4" w:name="_Toc38056081"/>
      <w:r w:rsidRPr="00F519F6">
        <w:rPr>
          <w:lang w:val="en-US"/>
        </w:rPr>
        <w:lastRenderedPageBreak/>
        <w:t>Abstract</w:t>
      </w:r>
      <w:bookmarkEnd w:id="4"/>
      <w:r w:rsidR="003527B5">
        <w:rPr>
          <w:lang w:val="en-US"/>
        </w:rPr>
        <w:tab/>
      </w:r>
    </w:p>
    <w:p w14:paraId="6FA9BF83" w14:textId="65745B07" w:rsidR="00881BDB" w:rsidRDefault="00881BDB" w:rsidP="00881BDB">
      <w:pPr>
        <w:pStyle w:val="berschrift1"/>
        <w:numPr>
          <w:ilvl w:val="0"/>
          <w:numId w:val="0"/>
        </w:numPr>
      </w:pPr>
      <w:bookmarkStart w:id="5" w:name="_Toc38056082"/>
      <w:r w:rsidRPr="00BC08A4">
        <w:lastRenderedPageBreak/>
        <w:t>Inhaltsverzeichnis</w:t>
      </w:r>
      <w:bookmarkEnd w:id="5"/>
    </w:p>
    <w:p w14:paraId="406A384A" w14:textId="0DCC538E" w:rsidR="00C85EEF"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C85EEF">
        <w:t>Eidesstattliche Erklärung</w:t>
      </w:r>
      <w:r w:rsidR="00C85EEF">
        <w:tab/>
      </w:r>
      <w:r w:rsidR="00C85EEF">
        <w:fldChar w:fldCharType="begin"/>
      </w:r>
      <w:r w:rsidR="00C85EEF">
        <w:instrText xml:space="preserve"> PAGEREF _Toc38056078 \h </w:instrText>
      </w:r>
      <w:r w:rsidR="00C85EEF">
        <w:fldChar w:fldCharType="separate"/>
      </w:r>
      <w:r w:rsidR="00783AED">
        <w:t>I</w:t>
      </w:r>
      <w:r w:rsidR="00C85EEF">
        <w:fldChar w:fldCharType="end"/>
      </w:r>
    </w:p>
    <w:p w14:paraId="45FE55AF" w14:textId="2003F2F7" w:rsidR="00C85EEF" w:rsidRDefault="00C85EEF">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8056079 \h </w:instrText>
      </w:r>
      <w:r>
        <w:fldChar w:fldCharType="separate"/>
      </w:r>
      <w:r w:rsidR="00783AED">
        <w:t>II</w:t>
      </w:r>
      <w:r>
        <w:fldChar w:fldCharType="end"/>
      </w:r>
    </w:p>
    <w:p w14:paraId="4929FC81" w14:textId="7BC01581" w:rsidR="00C85EEF" w:rsidRDefault="00C85EEF">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8056080 \h </w:instrText>
      </w:r>
      <w:r>
        <w:fldChar w:fldCharType="separate"/>
      </w:r>
      <w:r w:rsidR="00783AED">
        <w:t>III</w:t>
      </w:r>
      <w:r>
        <w:fldChar w:fldCharType="end"/>
      </w:r>
    </w:p>
    <w:p w14:paraId="6AC8CA36" w14:textId="65538C37" w:rsidR="00C85EEF" w:rsidRDefault="00C85EEF">
      <w:pPr>
        <w:pStyle w:val="Verzeichnis1"/>
        <w:rPr>
          <w:rFonts w:asciiTheme="minorHAnsi" w:eastAsiaTheme="minorEastAsia" w:hAnsiTheme="minorHAnsi" w:cstheme="minorBidi"/>
          <w:b w:val="0"/>
          <w:sz w:val="22"/>
          <w:szCs w:val="22"/>
        </w:rPr>
      </w:pPr>
      <w:r w:rsidRPr="000A3F30">
        <w:rPr>
          <w:lang w:val="en-US"/>
        </w:rPr>
        <w:t>Abstract</w:t>
      </w:r>
      <w:r>
        <w:tab/>
      </w:r>
      <w:r>
        <w:fldChar w:fldCharType="begin"/>
      </w:r>
      <w:r>
        <w:instrText xml:space="preserve"> PAGEREF _Toc38056081 \h </w:instrText>
      </w:r>
      <w:r>
        <w:fldChar w:fldCharType="separate"/>
      </w:r>
      <w:r w:rsidR="00783AED">
        <w:t>IV</w:t>
      </w:r>
      <w:r>
        <w:fldChar w:fldCharType="end"/>
      </w:r>
    </w:p>
    <w:p w14:paraId="3402624B" w14:textId="48424246" w:rsidR="00C85EEF" w:rsidRDefault="00C85EEF">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8056082 \h </w:instrText>
      </w:r>
      <w:r>
        <w:fldChar w:fldCharType="separate"/>
      </w:r>
      <w:r w:rsidR="00783AED">
        <w:t>V</w:t>
      </w:r>
      <w:r>
        <w:fldChar w:fldCharType="end"/>
      </w:r>
    </w:p>
    <w:p w14:paraId="5A81A7A5" w14:textId="4F6F27E6" w:rsidR="00C85EEF" w:rsidRDefault="00C85EEF">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8056083 \h </w:instrText>
      </w:r>
      <w:r>
        <w:fldChar w:fldCharType="separate"/>
      </w:r>
      <w:r w:rsidR="00783AED">
        <w:t>1</w:t>
      </w:r>
      <w:r>
        <w:fldChar w:fldCharType="end"/>
      </w:r>
    </w:p>
    <w:p w14:paraId="3B093AF6" w14:textId="0B3A3FA6"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8056084 \h </w:instrText>
      </w:r>
      <w:r>
        <w:fldChar w:fldCharType="separate"/>
      </w:r>
      <w:r w:rsidR="00783AED">
        <w:t>1</w:t>
      </w:r>
      <w:r>
        <w:fldChar w:fldCharType="end"/>
      </w:r>
    </w:p>
    <w:p w14:paraId="6C27B6EC" w14:textId="5CCDB4BE"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8056085 \h </w:instrText>
      </w:r>
      <w:r>
        <w:fldChar w:fldCharType="separate"/>
      </w:r>
      <w:r w:rsidR="00783AED">
        <w:t>2</w:t>
      </w:r>
      <w:r>
        <w:fldChar w:fldCharType="end"/>
      </w:r>
    </w:p>
    <w:p w14:paraId="4AA1677B" w14:textId="247DBA0B" w:rsidR="00C85EEF" w:rsidRDefault="00C85EEF">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8056086 \h </w:instrText>
      </w:r>
      <w:r>
        <w:fldChar w:fldCharType="separate"/>
      </w:r>
      <w:r w:rsidR="00783AED">
        <w:t>3</w:t>
      </w:r>
      <w:r>
        <w:fldChar w:fldCharType="end"/>
      </w:r>
    </w:p>
    <w:p w14:paraId="2D0BBB51" w14:textId="5223B524"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o 1 – Messenger</w:t>
      </w:r>
      <w:r>
        <w:tab/>
      </w:r>
      <w:r>
        <w:fldChar w:fldCharType="begin"/>
      </w:r>
      <w:r>
        <w:instrText xml:space="preserve"> PAGEREF _Toc38056087 \h </w:instrText>
      </w:r>
      <w:r>
        <w:fldChar w:fldCharType="separate"/>
      </w:r>
      <w:r w:rsidR="00783AED">
        <w:t>3</w:t>
      </w:r>
      <w:r>
        <w:fldChar w:fldCharType="end"/>
      </w:r>
    </w:p>
    <w:p w14:paraId="361DDFE7" w14:textId="0E88CB33"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8056088 \h </w:instrText>
      </w:r>
      <w:r>
        <w:fldChar w:fldCharType="separate"/>
      </w:r>
      <w:r w:rsidR="00783AED">
        <w:t>4</w:t>
      </w:r>
      <w:r>
        <w:fldChar w:fldCharType="end"/>
      </w:r>
    </w:p>
    <w:p w14:paraId="332373B7" w14:textId="511266B1"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Szenario 3 – Bouncing Ball</w:t>
      </w:r>
      <w:r>
        <w:tab/>
      </w:r>
      <w:r>
        <w:fldChar w:fldCharType="begin"/>
      </w:r>
      <w:r>
        <w:instrText xml:space="preserve"> PAGEREF _Toc38056089 \h </w:instrText>
      </w:r>
      <w:r>
        <w:fldChar w:fldCharType="separate"/>
      </w:r>
      <w:r w:rsidR="00783AED">
        <w:t>4</w:t>
      </w:r>
      <w:r>
        <w:fldChar w:fldCharType="end"/>
      </w:r>
    </w:p>
    <w:p w14:paraId="721B024D" w14:textId="2931D7CD"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Szenario 4 – Score Board Notepad</w:t>
      </w:r>
      <w:r>
        <w:tab/>
      </w:r>
      <w:r>
        <w:fldChar w:fldCharType="begin"/>
      </w:r>
      <w:r>
        <w:instrText xml:space="preserve"> PAGEREF _Toc38056090 \h </w:instrText>
      </w:r>
      <w:r>
        <w:fldChar w:fldCharType="separate"/>
      </w:r>
      <w:r w:rsidR="00783AED">
        <w:t>4</w:t>
      </w:r>
      <w:r>
        <w:fldChar w:fldCharType="end"/>
      </w:r>
    </w:p>
    <w:p w14:paraId="1134477A" w14:textId="7C144326"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5</w:t>
      </w:r>
      <w:r>
        <w:rPr>
          <w:rFonts w:asciiTheme="minorHAnsi" w:eastAsiaTheme="minorEastAsia" w:hAnsiTheme="minorHAnsi" w:cstheme="minorBidi"/>
          <w:sz w:val="22"/>
          <w:szCs w:val="22"/>
        </w:rPr>
        <w:tab/>
      </w:r>
      <w:r>
        <w:t>Funktionale Anforderungen</w:t>
      </w:r>
      <w:r>
        <w:tab/>
      </w:r>
      <w:r>
        <w:fldChar w:fldCharType="begin"/>
      </w:r>
      <w:r>
        <w:instrText xml:space="preserve"> PAGEREF _Toc38056091 \h </w:instrText>
      </w:r>
      <w:r>
        <w:fldChar w:fldCharType="separate"/>
      </w:r>
      <w:r w:rsidR="00783AED">
        <w:t>6</w:t>
      </w:r>
      <w:r>
        <w:fldChar w:fldCharType="end"/>
      </w:r>
    </w:p>
    <w:p w14:paraId="1DA6BE68" w14:textId="144A72FF"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6</w:t>
      </w:r>
      <w:r>
        <w:rPr>
          <w:rFonts w:asciiTheme="minorHAnsi" w:eastAsiaTheme="minorEastAsia" w:hAnsiTheme="minorHAnsi" w:cstheme="minorBidi"/>
          <w:sz w:val="22"/>
          <w:szCs w:val="22"/>
        </w:rPr>
        <w:tab/>
      </w:r>
      <w:r>
        <w:t>Nichfunktionale Anforderungen</w:t>
      </w:r>
      <w:r>
        <w:tab/>
      </w:r>
      <w:r>
        <w:fldChar w:fldCharType="begin"/>
      </w:r>
      <w:r>
        <w:instrText xml:space="preserve"> PAGEREF _Toc38056092 \h </w:instrText>
      </w:r>
      <w:r>
        <w:fldChar w:fldCharType="separate"/>
      </w:r>
      <w:r w:rsidR="00783AED">
        <w:t>7</w:t>
      </w:r>
      <w:r>
        <w:fldChar w:fldCharType="end"/>
      </w:r>
    </w:p>
    <w:p w14:paraId="20E36045" w14:textId="7E42CA32"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7</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8056093 \h </w:instrText>
      </w:r>
      <w:r>
        <w:fldChar w:fldCharType="separate"/>
      </w:r>
      <w:r w:rsidR="00783AED">
        <w:t>7</w:t>
      </w:r>
      <w:r>
        <w:fldChar w:fldCharType="end"/>
      </w:r>
    </w:p>
    <w:p w14:paraId="4DF0EB4A" w14:textId="1954B9D1"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2.8</w:t>
      </w:r>
      <w:r>
        <w:rPr>
          <w:rFonts w:asciiTheme="minorHAnsi" w:eastAsiaTheme="minorEastAsia" w:hAnsiTheme="minorHAnsi" w:cstheme="minorBidi"/>
          <w:sz w:val="22"/>
          <w:szCs w:val="22"/>
        </w:rPr>
        <w:tab/>
      </w:r>
      <w:r>
        <w:t>(Netwerkarchitektur/ Software Interfaces)</w:t>
      </w:r>
      <w:r>
        <w:tab/>
      </w:r>
      <w:r>
        <w:fldChar w:fldCharType="begin"/>
      </w:r>
      <w:r>
        <w:instrText xml:space="preserve"> PAGEREF _Toc38056094 \h </w:instrText>
      </w:r>
      <w:r>
        <w:fldChar w:fldCharType="separate"/>
      </w:r>
      <w:r w:rsidR="00783AED">
        <w:rPr>
          <w:b/>
          <w:bCs/>
        </w:rPr>
        <w:t>Fehler! Textmarke nicht definiert.</w:t>
      </w:r>
      <w:r>
        <w:fldChar w:fldCharType="end"/>
      </w:r>
    </w:p>
    <w:p w14:paraId="2E7F66E0" w14:textId="79E113DD" w:rsidR="00C85EEF" w:rsidRDefault="00C85EEF">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8056095 \h </w:instrText>
      </w:r>
      <w:r>
        <w:fldChar w:fldCharType="separate"/>
      </w:r>
      <w:r w:rsidR="00783AED">
        <w:t>11</w:t>
      </w:r>
      <w:r>
        <w:fldChar w:fldCharType="end"/>
      </w:r>
    </w:p>
    <w:p w14:paraId="689A75EA" w14:textId="5AF6F678"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3.1</w:t>
      </w:r>
      <w:r>
        <w:rPr>
          <w:rFonts w:asciiTheme="minorHAnsi" w:eastAsiaTheme="minorEastAsia" w:hAnsiTheme="minorHAnsi" w:cstheme="minorBidi"/>
          <w:sz w:val="22"/>
          <w:szCs w:val="22"/>
        </w:rPr>
        <w:tab/>
      </w:r>
      <w:r>
        <w:t>Systemarchitektur</w:t>
      </w:r>
      <w:r>
        <w:tab/>
      </w:r>
      <w:r>
        <w:fldChar w:fldCharType="begin"/>
      </w:r>
      <w:r>
        <w:instrText xml:space="preserve"> PAGEREF _Toc38056096 \h </w:instrText>
      </w:r>
      <w:r>
        <w:fldChar w:fldCharType="separate"/>
      </w:r>
      <w:r w:rsidR="00783AED">
        <w:t>11</w:t>
      </w:r>
      <w:r>
        <w:fldChar w:fldCharType="end"/>
      </w:r>
    </w:p>
    <w:p w14:paraId="08AA8A59" w14:textId="548D82D0"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3.2</w:t>
      </w:r>
      <w:r>
        <w:rPr>
          <w:rFonts w:asciiTheme="minorHAnsi" w:eastAsiaTheme="minorEastAsia" w:hAnsiTheme="minorHAnsi" w:cstheme="minorBidi"/>
          <w:sz w:val="22"/>
          <w:szCs w:val="22"/>
        </w:rPr>
        <w:tab/>
      </w:r>
      <w:r>
        <w:t>System Features (Hier nicht zu detailliert auf Komponenten eingehen. Später dann in Implementierung)</w:t>
      </w:r>
      <w:r>
        <w:tab/>
      </w:r>
      <w:r>
        <w:fldChar w:fldCharType="begin"/>
      </w:r>
      <w:r>
        <w:instrText xml:space="preserve"> PAGEREF _Toc38056097 \h </w:instrText>
      </w:r>
      <w:r>
        <w:fldChar w:fldCharType="separate"/>
      </w:r>
      <w:r w:rsidR="00783AED">
        <w:t>11</w:t>
      </w:r>
      <w:r>
        <w:fldChar w:fldCharType="end"/>
      </w:r>
    </w:p>
    <w:p w14:paraId="118A20DF" w14:textId="5C5A8AAF" w:rsidR="00C85EEF" w:rsidRDefault="00C85EEF">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8056098 \h </w:instrText>
      </w:r>
      <w:r>
        <w:fldChar w:fldCharType="separate"/>
      </w:r>
      <w:r w:rsidR="00783AED">
        <w:t>15</w:t>
      </w:r>
      <w:r>
        <w:fldChar w:fldCharType="end"/>
      </w:r>
    </w:p>
    <w:p w14:paraId="7B1BC8C0" w14:textId="18C7F646" w:rsidR="00C85EEF" w:rsidRDefault="00C85EEF">
      <w:pPr>
        <w:pStyle w:val="Verzeichnis2"/>
        <w:rPr>
          <w:rFonts w:asciiTheme="minorHAnsi" w:eastAsiaTheme="minorEastAsia" w:hAnsiTheme="minorHAnsi" w:cstheme="minorBidi"/>
          <w:sz w:val="22"/>
          <w:szCs w:val="22"/>
        </w:rPr>
      </w:pPr>
      <w:r w:rsidRPr="000A3F30">
        <w:rPr>
          <w:color w:val="A6A6A6" w:themeColor="background1" w:themeShade="A6"/>
          <w14:scene3d>
            <w14:camera w14:prst="orthographicFront"/>
            <w14:lightRig w14:rig="threePt" w14:dir="t">
              <w14:rot w14:lat="0" w14:lon="0" w14:rev="0"/>
            </w14:lightRig>
          </w14:scene3d>
        </w:rPr>
        <w:t>4.1</w:t>
      </w:r>
      <w:r>
        <w:rPr>
          <w:rFonts w:asciiTheme="minorHAnsi" w:eastAsiaTheme="minorEastAsia" w:hAnsiTheme="minorHAnsi" w:cstheme="minorBidi"/>
          <w:sz w:val="22"/>
          <w:szCs w:val="22"/>
        </w:rPr>
        <w:tab/>
      </w:r>
      <w:r w:rsidRPr="000A3F30">
        <w:rPr>
          <w:color w:val="A6A6A6" w:themeColor="background1" w:themeShade="A6"/>
        </w:rPr>
        <w:t>Erstellen der Bibliothek</w:t>
      </w:r>
      <w:r>
        <w:tab/>
      </w:r>
      <w:r>
        <w:fldChar w:fldCharType="begin"/>
      </w:r>
      <w:r>
        <w:instrText xml:space="preserve"> PAGEREF _Toc38056099 \h </w:instrText>
      </w:r>
      <w:r>
        <w:fldChar w:fldCharType="separate"/>
      </w:r>
      <w:r w:rsidR="00783AED">
        <w:t>15</w:t>
      </w:r>
      <w:r>
        <w:fldChar w:fldCharType="end"/>
      </w:r>
    </w:p>
    <w:p w14:paraId="73F1615D" w14:textId="0528F723" w:rsidR="00C85EEF" w:rsidRDefault="00C85EEF">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Implementierung der Szenarien</w:t>
      </w:r>
      <w:r>
        <w:tab/>
      </w:r>
      <w:r>
        <w:fldChar w:fldCharType="begin"/>
      </w:r>
      <w:r>
        <w:instrText xml:space="preserve"> PAGEREF _Toc38056100 \h </w:instrText>
      </w:r>
      <w:r>
        <w:fldChar w:fldCharType="separate"/>
      </w:r>
      <w:r w:rsidR="00783AED">
        <w:t>16</w:t>
      </w:r>
      <w:r>
        <w:fldChar w:fldCharType="end"/>
      </w:r>
    </w:p>
    <w:p w14:paraId="0E31111E" w14:textId="2D46B6C7"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Messenger App</w:t>
      </w:r>
      <w:r>
        <w:tab/>
      </w:r>
      <w:r>
        <w:fldChar w:fldCharType="begin"/>
      </w:r>
      <w:r>
        <w:instrText xml:space="preserve"> PAGEREF _Toc38056101 \h </w:instrText>
      </w:r>
      <w:r>
        <w:fldChar w:fldCharType="separate"/>
      </w:r>
      <w:r w:rsidR="00783AED">
        <w:t>16</w:t>
      </w:r>
      <w:r>
        <w:fldChar w:fldCharType="end"/>
      </w:r>
    </w:p>
    <w:p w14:paraId="0B6A67C5" w14:textId="5925B5B9"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5.2</w:t>
      </w:r>
      <w:r>
        <w:rPr>
          <w:rFonts w:asciiTheme="minorHAnsi" w:eastAsiaTheme="minorEastAsia" w:hAnsiTheme="minorHAnsi" w:cstheme="minorBidi"/>
          <w:sz w:val="22"/>
          <w:szCs w:val="22"/>
        </w:rPr>
        <w:tab/>
      </w:r>
      <w:r>
        <w:t>Shared Touchpoint Canvas</w:t>
      </w:r>
      <w:r>
        <w:tab/>
      </w:r>
      <w:r>
        <w:fldChar w:fldCharType="begin"/>
      </w:r>
      <w:r>
        <w:instrText xml:space="preserve"> PAGEREF _Toc38056102 \h </w:instrText>
      </w:r>
      <w:r>
        <w:fldChar w:fldCharType="separate"/>
      </w:r>
      <w:r w:rsidR="00783AED">
        <w:t>16</w:t>
      </w:r>
      <w:r>
        <w:fldChar w:fldCharType="end"/>
      </w:r>
    </w:p>
    <w:p w14:paraId="0C1BA911" w14:textId="5F1C3F0E"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5.3</w:t>
      </w:r>
      <w:r>
        <w:rPr>
          <w:rFonts w:asciiTheme="minorHAnsi" w:eastAsiaTheme="minorEastAsia" w:hAnsiTheme="minorHAnsi" w:cstheme="minorBidi"/>
          <w:sz w:val="22"/>
          <w:szCs w:val="22"/>
        </w:rPr>
        <w:tab/>
      </w:r>
      <w:r>
        <w:t>Skart</w:t>
      </w:r>
      <w:r>
        <w:tab/>
      </w:r>
      <w:r>
        <w:fldChar w:fldCharType="begin"/>
      </w:r>
      <w:r>
        <w:instrText xml:space="preserve"> PAGEREF _Toc38056103 \h </w:instrText>
      </w:r>
      <w:r>
        <w:fldChar w:fldCharType="separate"/>
      </w:r>
      <w:r w:rsidR="00783AED">
        <w:t>16</w:t>
      </w:r>
      <w:r>
        <w:fldChar w:fldCharType="end"/>
      </w:r>
    </w:p>
    <w:p w14:paraId="1C31A301" w14:textId="33347480" w:rsidR="00C85EEF" w:rsidRDefault="00C85EEF">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Evaluation</w:t>
      </w:r>
      <w:r>
        <w:tab/>
      </w:r>
      <w:r>
        <w:fldChar w:fldCharType="begin"/>
      </w:r>
      <w:r>
        <w:instrText xml:space="preserve"> PAGEREF _Toc38056104 \h </w:instrText>
      </w:r>
      <w:r>
        <w:fldChar w:fldCharType="separate"/>
      </w:r>
      <w:r w:rsidR="00783AED">
        <w:t>17</w:t>
      </w:r>
      <w:r>
        <w:fldChar w:fldCharType="end"/>
      </w:r>
    </w:p>
    <w:p w14:paraId="37472F30" w14:textId="2DFF96F7"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Verifikation der Anforderungen</w:t>
      </w:r>
      <w:r>
        <w:tab/>
      </w:r>
      <w:r>
        <w:fldChar w:fldCharType="begin"/>
      </w:r>
      <w:r>
        <w:instrText xml:space="preserve"> PAGEREF _Toc38056105 \h </w:instrText>
      </w:r>
      <w:r>
        <w:fldChar w:fldCharType="separate"/>
      </w:r>
      <w:r w:rsidR="00783AED">
        <w:t>17</w:t>
      </w:r>
      <w:r>
        <w:fldChar w:fldCharType="end"/>
      </w:r>
    </w:p>
    <w:p w14:paraId="40EA0567" w14:textId="187F2F7F"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8056106 \h </w:instrText>
      </w:r>
      <w:r>
        <w:fldChar w:fldCharType="separate"/>
      </w:r>
      <w:r w:rsidR="00783AED">
        <w:t>17</w:t>
      </w:r>
      <w:r>
        <w:fldChar w:fldCharType="end"/>
      </w:r>
    </w:p>
    <w:p w14:paraId="6CDE0666" w14:textId="5E132DAC"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lastRenderedPageBreak/>
        <w:t>6.3</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8056107 \h </w:instrText>
      </w:r>
      <w:r>
        <w:fldChar w:fldCharType="separate"/>
      </w:r>
      <w:r w:rsidR="00783AED">
        <w:t>17</w:t>
      </w:r>
      <w:r>
        <w:fldChar w:fldCharType="end"/>
      </w:r>
    </w:p>
    <w:p w14:paraId="1CA869EC" w14:textId="4CE66E4A" w:rsidR="00C85EEF" w:rsidRDefault="00C85EEF">
      <w:pPr>
        <w:pStyle w:val="Verzeichnis2"/>
        <w:rPr>
          <w:rFonts w:asciiTheme="minorHAnsi" w:eastAsiaTheme="minorEastAsia" w:hAnsiTheme="minorHAnsi" w:cstheme="minorBidi"/>
          <w:sz w:val="22"/>
          <w:szCs w:val="22"/>
        </w:rPr>
      </w:pPr>
      <w:r w:rsidRPr="000A3F30">
        <w:rPr>
          <w14:scene3d>
            <w14:camera w14:prst="orthographicFront"/>
            <w14:lightRig w14:rig="threePt" w14:dir="t">
              <w14:rot w14:lat="0" w14:lon="0" w14:rev="0"/>
            </w14:lightRig>
          </w14:scene3d>
        </w:rPr>
        <w:t>6.4</w:t>
      </w:r>
      <w:r>
        <w:rPr>
          <w:rFonts w:asciiTheme="minorHAnsi" w:eastAsiaTheme="minorEastAsia" w:hAnsiTheme="minorHAnsi" w:cstheme="minorBidi"/>
          <w:sz w:val="22"/>
          <w:szCs w:val="22"/>
        </w:rPr>
        <w:tab/>
      </w:r>
      <w:r>
        <w:t>Erkenntnisse des Skart Szenarios</w:t>
      </w:r>
      <w:r>
        <w:tab/>
      </w:r>
      <w:r>
        <w:fldChar w:fldCharType="begin"/>
      </w:r>
      <w:r>
        <w:instrText xml:space="preserve"> PAGEREF _Toc38056108 \h </w:instrText>
      </w:r>
      <w:r>
        <w:fldChar w:fldCharType="separate"/>
      </w:r>
      <w:r w:rsidR="00783AED">
        <w:t>18</w:t>
      </w:r>
      <w:r>
        <w:fldChar w:fldCharType="end"/>
      </w:r>
    </w:p>
    <w:p w14:paraId="03F447BF" w14:textId="12079F9B" w:rsidR="00C85EEF" w:rsidRDefault="00C85EEF">
      <w:pPr>
        <w:pStyle w:val="Verzeichnis1"/>
        <w:rPr>
          <w:rFonts w:asciiTheme="minorHAnsi" w:eastAsiaTheme="minorEastAsia" w:hAnsiTheme="minorHAnsi" w:cstheme="minorBidi"/>
          <w:b w:val="0"/>
          <w:sz w:val="22"/>
          <w:szCs w:val="22"/>
        </w:rPr>
      </w:pPr>
      <w:r>
        <w:t>Fazit</w:t>
      </w:r>
      <w:r>
        <w:tab/>
      </w:r>
      <w:r>
        <w:fldChar w:fldCharType="begin"/>
      </w:r>
      <w:r>
        <w:instrText xml:space="preserve"> PAGEREF _Toc38056109 \h </w:instrText>
      </w:r>
      <w:r>
        <w:fldChar w:fldCharType="separate"/>
      </w:r>
      <w:r w:rsidR="00783AED">
        <w:t>19</w:t>
      </w:r>
      <w:r>
        <w:fldChar w:fldCharType="end"/>
      </w:r>
    </w:p>
    <w:p w14:paraId="4D712907" w14:textId="3911FAAC" w:rsidR="00C85EEF" w:rsidRDefault="00C85EEF">
      <w:pPr>
        <w:pStyle w:val="Verzeichnis2"/>
        <w:rPr>
          <w:rFonts w:asciiTheme="minorHAnsi" w:eastAsiaTheme="minorEastAsia" w:hAnsiTheme="minorHAnsi" w:cstheme="minorBidi"/>
          <w:sz w:val="22"/>
          <w:szCs w:val="22"/>
        </w:rPr>
      </w:pPr>
      <w:r>
        <w:t>Ausblick</w:t>
      </w:r>
      <w:r>
        <w:tab/>
      </w:r>
      <w:r>
        <w:fldChar w:fldCharType="begin"/>
      </w:r>
      <w:r>
        <w:instrText xml:space="preserve"> PAGEREF _Toc38056110 \h </w:instrText>
      </w:r>
      <w:r>
        <w:fldChar w:fldCharType="separate"/>
      </w:r>
      <w:r w:rsidR="00783AED">
        <w:t>19</w:t>
      </w:r>
      <w:r>
        <w:fldChar w:fldCharType="end"/>
      </w:r>
    </w:p>
    <w:p w14:paraId="093FC5B1" w14:textId="4B26D324" w:rsidR="00C85EEF" w:rsidRDefault="00C85EEF">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8056111 \h </w:instrText>
      </w:r>
      <w:r>
        <w:fldChar w:fldCharType="separate"/>
      </w:r>
      <w:r w:rsidR="00783AED">
        <w:t>20</w:t>
      </w:r>
      <w:r>
        <w:fldChar w:fldCharType="end"/>
      </w:r>
    </w:p>
    <w:p w14:paraId="22F9CBBA" w14:textId="1E035F2C" w:rsidR="003527B5" w:rsidRDefault="00881BDB" w:rsidP="00881BDB">
      <w:pPr>
        <w:rPr>
          <w:noProof/>
        </w:rPr>
      </w:pPr>
      <w:r w:rsidRPr="00BC08A4">
        <w:rPr>
          <w:noProof/>
        </w:rPr>
        <w:fldChar w:fldCharType="end"/>
      </w:r>
    </w:p>
    <w:p w14:paraId="6D4DB429" w14:textId="77777777" w:rsidR="003527B5" w:rsidRDefault="003527B5">
      <w:pPr>
        <w:spacing w:before="0" w:line="240" w:lineRule="auto"/>
        <w:jc w:val="left"/>
        <w:rPr>
          <w:noProof/>
        </w:rPr>
      </w:pPr>
      <w:r>
        <w:rPr>
          <w:noProof/>
        </w:rPr>
        <w:br w:type="page"/>
      </w:r>
    </w:p>
    <w:p w14:paraId="2EE2D56B" w14:textId="77777777" w:rsidR="000E425A" w:rsidRDefault="000E425A" w:rsidP="00881BDB">
      <w:pPr>
        <w:rPr>
          <w:noProof/>
        </w:rPr>
        <w:sectPr w:rsidR="000E425A" w:rsidSect="00FC48E8">
          <w:headerReference w:type="default" r:id="rId10"/>
          <w:footerReference w:type="default" r:id="rId11"/>
          <w:pgSz w:w="11906" w:h="16838" w:code="9"/>
          <w:pgMar w:top="1418" w:right="1418" w:bottom="1134" w:left="1985" w:header="720" w:footer="720" w:gutter="0"/>
          <w:pgNumType w:fmt="upperRoman" w:start="1"/>
          <w:cols w:space="720"/>
          <w:docGrid w:linePitch="326"/>
        </w:sectPr>
      </w:pPr>
    </w:p>
    <w:p w14:paraId="2A5BE017" w14:textId="7CFDB20A" w:rsidR="003527B5" w:rsidRDefault="003527B5" w:rsidP="003527B5">
      <w:pPr>
        <w:pStyle w:val="berschrift1"/>
        <w:spacing w:before="0"/>
      </w:pPr>
      <w:bookmarkStart w:id="6" w:name="_Toc38056083"/>
      <w:r>
        <w:lastRenderedPageBreak/>
        <w:t>Einleitung</w:t>
      </w:r>
      <w:bookmarkEnd w:id="6"/>
    </w:p>
    <w:p w14:paraId="6AD02A4A" w14:textId="5E0EF786" w:rsidR="006520D2" w:rsidRDefault="003A67AF" w:rsidP="001E3843">
      <w:pPr>
        <w:pStyle w:val="Listenabsatz"/>
        <w:numPr>
          <w:ilvl w:val="0"/>
          <w:numId w:val="28"/>
        </w:numPr>
      </w:pPr>
      <w:r>
        <w:t xml:space="preserve">Obwohl Smartphones ihren Ursprung im Telefon </w:t>
      </w:r>
      <w:r w:rsidR="00094C59">
        <w:t>haben</w:t>
      </w:r>
      <w:r>
        <w:t xml:space="preserve">, </w:t>
      </w:r>
      <w:r w:rsidR="00893764">
        <w:t xml:space="preserve">rückt das Telefonieren mit einem </w:t>
      </w:r>
      <w:r w:rsidR="004610E5">
        <w:t>Telefon</w:t>
      </w:r>
      <w:r w:rsidR="00893764">
        <w:t xml:space="preserve"> immer </w:t>
      </w:r>
      <w:r w:rsidR="00D27310">
        <w:t>weiter</w:t>
      </w:r>
      <w:r w:rsidR="00893764">
        <w:t xml:space="preserve"> in den Hintergrund</w:t>
      </w:r>
      <w:r w:rsidR="00304B0F">
        <w:t xml:space="preserve">. </w:t>
      </w:r>
      <w:r w:rsidR="00861BED">
        <w:t>Tatsächlich</w:t>
      </w:r>
      <w:r w:rsidR="0064746A">
        <w:t xml:space="preserve"> zeigt eine auf Statistica </w:t>
      </w:r>
      <w:r w:rsidR="009E1C4B">
        <w:t>veröffentliche</w:t>
      </w:r>
      <w:r w:rsidR="0064746A">
        <w:t xml:space="preserve"> Studie, das bereits im Jahre 2017 in Deutschland die Funktion </w:t>
      </w:r>
      <w:r w:rsidR="009E1C4B">
        <w:t>Kurznachrichten</w:t>
      </w:r>
      <w:r w:rsidR="0064746A">
        <w:t xml:space="preserve"> zu versendet mehr als </w:t>
      </w:r>
      <w:r w:rsidR="009E1C4B">
        <w:t>Doppel</w:t>
      </w:r>
      <w:r w:rsidR="0064746A">
        <w:t xml:space="preserve"> so häufig, wie das </w:t>
      </w:r>
      <w:r w:rsidR="009E1C4B">
        <w:t>Telefonieren</w:t>
      </w:r>
      <w:r w:rsidR="0064746A">
        <w:t xml:space="preserve"> verwendet wird</w:t>
      </w:r>
      <w:r w:rsidR="00DA729B">
        <w:t xml:space="preserve"> </w:t>
      </w:r>
      <w:sdt>
        <w:sdtPr>
          <w:alias w:val="Don't edit this field"/>
          <w:tag w:val="CitaviPlaceholder#f3a8e924-5f76-494b-a0fd-734fdb8a4d80"/>
          <w:id w:val="2089334445"/>
          <w:placeholder>
            <w:docPart w:val="DefaultPlaceholder_-1854013440"/>
          </w:placeholder>
        </w:sdtPr>
        <w:sdtContent>
          <w:r w:rsidR="00861BED">
            <w:fldChar w:fldCharType="begin"/>
          </w:r>
          <w:r w:rsidR="00084BE7">
            <w:instrText>ADDIN CitaviPlaceholder{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}</w:instrText>
          </w:r>
          <w:r w:rsidR="00861BED">
            <w:fldChar w:fldCharType="separate"/>
          </w:r>
          <w:r w:rsidR="00B36958">
            <w:t>[1]</w:t>
          </w:r>
          <w:r w:rsidR="00861BED">
            <w:fldChar w:fldCharType="end"/>
          </w:r>
        </w:sdtContent>
      </w:sdt>
      <w:r w:rsidR="00861BED">
        <w:t xml:space="preserve">. </w:t>
      </w:r>
      <w:r w:rsidR="00C40B4C">
        <w:t>Solche Studien zeigen den Stellenwert, den die Vernetzung heutzutage in unserm Leben einnimmt.</w:t>
      </w:r>
      <w:r w:rsidR="00573247">
        <w:t xml:space="preserve"> </w:t>
      </w:r>
    </w:p>
    <w:p w14:paraId="5CC51F88" w14:textId="4CA27701" w:rsidR="00094C59" w:rsidRDefault="00861BED" w:rsidP="00727078">
      <w:pPr>
        <w:pStyle w:val="Listenabsatz"/>
        <w:numPr>
          <w:ilvl w:val="0"/>
          <w:numId w:val="28"/>
        </w:numPr>
      </w:pPr>
      <w:r>
        <w:t xml:space="preserve">Um Daten </w:t>
      </w:r>
      <w:r w:rsidR="000B09CC">
        <w:t>unter</w:t>
      </w:r>
      <w:r>
        <w:t xml:space="preserve"> </w:t>
      </w:r>
      <w:r w:rsidR="000B09CC">
        <w:t>Mobilen</w:t>
      </w:r>
      <w:r>
        <w:t xml:space="preserve"> </w:t>
      </w:r>
      <w:r w:rsidR="000B09CC">
        <w:t>Endgeräten</w:t>
      </w:r>
      <w:r>
        <w:t xml:space="preserve"> zu versendet </w:t>
      </w:r>
      <w:r w:rsidR="006E0143">
        <w:t>wird</w:t>
      </w:r>
      <w:r>
        <w:t xml:space="preserve"> </w:t>
      </w:r>
      <w:r w:rsidR="00245E55">
        <w:t xml:space="preserve">dazu </w:t>
      </w:r>
      <w:r>
        <w:t xml:space="preserve">häufig auf bestehende </w:t>
      </w:r>
      <w:r w:rsidR="00AE0BA0">
        <w:t>Technologien</w:t>
      </w:r>
      <w:r>
        <w:t>, wie MQTT</w:t>
      </w:r>
      <w:r w:rsidR="009A6875">
        <w:t xml:space="preserve"> zurückgegriffen (link). Dies geschieht zu meist </w:t>
      </w:r>
      <w:r w:rsidR="0045040D">
        <w:t xml:space="preserve">durch </w:t>
      </w:r>
      <w:r w:rsidR="00AE53C1">
        <w:t>einbinden</w:t>
      </w:r>
      <w:r w:rsidR="0045040D">
        <w:t xml:space="preserve"> </w:t>
      </w:r>
      <w:r w:rsidR="00724ACB">
        <w:t xml:space="preserve">fertiger </w:t>
      </w:r>
      <w:r w:rsidR="00521283">
        <w:t>Bibliotheken</w:t>
      </w:r>
      <w:r w:rsidR="004627B3">
        <w:t xml:space="preserve">, </w:t>
      </w:r>
      <w:r w:rsidR="00521283">
        <w:t xml:space="preserve">die </w:t>
      </w:r>
      <w:r w:rsidR="00724ACB">
        <w:t xml:space="preserve">von den </w:t>
      </w:r>
      <w:r w:rsidR="000B09CC">
        <w:t>Entwickler</w:t>
      </w:r>
      <w:r w:rsidR="007F1A03">
        <w:t>n</w:t>
      </w:r>
      <w:r w:rsidR="000B09CC">
        <w:t xml:space="preserve"> in das Projekt </w:t>
      </w:r>
      <w:r w:rsidR="00724ACB">
        <w:t xml:space="preserve">eingebunden werden </w:t>
      </w:r>
      <w:r w:rsidR="007F1A03">
        <w:t>können</w:t>
      </w:r>
      <w:r w:rsidR="000B09CC">
        <w:t>.</w:t>
      </w:r>
      <w:r w:rsidR="00727078">
        <w:t xml:space="preserve"> </w:t>
      </w:r>
    </w:p>
    <w:p w14:paraId="69CD386A" w14:textId="6F1897F3" w:rsidR="00DC64E3" w:rsidRDefault="006520D2" w:rsidP="0032025B">
      <w:pPr>
        <w:pStyle w:val="Listenabsatz"/>
        <w:numPr>
          <w:ilvl w:val="0"/>
          <w:numId w:val="28"/>
        </w:numPr>
      </w:pPr>
      <w:r>
        <w:t xml:space="preserve">Mit dem Ursprung im Internet of Things schafft es MQTT aufgrund seiner wenigen Batteriekonsums auch </w:t>
      </w:r>
      <w:r w:rsidR="00DC64E3">
        <w:t xml:space="preserve">in den </w:t>
      </w:r>
      <w:r>
        <w:t>Bereich der Mobilen Endgeräte. So benutzt etwa Facebook</w:t>
      </w:r>
      <w:r w:rsidR="00680CB4">
        <w:t xml:space="preserve"> </w:t>
      </w:r>
      <w:r w:rsidR="00DC64E3">
        <w:t>dieses Protokoll für seinen Messenger</w:t>
      </w:r>
      <w:r w:rsidR="0032025B">
        <w:t xml:space="preserve">. </w:t>
      </w:r>
      <w:r w:rsidR="00DC64E3">
        <w:t xml:space="preserve">Begründet durch </w:t>
      </w:r>
      <w:r w:rsidR="00AE1954">
        <w:t xml:space="preserve">dessen </w:t>
      </w:r>
      <w:r w:rsidR="00DC64E3">
        <w:t xml:space="preserve">Auslegung </w:t>
      </w:r>
      <w:r w:rsidR="004D30EF">
        <w:t xml:space="preserve">auf eine </w:t>
      </w:r>
      <w:r w:rsidR="00DC64E3">
        <w:t xml:space="preserve">schnelle Datenübertragung bei relativ niedriger </w:t>
      </w:r>
      <w:r w:rsidR="008B0E23">
        <w:t>Bandbreite</w:t>
      </w:r>
      <w:r w:rsidR="00724358">
        <w:t xml:space="preserve"> und </w:t>
      </w:r>
      <w:r w:rsidR="004D30EF">
        <w:t xml:space="preserve">einem niedrigem </w:t>
      </w:r>
      <w:r w:rsidR="00DC64E3">
        <w:t>Batteriekonsum</w:t>
      </w:r>
      <w:r w:rsidR="004D30EF">
        <w:t xml:space="preserve">, </w:t>
      </w:r>
      <w:r w:rsidR="00FC7B47">
        <w:t>trotz persistenter Verbindung</w:t>
      </w:r>
      <w:r w:rsidR="00ED15C1">
        <w:t xml:space="preserve"> </w:t>
      </w:r>
      <w:sdt>
        <w:sdtPr>
          <w:alias w:val="Don't edit this field"/>
          <w:tag w:val="CitaviPlaceholder#ba8d1300-2bb3-427f-b795-56e00d9732e3"/>
          <w:id w:val="1336570148"/>
          <w:placeholder>
            <w:docPart w:val="DefaultPlaceholder_-1854013440"/>
          </w:placeholder>
        </w:sdtPr>
        <w:sdtContent>
          <w:r w:rsidR="00ED15C1">
            <w:fldChar w:fldCharType="begin"/>
          </w:r>
          <w:r w:rsidR="00084BE7">
            <w:instrText>ADDIN CitaviPlaceholder{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2JhOGQxMzAwLTJiYjMtNDI3Zi1iNzk1LTU2ZTAwZDk3MzJlMyIsIlRleHQiOiJbOV0iLCJXQUlWZXJzaW9uIjoiNi4zLjAuMCJ9}</w:instrText>
          </w:r>
          <w:r w:rsidR="00ED15C1">
            <w:fldChar w:fldCharType="separate"/>
          </w:r>
          <w:r w:rsidR="00B36958">
            <w:t>[9]</w:t>
          </w:r>
          <w:r w:rsidR="00ED15C1">
            <w:fldChar w:fldCharType="end"/>
          </w:r>
        </w:sdtContent>
      </w:sdt>
      <w:r w:rsidR="00DC64E3">
        <w:t>.</w:t>
      </w:r>
      <w:r w:rsidR="003915CA">
        <w:t xml:space="preserve"> </w:t>
      </w:r>
    </w:p>
    <w:p w14:paraId="5B1EC8D7" w14:textId="14B93741" w:rsidR="00F95DE4" w:rsidRDefault="00F95DE4" w:rsidP="006520D2">
      <w:pPr>
        <w:pStyle w:val="Listenabsatz"/>
        <w:numPr>
          <w:ilvl w:val="0"/>
          <w:numId w:val="28"/>
        </w:numPr>
      </w:pPr>
      <w:r>
        <w:t xml:space="preserve">Doch </w:t>
      </w:r>
      <w:r w:rsidR="00BC5A9C">
        <w:t xml:space="preserve">internet ist nicht überall von vorteil, so kann es etwa bei schulen sein, das </w:t>
      </w:r>
    </w:p>
    <w:p w14:paraId="0E06907D" w14:textId="2F495E7C" w:rsidR="00CA6BB2" w:rsidRDefault="00363634" w:rsidP="006520D2">
      <w:pPr>
        <w:pStyle w:val="Listenabsatz"/>
        <w:numPr>
          <w:ilvl w:val="0"/>
          <w:numId w:val="28"/>
        </w:numPr>
      </w:pPr>
      <w:r>
        <w:t xml:space="preserve">Auch Peer to Peer technologien, wie die im Juli 2017 veröffentlichte zweite Version des Nearby Conenctions </w:t>
      </w:r>
      <w:r w:rsidR="00BC5A9C">
        <w:t xml:space="preserve">haben einen </w:t>
      </w:r>
      <w:r w:rsidR="00AD6F87">
        <w:t>V</w:t>
      </w:r>
      <w:r w:rsidR="00BC5A9C">
        <w:t>orteil. Sie sorgen für einen Verbenutzung ohne bestehende internetverbindung</w:t>
      </w:r>
      <w:r w:rsidR="000A0324">
        <w:t xml:space="preserve">. </w:t>
      </w:r>
    </w:p>
    <w:p w14:paraId="2CBA99D5" w14:textId="2A502880" w:rsidR="001B3787" w:rsidRDefault="001B3787" w:rsidP="006520D2">
      <w:pPr>
        <w:pStyle w:val="Listenabsatz"/>
        <w:numPr>
          <w:ilvl w:val="0"/>
          <w:numId w:val="28"/>
        </w:numPr>
      </w:pPr>
      <w:r>
        <w:t>So könnnenn etwa lokale Spiele gespielt werden,  auch da wo kein internet bestehet oder aber auch an Schulenn umfragen in klassenzimmer durchgeführt werden, ohne einen Internetzugang zu haben.</w:t>
      </w:r>
    </w:p>
    <w:p w14:paraId="1414E0A4" w14:textId="0198F677" w:rsidR="003915CA" w:rsidRDefault="00960A3E" w:rsidP="003915CA">
      <w:pPr>
        <w:pStyle w:val="berschrift2"/>
      </w:pPr>
      <w:bookmarkStart w:id="7" w:name="_Toc38056084"/>
      <w:r w:rsidRPr="00BC08A4">
        <w:t>Motivation</w:t>
      </w:r>
      <w:bookmarkEnd w:id="7"/>
    </w:p>
    <w:p w14:paraId="2A2496A0" w14:textId="29132072" w:rsidR="0028796A" w:rsidRDefault="003915CA" w:rsidP="003915CA">
      <w:pPr>
        <w:pStyle w:val="Listenabsatz"/>
        <w:numPr>
          <w:ilvl w:val="0"/>
          <w:numId w:val="28"/>
        </w:numPr>
      </w:pPr>
      <w:r>
        <w:t xml:space="preserve">Beide Technologien </w:t>
      </w:r>
      <w:r w:rsidR="001C5788">
        <w:t xml:space="preserve">bieten </w:t>
      </w:r>
      <w:r w:rsidR="00733019">
        <w:t>demnach</w:t>
      </w:r>
      <w:r w:rsidR="001C5788">
        <w:t xml:space="preserve"> die Möglichkeiten einer </w:t>
      </w:r>
      <w:r w:rsidR="00733019">
        <w:t>Ergänzung</w:t>
      </w:r>
      <w:r w:rsidR="001C5788">
        <w:t>. Bisher gibt es einige wenige Anwendungen(link?), die die Nearby Technologie verwenden und einige die MQTT verwenden. Doch könnnen sich beiden Technologien perfekt ergänzen und zusammen Entwickelrn eine Technologie bietetn, die Sowohl online, wie auch offline Funktioniert .</w:t>
      </w:r>
      <w:r w:rsidR="007B710C">
        <w:t xml:space="preserve"> </w:t>
      </w:r>
    </w:p>
    <w:p w14:paraId="6433E6A1" w14:textId="4BC6236B" w:rsidR="003915CA" w:rsidRPr="003915CA" w:rsidRDefault="00907F65" w:rsidP="003915CA">
      <w:pPr>
        <w:pStyle w:val="Listenabsatz"/>
        <w:numPr>
          <w:ilvl w:val="0"/>
          <w:numId w:val="28"/>
        </w:numPr>
      </w:pPr>
      <w:r>
        <w:t>(</w:t>
      </w:r>
      <w:r w:rsidR="003915CA">
        <w:t xml:space="preserve">MQTT als Online Protokoll und Nearby Connections zur Offline Datenübertragung. Nun wäre es denkbar, die Vorteile beider Technologien in solcher Form </w:t>
      </w:r>
      <w:r w:rsidR="00F87A28">
        <w:t>zu kombinieren</w:t>
      </w:r>
      <w:r w:rsidR="0028796A">
        <w:t>, das ein Entwickler bloß eine API angeboten bekommt, welche beide Technologien verwende</w:t>
      </w:r>
      <w:r w:rsidR="00061C49">
        <w:t>t</w:t>
      </w:r>
      <w:r>
        <w:t>)</w:t>
      </w:r>
    </w:p>
    <w:p w14:paraId="66932F01" w14:textId="7D7AC880" w:rsidR="001E22EF" w:rsidRDefault="000C7FB9" w:rsidP="001E22EF">
      <w:pPr>
        <w:pStyle w:val="berschrift2"/>
      </w:pPr>
      <w:bookmarkStart w:id="8" w:name="_Ref16098893"/>
      <w:bookmarkStart w:id="9" w:name="_Toc38056085"/>
      <w:commentRangeStart w:id="10"/>
      <w:r w:rsidRPr="00BC08A4">
        <w:lastRenderedPageBreak/>
        <w:t>Ziel</w:t>
      </w:r>
      <w:bookmarkEnd w:id="8"/>
      <w:r w:rsidR="00F64DCE">
        <w:t>setzung</w:t>
      </w:r>
      <w:commentRangeEnd w:id="10"/>
      <w:r w:rsidR="009F713B">
        <w:rPr>
          <w:rStyle w:val="Kommentarzeichen"/>
          <w:rFonts w:ascii="Times New Roman" w:hAnsi="Times New Roman"/>
          <w:b w:val="0"/>
          <w:kern w:val="0"/>
        </w:rPr>
        <w:commentReference w:id="10"/>
      </w:r>
      <w:bookmarkEnd w:id="9"/>
    </w:p>
    <w:p w14:paraId="6A6ADB1F" w14:textId="140C2FD4" w:rsidR="001C0F2E" w:rsidRDefault="001C0F2E" w:rsidP="001C0F2E">
      <w:pPr>
        <w:pStyle w:val="Listenabsatz"/>
        <w:numPr>
          <w:ilvl w:val="0"/>
          <w:numId w:val="24"/>
        </w:numPr>
      </w:pPr>
      <w:r>
        <w:t xml:space="preserve">Im Rahmen dieser Arbeit sollen beide Technologien alanysiert werden und eine Wrapper Bibliothek konzipiert und implementiert werden, welche beide technologien </w:t>
      </w:r>
      <w:r w:rsidR="00C2036A">
        <w:t xml:space="preserve">in solcher Form abstrahiert das dem Entwickler eine Möglichst minimalistische API zur verfügung </w:t>
      </w:r>
      <w:r w:rsidR="009F713B">
        <w:t>gestellt wir</w:t>
      </w:r>
      <w:r w:rsidR="00C2036A">
        <w:t>…</w:t>
      </w:r>
    </w:p>
    <w:p w14:paraId="0D9777EE" w14:textId="6D0D4985" w:rsidR="0000230B" w:rsidRDefault="00C270A6" w:rsidP="0000230B">
      <w:pPr>
        <w:pStyle w:val="Listenabsatz"/>
        <w:numPr>
          <w:ilvl w:val="0"/>
          <w:numId w:val="24"/>
        </w:numPr>
      </w:pPr>
      <w:r>
        <w:t>Wie in der folgenden Abbildung verdeutlicht:</w:t>
      </w:r>
    </w:p>
    <w:p w14:paraId="15C0EC8D" w14:textId="734ADE2E" w:rsidR="00C270A6" w:rsidRDefault="00C270A6" w:rsidP="006D1097">
      <w:r>
        <w:rPr>
          <w:noProof/>
        </w:rPr>
        <w:drawing>
          <wp:inline distT="0" distB="0" distL="0" distR="0" wp14:anchorId="70B20789" wp14:editId="78D810DF">
            <wp:extent cx="5143500" cy="1485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 Tier.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143500" cy="1485900"/>
                    </a:xfrm>
                    <a:prstGeom prst="rect">
                      <a:avLst/>
                    </a:prstGeom>
                  </pic:spPr>
                </pic:pic>
              </a:graphicData>
            </a:graphic>
          </wp:inline>
        </w:drawing>
      </w:r>
    </w:p>
    <w:p w14:paraId="1A3A6EF8" w14:textId="305DD720" w:rsidR="001F1331" w:rsidRPr="001C0F2E" w:rsidRDefault="001F1331" w:rsidP="001F1331">
      <w:pPr>
        <w:ind w:left="360"/>
      </w:pPr>
    </w:p>
    <w:p w14:paraId="00224CD3" w14:textId="463E9FC1" w:rsidR="00C561FB" w:rsidRDefault="009F713B" w:rsidP="00D352DD">
      <w:r>
        <w:t>Um das Ziel zu erreichen werden im Rahmen dieser Thesis folgende Meilensteine definiert:</w:t>
      </w:r>
    </w:p>
    <w:p w14:paraId="2C428EC4" w14:textId="4EF16169" w:rsidR="009F713B" w:rsidRDefault="009F713B" w:rsidP="00D352DD">
      <w:r>
        <w:t>Meilenstein 1</w:t>
      </w:r>
      <w:r w:rsidR="00D352DD">
        <w:t xml:space="preserve">: </w:t>
      </w:r>
      <w:r w:rsidR="00F44EE8">
        <w:t>Analyse der Anforderungen an das zu entwickelnde System durch implementierung von Szenarien</w:t>
      </w:r>
    </w:p>
    <w:p w14:paraId="50D689BA" w14:textId="275FA710" w:rsidR="00D352DD" w:rsidRDefault="00D352DD" w:rsidP="00D352DD">
      <w:r>
        <w:t xml:space="preserve">Meilenstein </w:t>
      </w:r>
      <w:r w:rsidR="0053123B">
        <w:t>2</w:t>
      </w:r>
      <w:r>
        <w:t xml:space="preserve">: </w:t>
      </w:r>
      <w:r w:rsidR="00AB09B8">
        <w:t xml:space="preserve">Implementierung der </w:t>
      </w:r>
      <w:r w:rsidR="005D65D7">
        <w:t>Szenarien</w:t>
      </w:r>
    </w:p>
    <w:p w14:paraId="516E8108" w14:textId="464FB3E8" w:rsidR="00D352DD" w:rsidRDefault="00D352DD" w:rsidP="00D352DD">
      <w:r>
        <w:t xml:space="preserve">Meilenstein </w:t>
      </w:r>
      <w:r w:rsidR="00AD657F">
        <w:t>3</w:t>
      </w:r>
      <w:r>
        <w:t xml:space="preserve">: </w:t>
      </w:r>
      <w:r w:rsidR="000E425A">
        <w:t xml:space="preserve">Iterationen über die Bibliothek </w:t>
      </w:r>
    </w:p>
    <w:p w14:paraId="312B99EB" w14:textId="77777777" w:rsidR="00D352DD" w:rsidRDefault="00D352DD" w:rsidP="00D352DD"/>
    <w:p w14:paraId="01F9587E" w14:textId="381B6538" w:rsidR="00C561FB" w:rsidRDefault="00C561FB" w:rsidP="00C561FB">
      <w:pPr>
        <w:pStyle w:val="Listenabsatz"/>
        <w:numPr>
          <w:ilvl w:val="0"/>
          <w:numId w:val="24"/>
        </w:numPr>
      </w:pPr>
      <w:r>
        <w:t xml:space="preserve">Vorallem </w:t>
      </w:r>
      <w:r w:rsidR="00594815">
        <w:t>n</w:t>
      </w:r>
      <w:r>
        <w:t>achvollziehbarere SW Entwurf z.B. durch Verwendung bekannten Entwurfmuster</w:t>
      </w:r>
    </w:p>
    <w:p w14:paraId="25460C1C" w14:textId="6822956C" w:rsidR="00C561FB" w:rsidRDefault="00C561FB" w:rsidP="00C561FB">
      <w:pPr>
        <w:pStyle w:val="Listenabsatz"/>
        <w:numPr>
          <w:ilvl w:val="0"/>
          <w:numId w:val="24"/>
        </w:numPr>
      </w:pPr>
      <w:r>
        <w:t>Anwendung in unterschiedlichen Anwendungen strukturieren</w:t>
      </w:r>
    </w:p>
    <w:p w14:paraId="513E018C" w14:textId="6F28B222" w:rsidR="00F64DCE" w:rsidRDefault="00C561FB" w:rsidP="00C561FB">
      <w:pPr>
        <w:pStyle w:val="Listenabsatz"/>
        <w:numPr>
          <w:ilvl w:val="0"/>
          <w:numId w:val="24"/>
        </w:numPr>
      </w:pPr>
      <w:r>
        <w:t xml:space="preserve">Durch spätere Anforderungsanalyse </w:t>
      </w:r>
      <w:r w:rsidR="00C30949">
        <w:t>werden Anforderungen später dazu spezifiziert</w:t>
      </w:r>
    </w:p>
    <w:p w14:paraId="0746C7A7" w14:textId="0CE2D8C9" w:rsidR="00177400" w:rsidRDefault="00177400" w:rsidP="00177400">
      <w:pPr>
        <w:ind w:left="360"/>
      </w:pPr>
    </w:p>
    <w:p w14:paraId="349789B1" w14:textId="0C0869D2" w:rsidR="00CA4261" w:rsidRDefault="00364B0B">
      <w:pPr>
        <w:pStyle w:val="berschrift1"/>
      </w:pPr>
      <w:bookmarkStart w:id="11" w:name="_Toc38056086"/>
      <w:commentRangeStart w:id="12"/>
      <w:r w:rsidRPr="00D905D0">
        <w:lastRenderedPageBreak/>
        <w:t>Anforderungsanalyse</w:t>
      </w:r>
      <w:commentRangeEnd w:id="12"/>
      <w:r w:rsidR="00C148A7">
        <w:rPr>
          <w:rStyle w:val="Kommentarzeichen"/>
          <w:rFonts w:ascii="Times New Roman" w:hAnsi="Times New Roman"/>
          <w:b w:val="0"/>
          <w:kern w:val="0"/>
        </w:rPr>
        <w:commentReference w:id="12"/>
      </w:r>
      <w:bookmarkEnd w:id="11"/>
    </w:p>
    <w:p w14:paraId="344D6B68" w14:textId="31C18592" w:rsidR="007967A6" w:rsidRDefault="00004708" w:rsidP="004C335E">
      <w:r>
        <w:t xml:space="preserve">Die Anforderungsanalyse beinhaltet </w:t>
      </w:r>
      <w:r w:rsidR="00413001">
        <w:t xml:space="preserve">die Szenarien, welche </w:t>
      </w:r>
      <w:r w:rsidR="000D0C7D">
        <w:t xml:space="preserve">als </w:t>
      </w:r>
      <w:r w:rsidR="00DB6999">
        <w:t>Hilfs</w:t>
      </w:r>
      <w:r w:rsidR="00934D92">
        <w:t>-</w:t>
      </w:r>
      <w:r w:rsidR="00DB6999">
        <w:t>Maß</w:t>
      </w:r>
      <w:r w:rsidR="000D0C7D">
        <w:t xml:space="preserve"> </w:t>
      </w:r>
      <w:r w:rsidR="00413001">
        <w:t xml:space="preserve">zur Ermittlung der konkreten Anforderungen an das zu entwickelnde System </w:t>
      </w:r>
      <w:r w:rsidR="001448B9">
        <w:t>dienen</w:t>
      </w:r>
      <w:r w:rsidR="00413001">
        <w:t xml:space="preserve">. </w:t>
      </w:r>
      <w:r w:rsidR="00D44159">
        <w:t xml:space="preserve">Dabei soll die </w:t>
      </w:r>
      <w:r w:rsidR="00D44159" w:rsidRPr="00444AC8">
        <w:rPr>
          <w:i/>
          <w:iCs/>
        </w:rPr>
        <w:t>Messenger App</w:t>
      </w:r>
      <w:r w:rsidR="00D44159">
        <w:t xml:space="preserve"> </w:t>
      </w:r>
      <w:r w:rsidR="00327A09">
        <w:t xml:space="preserve">testen, wie sich das System beim Übertragen von </w:t>
      </w:r>
      <w:r w:rsidR="0067333D">
        <w:t xml:space="preserve">größeren </w:t>
      </w:r>
      <w:r w:rsidR="00327A09">
        <w:t>binären Daten</w:t>
      </w:r>
      <w:r w:rsidR="0060566F">
        <w:t xml:space="preserve"> verhält</w:t>
      </w:r>
      <w:r w:rsidR="00327A09">
        <w:t xml:space="preserve">, während </w:t>
      </w:r>
      <w:r w:rsidR="00444AC8">
        <w:t xml:space="preserve">die </w:t>
      </w:r>
      <w:r w:rsidR="00327A09" w:rsidRPr="00444AC8">
        <w:rPr>
          <w:i/>
          <w:iCs/>
        </w:rPr>
        <w:t>Shared Touchpoint Canvas</w:t>
      </w:r>
      <w:r w:rsidR="00871579" w:rsidRPr="00444AC8">
        <w:rPr>
          <w:i/>
          <w:iCs/>
        </w:rPr>
        <w:t xml:space="preserve"> App</w:t>
      </w:r>
      <w:r w:rsidR="00444AC8">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r w:rsidR="0093405C">
        <w:t xml:space="preserve">Nearfly-Bibliothek für Echtzeit-Anwendungen </w:t>
      </w:r>
      <w:r w:rsidR="00C11373">
        <w:t>gibt</w:t>
      </w:r>
      <w:r w:rsidR="0093405C">
        <w:t>.</w:t>
      </w:r>
      <w:r w:rsidR="00697E3B">
        <w:t xml:space="preserve"> </w:t>
      </w:r>
      <w:r w:rsidR="00FD6C06">
        <w:t>Als</w:t>
      </w:r>
      <w:r w:rsidR="004F6FE2">
        <w:t xml:space="preserve"> </w:t>
      </w:r>
      <w:r w:rsidR="00016C62">
        <w:t xml:space="preserve">praxisnahes </w:t>
      </w:r>
      <w:r w:rsidR="00FD6C06">
        <w:t>Grenzwert</w:t>
      </w:r>
      <w:r w:rsidR="00016C62">
        <w:t>-Szenario</w:t>
      </w:r>
      <w:r w:rsidR="00FD6C06">
        <w:t xml:space="preserve"> für die Übertragungsgeschwindigkeit soll die </w:t>
      </w:r>
      <w:r w:rsidR="0046128E" w:rsidRPr="00B5799D">
        <w:rPr>
          <w:i/>
          <w:iCs/>
        </w:rPr>
        <w:t xml:space="preserve">Bouncing Ball </w:t>
      </w:r>
      <w:r w:rsidR="00B5799D" w:rsidRPr="00B5799D">
        <w:rPr>
          <w:i/>
          <w:iCs/>
        </w:rPr>
        <w:t>App</w:t>
      </w:r>
      <w:r w:rsidR="00B5799D">
        <w:t xml:space="preserve"> </w:t>
      </w:r>
      <w:r w:rsidR="004F6FE2">
        <w:t xml:space="preserve">verwendet werden, welche </w:t>
      </w:r>
      <w:r w:rsidR="0046128E">
        <w:t>bereits bei 4 Nutzer eine Übertragungsgeschwindigkeit von 4*30</w:t>
      </w:r>
      <w:r w:rsidR="0076226A">
        <w:t>FPS</w:t>
      </w:r>
      <w:r w:rsidR="004F6FE2">
        <w:t xml:space="preserve"> verlangt</w:t>
      </w:r>
      <w:r w:rsidR="00FD6C06">
        <w:t>.</w:t>
      </w:r>
      <w:r w:rsidR="0046128E">
        <w:t xml:space="preserve"> </w:t>
      </w:r>
      <w:r w:rsidR="003C56DA">
        <w:t>D</w:t>
      </w:r>
      <w:r w:rsidR="00B93DC0">
        <w:t xml:space="preserve">as letzte </w:t>
      </w:r>
      <w:r w:rsidR="00E1448D">
        <w:t>Szenario (</w:t>
      </w:r>
      <w:r w:rsidR="003123A3">
        <w:t>Score Board Notepad</w:t>
      </w:r>
      <w:r w:rsidR="00B93DC0">
        <w:t>)</w:t>
      </w:r>
      <w:r w:rsidR="00F44120">
        <w:t xml:space="preserve"> </w:t>
      </w:r>
      <w:r w:rsidR="002D6CFF">
        <w:t xml:space="preserve">soll </w:t>
      </w:r>
      <w:r w:rsidR="00F44120">
        <w:t xml:space="preserve">als Rundenbasiertes Spiel die Ausfallsicherheit </w:t>
      </w:r>
      <w:r w:rsidR="00D01BB7">
        <w:t>und</w:t>
      </w:r>
      <w:r w:rsidR="005A0F7E">
        <w:t xml:space="preserve"> generelle Zuverlässigkeit des </w:t>
      </w:r>
      <w:r w:rsidR="00765761">
        <w:t>System</w:t>
      </w:r>
      <w:r w:rsidR="00790DAC">
        <w:t>s</w:t>
      </w:r>
      <w:r w:rsidR="005A0F7E">
        <w:t xml:space="preserve"> bei </w:t>
      </w:r>
      <w:r w:rsidR="00161238">
        <w:t>mittlerer</w:t>
      </w:r>
      <w:r w:rsidR="005A0F7E">
        <w:t xml:space="preserve"> Datenübertragung </w:t>
      </w:r>
      <w:r w:rsidR="00F44120">
        <w:t>testen.</w:t>
      </w:r>
    </w:p>
    <w:p w14:paraId="682E0AFA" w14:textId="40951B5A" w:rsidR="004675E3" w:rsidRDefault="004675E3" w:rsidP="004675E3">
      <w:pPr>
        <w:pStyle w:val="berschrift2"/>
      </w:pPr>
      <w:r>
        <w:t>Szenarien</w:t>
      </w:r>
    </w:p>
    <w:p w14:paraId="7B3275BE" w14:textId="781C9013" w:rsidR="007B7BC8" w:rsidRDefault="004675E3" w:rsidP="00E77D0D">
      <w:pPr>
        <w:pStyle w:val="berschrift3"/>
      </w:pPr>
      <w:bookmarkStart w:id="13" w:name="_Toc38056087"/>
      <w:r w:rsidRPr="00E77D0D">
        <w:t>Szenario</w:t>
      </w:r>
      <w:r>
        <w:t xml:space="preserve"> 1 </w:t>
      </w:r>
      <w:r w:rsidR="00585811">
        <w:t xml:space="preserve">– </w:t>
      </w:r>
      <w:r w:rsidR="00683FBA">
        <w:t>Messenger</w:t>
      </w:r>
      <w:bookmarkEnd w:id="13"/>
    </w:p>
    <w:p w14:paraId="2DF67ABE" w14:textId="06C61FBC" w:rsidR="002D0C57" w:rsidRDefault="00F814FD" w:rsidP="00FA7090">
      <w:pPr>
        <w:rPr>
          <w:i/>
          <w:iCs/>
        </w:rPr>
      </w:pPr>
      <w:commentRangeStart w:id="14"/>
      <w:r w:rsidRPr="009F70F5">
        <w:rPr>
          <w:i/>
          <w:iCs/>
        </w:rPr>
        <w:t xml:space="preserve">Marius ist der Scrum-Master eines </w:t>
      </w:r>
      <w:r w:rsidR="003C0BC8" w:rsidRPr="009F70F5">
        <w:rPr>
          <w:i/>
          <w:iCs/>
        </w:rPr>
        <w:t>5-köpfigen</w:t>
      </w:r>
      <w:r w:rsidRPr="009F70F5">
        <w:rPr>
          <w:i/>
          <w:iCs/>
        </w:rPr>
        <w:t xml:space="preserve"> Entwicklungsteams</w:t>
      </w:r>
      <w:r w:rsidR="0038170A">
        <w:rPr>
          <w:i/>
          <w:iCs/>
        </w:rPr>
        <w:t xml:space="preserve"> und damit zuständig </w:t>
      </w:r>
      <w:r w:rsidR="00316DAB">
        <w:rPr>
          <w:i/>
          <w:iCs/>
        </w:rPr>
        <w:t xml:space="preserve">für </w:t>
      </w:r>
      <w:r w:rsidR="00D60510">
        <w:rPr>
          <w:i/>
          <w:iCs/>
        </w:rPr>
        <w:t xml:space="preserve">das Beseitigen </w:t>
      </w:r>
      <w:r w:rsidR="00490731">
        <w:rPr>
          <w:i/>
          <w:iCs/>
        </w:rPr>
        <w:t xml:space="preserve">von </w:t>
      </w:r>
      <w:r w:rsidR="004C35EB">
        <w:rPr>
          <w:i/>
          <w:iCs/>
        </w:rPr>
        <w:t>Hindernissen</w:t>
      </w:r>
      <w:r w:rsidR="00935BE7">
        <w:rPr>
          <w:i/>
          <w:iCs/>
        </w:rPr>
        <w:t xml:space="preserve"> </w:t>
      </w:r>
      <w:r w:rsidR="004C35EB">
        <w:rPr>
          <w:i/>
          <w:iCs/>
        </w:rPr>
        <w:t>(</w:t>
      </w:r>
      <w:r w:rsidR="002556B5">
        <w:rPr>
          <w:i/>
          <w:iCs/>
        </w:rPr>
        <w:t>Impediments</w:t>
      </w:r>
      <w:r w:rsidR="004C35EB">
        <w:rPr>
          <w:i/>
          <w:iCs/>
        </w:rPr>
        <w:t>)</w:t>
      </w:r>
      <w:r w:rsidR="0038170A">
        <w:rPr>
          <w:i/>
          <w:iCs/>
        </w:rPr>
        <w:t>.</w:t>
      </w:r>
      <w:r w:rsidRPr="009F70F5">
        <w:rPr>
          <w:i/>
          <w:iCs/>
        </w:rPr>
        <w:t xml:space="preserve"> Da Marius viel Wert auf Datenschutz legt und am besten keine Daten über das Internet senden möchte, hat dieser eine</w:t>
      </w:r>
      <w:r w:rsidR="009F70F5">
        <w:rPr>
          <w:i/>
          <w:iCs/>
        </w:rPr>
        <w:t xml:space="preserve"> </w:t>
      </w:r>
      <w:r w:rsidRPr="009F70F5">
        <w:rPr>
          <w:i/>
          <w:iCs/>
        </w:rPr>
        <w:t xml:space="preserve">Messenger App gefunden, die auch offline funktioniert und bereits eine Gruppe für sein Team erstellt. </w:t>
      </w:r>
      <w:r w:rsidR="00127DD9">
        <w:rPr>
          <w:i/>
          <w:iCs/>
        </w:rPr>
        <w:t xml:space="preserve">Die </w:t>
      </w:r>
      <w:r w:rsidR="005755DF">
        <w:rPr>
          <w:i/>
          <w:iCs/>
        </w:rPr>
        <w:t>Nachrichten-Priorisierung</w:t>
      </w:r>
      <w:r w:rsidR="00127DD9">
        <w:rPr>
          <w:i/>
          <w:iCs/>
        </w:rPr>
        <w:t xml:space="preserve"> stellt Marius auf Text ein, weil dieser weiß das seine Teammitglieder vor dem </w:t>
      </w:r>
      <w:r w:rsidR="003D3560">
        <w:rPr>
          <w:i/>
          <w:iCs/>
        </w:rPr>
        <w:t>S</w:t>
      </w:r>
      <w:r w:rsidR="00127DD9">
        <w:rPr>
          <w:i/>
          <w:iCs/>
        </w:rPr>
        <w:t>enden größerer Daten stehts Text anhänge</w:t>
      </w:r>
      <w:r w:rsidR="005755DF">
        <w:rPr>
          <w:i/>
          <w:iCs/>
        </w:rPr>
        <w:t>n</w:t>
      </w:r>
      <w:r w:rsidR="00127DD9">
        <w:rPr>
          <w:i/>
          <w:iCs/>
        </w:rPr>
        <w:t xml:space="preserve"> und er immer zuerst den Problembereich identifizieren will</w:t>
      </w:r>
      <w:r w:rsidR="00487E68">
        <w:rPr>
          <w:i/>
          <w:iCs/>
        </w:rPr>
        <w:t>.</w:t>
      </w:r>
      <w:r w:rsidR="00127DD9">
        <w:rPr>
          <w:i/>
          <w:iCs/>
        </w:rPr>
        <w:t xml:space="preserve"> </w:t>
      </w:r>
      <w:r w:rsidRPr="009F70F5">
        <w:rPr>
          <w:i/>
          <w:iCs/>
        </w:rPr>
        <w:t>Er fordert seine Teammitglieder auf</w:t>
      </w:r>
      <w:r w:rsidR="009F70F5" w:rsidRPr="009F70F5">
        <w:rPr>
          <w:i/>
          <w:iCs/>
        </w:rPr>
        <w:t xml:space="preserve"> </w:t>
      </w:r>
      <w:r w:rsidRPr="009F70F5">
        <w:rPr>
          <w:i/>
          <w:iCs/>
        </w:rPr>
        <w:t>seiner Gruppe beizutreten</w:t>
      </w:r>
      <w:r w:rsidR="003C0BC8" w:rsidRPr="009F70F5">
        <w:rPr>
          <w:i/>
          <w:iCs/>
        </w:rPr>
        <w:t xml:space="preserve">. Danach schreibt er an allen einen </w:t>
      </w:r>
      <w:r w:rsidR="0028427A" w:rsidRPr="009F70F5">
        <w:rPr>
          <w:i/>
          <w:iCs/>
        </w:rPr>
        <w:t>Begrüßung Text</w:t>
      </w:r>
      <w:r w:rsidR="003C0BC8" w:rsidRPr="009F70F5">
        <w:rPr>
          <w:i/>
          <w:iCs/>
        </w:rPr>
        <w:t xml:space="preserve"> und frag ob es denn </w:t>
      </w:r>
      <w:r w:rsidR="00014368" w:rsidRPr="009F70F5">
        <w:rPr>
          <w:i/>
          <w:iCs/>
        </w:rPr>
        <w:t>derzeit</w:t>
      </w:r>
      <w:r w:rsidR="003C0BC8" w:rsidRPr="009F70F5">
        <w:rPr>
          <w:i/>
          <w:iCs/>
        </w:rPr>
        <w:t xml:space="preserve"> </w:t>
      </w:r>
      <w:r w:rsidR="0028427A" w:rsidRPr="009F70F5">
        <w:rPr>
          <w:i/>
          <w:iCs/>
        </w:rPr>
        <w:t>Probleme</w:t>
      </w:r>
      <w:r w:rsidR="003C0BC8" w:rsidRPr="009F70F5">
        <w:rPr>
          <w:i/>
          <w:iCs/>
        </w:rPr>
        <w:t xml:space="preserve"> geben würde. Sofort </w:t>
      </w:r>
      <w:r w:rsidR="0028427A" w:rsidRPr="009F70F5">
        <w:rPr>
          <w:i/>
          <w:iCs/>
        </w:rPr>
        <w:t>antwortet</w:t>
      </w:r>
      <w:r w:rsidR="003C0BC8" w:rsidRPr="009F70F5">
        <w:rPr>
          <w:i/>
          <w:iCs/>
        </w:rPr>
        <w:t xml:space="preserve"> Tommy, </w:t>
      </w:r>
      <w:r w:rsidR="00014368" w:rsidRPr="009F70F5">
        <w:rPr>
          <w:i/>
          <w:iCs/>
        </w:rPr>
        <w:t>dass</w:t>
      </w:r>
      <w:r w:rsidR="003C0BC8" w:rsidRPr="009F70F5">
        <w:rPr>
          <w:i/>
          <w:iCs/>
        </w:rPr>
        <w:t xml:space="preserve"> die Kaffe</w:t>
      </w:r>
      <w:r w:rsidR="00703D8D" w:rsidRPr="009F70F5">
        <w:rPr>
          <w:i/>
          <w:iCs/>
        </w:rPr>
        <w:t>e</w:t>
      </w:r>
      <w:r w:rsidR="003C0BC8" w:rsidRPr="009F70F5">
        <w:rPr>
          <w:i/>
          <w:iCs/>
        </w:rPr>
        <w:t>-Pads leer seien und sendet ein Foto von den Kaffe</w:t>
      </w:r>
      <w:r w:rsidR="0028427A" w:rsidRPr="009F70F5">
        <w:rPr>
          <w:i/>
          <w:iCs/>
        </w:rPr>
        <w:t>e</w:t>
      </w:r>
      <w:r w:rsidR="003C0BC8" w:rsidRPr="009F70F5">
        <w:rPr>
          <w:i/>
          <w:iCs/>
        </w:rPr>
        <w:t xml:space="preserve">-Pads mit der </w:t>
      </w:r>
      <w:r w:rsidR="00EB0632">
        <w:rPr>
          <w:i/>
          <w:iCs/>
        </w:rPr>
        <w:t>B</w:t>
      </w:r>
      <w:r w:rsidR="003C0BC8" w:rsidRPr="009F70F5">
        <w:rPr>
          <w:i/>
          <w:iCs/>
        </w:rPr>
        <w:t>itte an Marius</w:t>
      </w:r>
      <w:r w:rsidR="00A14256">
        <w:rPr>
          <w:i/>
          <w:iCs/>
        </w:rPr>
        <w:t>,</w:t>
      </w:r>
      <w:r w:rsidR="003C0BC8" w:rsidRPr="009F70F5">
        <w:rPr>
          <w:i/>
          <w:iCs/>
        </w:rPr>
        <w:t xml:space="preserve"> neue zu </w:t>
      </w:r>
      <w:r w:rsidR="00BD0805">
        <w:rPr>
          <w:i/>
          <w:iCs/>
        </w:rPr>
        <w:t>erwerben</w:t>
      </w:r>
      <w:r w:rsidR="003C0BC8" w:rsidRPr="009F70F5">
        <w:rPr>
          <w:i/>
          <w:iCs/>
        </w:rPr>
        <w:t>.</w:t>
      </w:r>
      <w:commentRangeEnd w:id="14"/>
      <w:r w:rsidR="002A3B6B">
        <w:rPr>
          <w:rStyle w:val="Kommentarzeichen"/>
        </w:rPr>
        <w:commentReference w:id="14"/>
      </w:r>
    </w:p>
    <w:p w14:paraId="6ABF9C3E" w14:textId="44CD1256" w:rsidR="00FB10C0" w:rsidRPr="003E2C77" w:rsidRDefault="008D5BE7" w:rsidP="00FB10C0">
      <w:r>
        <w:t xml:space="preserve">Das erste Szenario </w:t>
      </w:r>
      <w:r w:rsidR="00A61A7E">
        <w:t>enthält</w:t>
      </w:r>
      <w:r w:rsidR="00A47B2E">
        <w:t xml:space="preserve"> einer klassischen Messenger App, welche es dem </w:t>
      </w:r>
      <w:r w:rsidR="00AB41FA">
        <w:t>Entwickelteam</w:t>
      </w:r>
      <w:r w:rsidR="00A47B2E">
        <w:t xml:space="preserve"> erlaubt offline zu kommunizieren.</w:t>
      </w:r>
      <w:r w:rsidR="003E2C77">
        <w:t xml:space="preserve"> </w:t>
      </w:r>
      <w:r w:rsidR="00A43668">
        <w:t>So soll etwa</w:t>
      </w:r>
      <w:r w:rsidR="005C10AC">
        <w:t xml:space="preserve"> </w:t>
      </w:r>
      <w:r w:rsidR="00A43668">
        <w:t>d</w:t>
      </w:r>
      <w:r w:rsidR="00CC5144">
        <w:t xml:space="preserve">as System dem Nutzer die Möglichkeit geben, Text- und </w:t>
      </w:r>
      <w:r w:rsidR="00597FFC">
        <w:t xml:space="preserve">Multimedia </w:t>
      </w:r>
      <w:r w:rsidR="00CC5144">
        <w:t>zu versenden</w:t>
      </w:r>
      <w:r w:rsidR="003C2E4C">
        <w:t xml:space="preserve">. Denkbar wäre jedoch auch die Anforderung auf beliebige Binärdaten zu pauschalisieren und damit </w:t>
      </w:r>
      <w:r w:rsidR="00A771B2">
        <w:t xml:space="preserve">etwa </w:t>
      </w:r>
      <w:r w:rsidR="003C2E4C">
        <w:t>den Datentransfer von APKs zu ermöglichen</w:t>
      </w:r>
      <w:r w:rsidR="003102D9">
        <w:t xml:space="preserve">. Weiterhin soll durch das erstellen und betreten von </w:t>
      </w:r>
      <w:r w:rsidR="001A7237">
        <w:t xml:space="preserve">geschlossenen Benutzergruppen (Chatrooms) </w:t>
      </w:r>
      <w:r w:rsidR="00CA2C86">
        <w:t xml:space="preserve">eine Isolation innerhalb </w:t>
      </w:r>
      <w:r w:rsidR="00DB2444">
        <w:t xml:space="preserve">der </w:t>
      </w:r>
      <w:r w:rsidR="00947749">
        <w:t xml:space="preserve">App geschaffen werden dürfen, welche die Sichtbarkeit </w:t>
      </w:r>
      <w:r w:rsidR="004A23E6">
        <w:t xml:space="preserve">dedizierter </w:t>
      </w:r>
      <w:r w:rsidR="00947749">
        <w:t xml:space="preserve">Nachrichten auf befugte Nutzer </w:t>
      </w:r>
      <w:r w:rsidR="00084C1B">
        <w:t>reduziert</w:t>
      </w:r>
      <w:r w:rsidR="003102D9">
        <w:t>.</w:t>
      </w:r>
      <w:r w:rsidR="007D7005">
        <w:t xml:space="preserve"> </w:t>
      </w:r>
      <w:r w:rsidR="008D3682">
        <w:t xml:space="preserve">Auch </w:t>
      </w:r>
      <w:r w:rsidR="007D7005">
        <w:t>soll</w:t>
      </w:r>
      <w:r w:rsidR="00887EFF">
        <w:t xml:space="preserve">en </w:t>
      </w:r>
      <w:r w:rsidR="0062449D">
        <w:t xml:space="preserve">Nachrichten durch beinhalten von </w:t>
      </w:r>
      <w:r w:rsidR="007D7005">
        <w:t>Absender</w:t>
      </w:r>
      <w:r w:rsidR="00887EFF">
        <w:t>informationen (Name, Absende-Zeit)</w:t>
      </w:r>
      <w:r w:rsidR="007D7005">
        <w:t xml:space="preserve"> </w:t>
      </w:r>
      <w:r w:rsidR="0062449D">
        <w:t>zuordenbar sein</w:t>
      </w:r>
      <w:r w:rsidR="007D7005">
        <w:t xml:space="preserve">. </w:t>
      </w:r>
      <w:r w:rsidR="0009266C">
        <w:t xml:space="preserve">Weiterhin </w:t>
      </w:r>
      <w:r w:rsidR="00375980">
        <w:t xml:space="preserve">soll das </w:t>
      </w:r>
      <w:r w:rsidR="00D13F92">
        <w:t>System</w:t>
      </w:r>
      <w:r w:rsidR="00375980">
        <w:t xml:space="preserve"> dem </w:t>
      </w:r>
      <w:r w:rsidR="00816BDC">
        <w:t xml:space="preserve">Nutzer die Möglichkeit </w:t>
      </w:r>
      <w:r w:rsidR="0062449D">
        <w:t>der Nachrichten</w:t>
      </w:r>
      <w:r w:rsidR="0009266C">
        <w:t>-Priorisierung</w:t>
      </w:r>
      <w:r w:rsidR="0062449D">
        <w:t xml:space="preserve"> geben</w:t>
      </w:r>
      <w:r w:rsidR="00D13F92">
        <w:t xml:space="preserve"> und damit </w:t>
      </w:r>
      <w:r w:rsidR="0009266C">
        <w:t xml:space="preserve">dem Nutzer </w:t>
      </w:r>
      <w:r w:rsidR="0062449D">
        <w:t xml:space="preserve">die </w:t>
      </w:r>
      <w:r w:rsidR="0009266C">
        <w:t>Entscheidung</w:t>
      </w:r>
      <w:r w:rsidR="0062449D">
        <w:t xml:space="preserve"> überlassen</w:t>
      </w:r>
      <w:r w:rsidR="00816BDC">
        <w:t xml:space="preserve">, welche </w:t>
      </w:r>
      <w:r w:rsidR="0009266C">
        <w:t>Nachrichten</w:t>
      </w:r>
      <w:r w:rsidR="00C55A57">
        <w:t xml:space="preserve"> dieser beim parallelen </w:t>
      </w:r>
      <w:r w:rsidR="001A60A8">
        <w:t>Empfange</w:t>
      </w:r>
      <w:r w:rsidR="00C55A57">
        <w:t xml:space="preserve"> </w:t>
      </w:r>
      <w:r w:rsidR="00AB3509">
        <w:t>ähnlich-großer</w:t>
      </w:r>
      <w:r w:rsidR="00C55A57">
        <w:t xml:space="preserve"> Nachrichten </w:t>
      </w:r>
      <w:r w:rsidR="00AB3509">
        <w:t>unterschiedlicher</w:t>
      </w:r>
      <w:r w:rsidR="00C55A57">
        <w:t xml:space="preserve"> Typen zuerst </w:t>
      </w:r>
      <w:r w:rsidR="00AB3509">
        <w:t xml:space="preserve">geladen </w:t>
      </w:r>
      <w:r w:rsidR="0058645C">
        <w:t>haben möchte</w:t>
      </w:r>
      <w:r w:rsidR="00437D4C">
        <w:t xml:space="preserve"> (z.B. Bild</w:t>
      </w:r>
      <w:r w:rsidR="007F5005">
        <w:t xml:space="preserve"> oder Text</w:t>
      </w:r>
      <w:r w:rsidR="00437D4C">
        <w:t>)</w:t>
      </w:r>
      <w:r w:rsidR="00073C42">
        <w:t>.</w:t>
      </w:r>
    </w:p>
    <w:p w14:paraId="46AF1426" w14:textId="1592B72B" w:rsidR="00B97F81" w:rsidRDefault="00B461E2" w:rsidP="004675E3">
      <w:pPr>
        <w:pStyle w:val="berschrift3"/>
      </w:pPr>
      <w:bookmarkStart w:id="15" w:name="_Toc38056088"/>
      <w:r>
        <w:lastRenderedPageBreak/>
        <w:t>Szenario 2</w:t>
      </w:r>
      <w:r w:rsidR="00EF62A5">
        <w:t xml:space="preserve"> </w:t>
      </w:r>
      <w:r w:rsidR="00117D31">
        <w:t>–</w:t>
      </w:r>
      <w:r w:rsidR="00EF62A5">
        <w:t xml:space="preserve"> </w:t>
      </w:r>
      <w:r w:rsidR="00F72334">
        <w:t>Shared Touchpoint Canvas</w:t>
      </w:r>
      <w:bookmarkEnd w:id="15"/>
    </w:p>
    <w:p w14:paraId="3889AE7C" w14:textId="2D2FA529" w:rsidR="00E844BE" w:rsidRDefault="00E844BE" w:rsidP="00BE00AC">
      <w:pPr>
        <w:rPr>
          <w:i/>
          <w:iCs/>
        </w:rPr>
      </w:pPr>
      <w:commentRangeStart w:id="16"/>
      <w:r w:rsidRPr="00DE4CE6">
        <w:rPr>
          <w:i/>
          <w:iCs/>
        </w:rPr>
        <w:t>Tom, Beni und Jim</w:t>
      </w:r>
      <w:r w:rsidR="00FC4650">
        <w:rPr>
          <w:i/>
          <w:iCs/>
        </w:rPr>
        <w:t xml:space="preserve"> sitzen im </w:t>
      </w:r>
      <w:r w:rsidR="007D3118">
        <w:rPr>
          <w:i/>
          <w:iCs/>
        </w:rPr>
        <w:t>Büro</w:t>
      </w:r>
      <w:r w:rsidR="00283423">
        <w:rPr>
          <w:i/>
          <w:iCs/>
        </w:rPr>
        <w:t xml:space="preserve"> und</w:t>
      </w:r>
      <w:r w:rsidRPr="00DE4CE6">
        <w:rPr>
          <w:i/>
          <w:iCs/>
        </w:rPr>
        <w:t xml:space="preserve"> zeichnen gemeinsam mithilfe ihrer </w:t>
      </w:r>
      <w:r w:rsidR="00F42417" w:rsidRPr="00DE4CE6">
        <w:rPr>
          <w:i/>
          <w:iCs/>
        </w:rPr>
        <w:t>Smartphones</w:t>
      </w:r>
      <w:r w:rsidRPr="00DE4CE6">
        <w:rPr>
          <w:i/>
          <w:iCs/>
        </w:rPr>
        <w:t xml:space="preserve"> auf einer </w:t>
      </w:r>
      <w:r w:rsidR="001F45BB" w:rsidRPr="00DE4CE6">
        <w:rPr>
          <w:i/>
          <w:iCs/>
        </w:rPr>
        <w:t>Berührungspunkte</w:t>
      </w:r>
      <w:r w:rsidR="007D290A" w:rsidRPr="00DE4CE6">
        <w:rPr>
          <w:i/>
          <w:iCs/>
        </w:rPr>
        <w:t xml:space="preserve">-basierten </w:t>
      </w:r>
      <w:r w:rsidRPr="00DE4CE6">
        <w:rPr>
          <w:i/>
          <w:iCs/>
        </w:rPr>
        <w:t>virtuellen Leinwan</w:t>
      </w:r>
      <w:r w:rsidR="001F45BB" w:rsidRPr="00DE4CE6">
        <w:rPr>
          <w:i/>
          <w:iCs/>
        </w:rPr>
        <w:t>d</w:t>
      </w:r>
      <w:r w:rsidR="00F42417" w:rsidRPr="00DE4CE6">
        <w:rPr>
          <w:i/>
          <w:iCs/>
        </w:rPr>
        <w:t xml:space="preserve">. </w:t>
      </w:r>
      <w:r w:rsidR="00CF520E" w:rsidRPr="00DE4CE6">
        <w:rPr>
          <w:i/>
          <w:iCs/>
        </w:rPr>
        <w:t>Da</w:t>
      </w:r>
      <w:r w:rsidR="00A015B3" w:rsidRPr="00DE4CE6">
        <w:rPr>
          <w:i/>
          <w:iCs/>
        </w:rPr>
        <w:t xml:space="preserve"> </w:t>
      </w:r>
      <w:r w:rsidR="003B0F19" w:rsidRPr="00DE4CE6">
        <w:rPr>
          <w:i/>
          <w:iCs/>
        </w:rPr>
        <w:t xml:space="preserve">jeder Benutzer </w:t>
      </w:r>
      <w:r w:rsidR="00CF520E" w:rsidRPr="00DE4CE6">
        <w:rPr>
          <w:i/>
          <w:iCs/>
        </w:rPr>
        <w:t xml:space="preserve">maximal 10 Berührungspunkte </w:t>
      </w:r>
      <w:r w:rsidR="007E4E6D" w:rsidRPr="00DE4CE6">
        <w:rPr>
          <w:i/>
          <w:iCs/>
        </w:rPr>
        <w:t>setzen kann</w:t>
      </w:r>
      <w:r w:rsidR="00714603" w:rsidRPr="00DE4CE6">
        <w:rPr>
          <w:i/>
          <w:iCs/>
        </w:rPr>
        <w:t xml:space="preserve">, die </w:t>
      </w:r>
      <w:r w:rsidR="00CF520E" w:rsidRPr="00DE4CE6">
        <w:rPr>
          <w:i/>
          <w:iCs/>
        </w:rPr>
        <w:t xml:space="preserve">recht schnell </w:t>
      </w:r>
      <w:r w:rsidR="007D290A" w:rsidRPr="00DE4CE6">
        <w:rPr>
          <w:i/>
          <w:iCs/>
        </w:rPr>
        <w:t xml:space="preserve">wieder </w:t>
      </w:r>
      <w:r w:rsidR="00CF520E" w:rsidRPr="00DE4CE6">
        <w:rPr>
          <w:i/>
          <w:iCs/>
        </w:rPr>
        <w:t xml:space="preserve">ausgeblendet werden, kommt Tom eine Idee. </w:t>
      </w:r>
      <w:r w:rsidR="00DE4CE6">
        <w:rPr>
          <w:i/>
          <w:iCs/>
        </w:rPr>
        <w:t>Er</w:t>
      </w:r>
      <w:r w:rsidR="007148CD" w:rsidRPr="00DE4CE6">
        <w:rPr>
          <w:i/>
          <w:iCs/>
        </w:rPr>
        <w:t xml:space="preserve"> fordert seine </w:t>
      </w:r>
      <w:r w:rsidR="00581E67" w:rsidRPr="00DE4CE6">
        <w:rPr>
          <w:i/>
          <w:iCs/>
        </w:rPr>
        <w:t>Freunde</w:t>
      </w:r>
      <w:r w:rsidR="007148CD" w:rsidRPr="00DE4CE6">
        <w:rPr>
          <w:i/>
          <w:iCs/>
        </w:rPr>
        <w:t xml:space="preserve"> auf</w:t>
      </w:r>
      <w:r w:rsidR="004B1AA1" w:rsidRPr="00DE4CE6">
        <w:rPr>
          <w:i/>
          <w:iCs/>
        </w:rPr>
        <w:t xml:space="preserve">, </w:t>
      </w:r>
      <w:r w:rsidR="007148CD" w:rsidRPr="00DE4CE6">
        <w:rPr>
          <w:i/>
          <w:iCs/>
        </w:rPr>
        <w:t>gemeinsam mit ihm ein Auto zu zeichnen</w:t>
      </w:r>
      <w:r w:rsidR="009A16CE">
        <w:rPr>
          <w:i/>
          <w:iCs/>
        </w:rPr>
        <w:t xml:space="preserve">. Jeder der Freunde sucht sich dazu ein </w:t>
      </w:r>
      <w:r w:rsidR="004E6270">
        <w:rPr>
          <w:i/>
          <w:iCs/>
        </w:rPr>
        <w:t>Bereich</w:t>
      </w:r>
      <w:r w:rsidR="004706E4">
        <w:rPr>
          <w:i/>
          <w:iCs/>
        </w:rPr>
        <w:t xml:space="preserve"> des Autos</w:t>
      </w:r>
      <w:r w:rsidR="00A0236C">
        <w:rPr>
          <w:i/>
          <w:iCs/>
        </w:rPr>
        <w:t xml:space="preserve"> </w:t>
      </w:r>
      <w:r w:rsidR="009A16CE">
        <w:rPr>
          <w:i/>
          <w:iCs/>
        </w:rPr>
        <w:t>aus</w:t>
      </w:r>
      <w:r w:rsidR="004706E4">
        <w:rPr>
          <w:i/>
          <w:iCs/>
        </w:rPr>
        <w:t xml:space="preserve">, das dieser </w:t>
      </w:r>
      <w:r w:rsidR="004E6270">
        <w:rPr>
          <w:i/>
          <w:iCs/>
        </w:rPr>
        <w:t>zeichnen</w:t>
      </w:r>
      <w:r w:rsidR="004706E4">
        <w:rPr>
          <w:i/>
          <w:iCs/>
        </w:rPr>
        <w:t xml:space="preserve"> möchte </w:t>
      </w:r>
      <w:r w:rsidR="00D03996">
        <w:rPr>
          <w:i/>
          <w:iCs/>
        </w:rPr>
        <w:t xml:space="preserve">und Beni gibt das Start-Signal damit die </w:t>
      </w:r>
      <w:r w:rsidR="00880F2E">
        <w:rPr>
          <w:i/>
          <w:iCs/>
        </w:rPr>
        <w:t xml:space="preserve">Berührungspunkte </w:t>
      </w:r>
      <w:r w:rsidR="00D03996">
        <w:rPr>
          <w:i/>
          <w:iCs/>
        </w:rPr>
        <w:t xml:space="preserve">möglichst zeitgleich </w:t>
      </w:r>
      <w:r w:rsidR="000264E1">
        <w:rPr>
          <w:i/>
          <w:iCs/>
        </w:rPr>
        <w:t xml:space="preserve">eingeblendet </w:t>
      </w:r>
      <w:r w:rsidR="00C15478">
        <w:rPr>
          <w:i/>
          <w:iCs/>
        </w:rPr>
        <w:t>werden</w:t>
      </w:r>
      <w:r w:rsidR="00D03996">
        <w:rPr>
          <w:i/>
          <w:iCs/>
        </w:rPr>
        <w:t>.</w:t>
      </w:r>
      <w:r w:rsidR="00A93320">
        <w:rPr>
          <w:i/>
          <w:iCs/>
        </w:rPr>
        <w:t xml:space="preserve"> Nach erfolgreicher Bewältigung der Aufgabe </w:t>
      </w:r>
      <w:r w:rsidR="0078400A">
        <w:rPr>
          <w:i/>
          <w:iCs/>
        </w:rPr>
        <w:t xml:space="preserve">bekommen die 3 Freunde eine </w:t>
      </w:r>
      <w:r w:rsidR="00C15478">
        <w:rPr>
          <w:i/>
          <w:iCs/>
        </w:rPr>
        <w:t>Benachrichtigung</w:t>
      </w:r>
      <w:r w:rsidR="0078400A">
        <w:rPr>
          <w:i/>
          <w:iCs/>
        </w:rPr>
        <w:t xml:space="preserve"> einer Person, die der Partie beigetreten ist und Betina kommt in das Büro</w:t>
      </w:r>
      <w:r w:rsidR="00AC273C">
        <w:rPr>
          <w:i/>
          <w:iCs/>
        </w:rPr>
        <w:t>.</w:t>
      </w:r>
      <w:commentRangeEnd w:id="16"/>
      <w:r w:rsidR="002A3B6B">
        <w:rPr>
          <w:rStyle w:val="Kommentarzeichen"/>
        </w:rPr>
        <w:commentReference w:id="16"/>
      </w:r>
    </w:p>
    <w:p w14:paraId="2C98F7CB" w14:textId="0D0A4E80" w:rsidR="00CA1E87" w:rsidRDefault="00B97EBD" w:rsidP="00CA1E87">
      <w:r>
        <w:t xml:space="preserve">Als </w:t>
      </w:r>
      <w:r w:rsidR="00230727">
        <w:t>kollaboratives</w:t>
      </w:r>
      <w:r>
        <w:t xml:space="preserve"> Spiel, umfasst das zweite Szenario eine Leinwand, welche </w:t>
      </w:r>
      <w:r w:rsidR="008D3966">
        <w:t xml:space="preserve">gemeinsam </w:t>
      </w:r>
      <w:r>
        <w:t xml:space="preserve">von allen beteiligten Benutzern </w:t>
      </w:r>
      <w:r w:rsidR="00821017">
        <w:t xml:space="preserve">durch antippen </w:t>
      </w:r>
      <w:r w:rsidR="0068263E">
        <w:t xml:space="preserve">bemalt </w:t>
      </w:r>
      <w:r>
        <w:t>werden kann</w:t>
      </w:r>
      <w:r w:rsidR="00A964EA">
        <w:t xml:space="preserve">. </w:t>
      </w:r>
      <w:r w:rsidR="00821017">
        <w:t>Aufgrund der natürlichen Limitierung des Menschen können bis zu 10 Berührungspunkte pro Benutzer zeitgleich gesetzt werden.</w:t>
      </w:r>
      <w:r w:rsidR="002F792E">
        <w:t xml:space="preserve"> Da alle gemeinsam Zeichnen </w:t>
      </w:r>
      <w:r w:rsidR="003A58AA">
        <w:t>wollen</w:t>
      </w:r>
      <w:r w:rsidR="002F792E">
        <w:t xml:space="preserve">, </w:t>
      </w:r>
      <w:r w:rsidR="00D923E4">
        <w:t xml:space="preserve">muss </w:t>
      </w:r>
      <w:r w:rsidR="00AA5D5E">
        <w:t xml:space="preserve">das System die Daten möglichst zeitnah </w:t>
      </w:r>
      <w:r w:rsidR="00C25B00">
        <w:t>empfange</w:t>
      </w:r>
      <w:r w:rsidR="004E3942">
        <w:t xml:space="preserve">. Zuletzt muss das System </w:t>
      </w:r>
      <w:r w:rsidR="005D4479">
        <w:t xml:space="preserve">neu verbundene </w:t>
      </w:r>
      <w:r w:rsidR="004E3942">
        <w:t>Nutze</w:t>
      </w:r>
      <w:r w:rsidR="00912162">
        <w:t>r</w:t>
      </w:r>
      <w:r w:rsidR="005D4479">
        <w:t xml:space="preserve"> </w:t>
      </w:r>
      <w:r w:rsidR="00912162">
        <w:t>allen Spielern mitteilen.</w:t>
      </w:r>
      <w:r w:rsidR="004E3942">
        <w:t xml:space="preserve"> </w:t>
      </w:r>
    </w:p>
    <w:p w14:paraId="610C76E0" w14:textId="70FFECE9" w:rsidR="00ED21F8" w:rsidRDefault="008204A5" w:rsidP="004675E3">
      <w:pPr>
        <w:pStyle w:val="berschrift3"/>
      </w:pPr>
      <w:bookmarkStart w:id="17" w:name="_Toc38056089"/>
      <w:r w:rsidRPr="004675E3">
        <w:t>Szenario</w:t>
      </w:r>
      <w:r>
        <w:t xml:space="preserve"> 3 – Bouncing Ball</w:t>
      </w:r>
      <w:bookmarkEnd w:id="17"/>
      <w:r w:rsidR="00CA1E87">
        <w:t xml:space="preserve"> </w:t>
      </w:r>
    </w:p>
    <w:p w14:paraId="04F40916" w14:textId="6BDD3FD6" w:rsidR="00DF555A" w:rsidRDefault="00ED21F8" w:rsidP="00ED21F8">
      <w:pPr>
        <w:rPr>
          <w:i/>
          <w:iCs/>
        </w:rPr>
      </w:pPr>
      <w:commentRangeStart w:id="18"/>
      <w:r w:rsidRPr="001066DA">
        <w:rPr>
          <w:i/>
          <w:iCs/>
        </w:rPr>
        <w:t xml:space="preserve">Mary, Robert und Frederik </w:t>
      </w:r>
      <w:r w:rsidR="00B474E2">
        <w:rPr>
          <w:i/>
          <w:iCs/>
        </w:rPr>
        <w:t xml:space="preserve">befinden sich </w:t>
      </w:r>
      <w:r w:rsidR="002F05F5">
        <w:rPr>
          <w:i/>
          <w:iCs/>
        </w:rPr>
        <w:t xml:space="preserve">während der großen Pause </w:t>
      </w:r>
      <w:r w:rsidR="00B474E2">
        <w:rPr>
          <w:i/>
          <w:iCs/>
        </w:rPr>
        <w:t xml:space="preserve">im Klassenzimmer und </w:t>
      </w:r>
      <w:r w:rsidRPr="001066DA">
        <w:rPr>
          <w:i/>
          <w:iCs/>
        </w:rPr>
        <w:t xml:space="preserve">versuchen mithilfe </w:t>
      </w:r>
      <w:r w:rsidR="006E3959" w:rsidRPr="001066DA">
        <w:rPr>
          <w:i/>
          <w:iCs/>
        </w:rPr>
        <w:t xml:space="preserve">einer Smartphone-App </w:t>
      </w:r>
      <w:r w:rsidRPr="001066DA">
        <w:rPr>
          <w:i/>
          <w:iCs/>
        </w:rPr>
        <w:t>gemeinsam eine Kugel zu balancieren</w:t>
      </w:r>
      <w:r w:rsidR="00931BF6" w:rsidRPr="001066DA">
        <w:rPr>
          <w:i/>
          <w:iCs/>
        </w:rPr>
        <w:t>. Da das Verhalten der Kugel, die Summe der Aktionen aller Spieler ist</w:t>
      </w:r>
      <w:r w:rsidR="00421E74" w:rsidRPr="001066DA">
        <w:rPr>
          <w:i/>
          <w:iCs/>
        </w:rPr>
        <w:t>,</w:t>
      </w:r>
      <w:r w:rsidR="000C3AFA">
        <w:rPr>
          <w:i/>
          <w:iCs/>
        </w:rPr>
        <w:t xml:space="preserve"> müssen alle jeweils die Bewegungen der Mitspieler kompensieren. Nach einiger Zeit wird die Kugel einem kleinen Stoß ausgesetzt, woraufhin jeder anfängt </w:t>
      </w:r>
      <w:r w:rsidR="00BE3077">
        <w:rPr>
          <w:i/>
          <w:iCs/>
        </w:rPr>
        <w:t>gegenzulenken</w:t>
      </w:r>
      <w:r w:rsidR="000C3AFA">
        <w:rPr>
          <w:i/>
          <w:iCs/>
        </w:rPr>
        <w:t>.</w:t>
      </w:r>
      <w:r w:rsidR="009A1849" w:rsidRPr="001066DA">
        <w:rPr>
          <w:i/>
          <w:iCs/>
        </w:rPr>
        <w:t xml:space="preserve"> </w:t>
      </w:r>
      <w:r w:rsidR="00BE3077">
        <w:rPr>
          <w:i/>
          <w:iCs/>
        </w:rPr>
        <w:t xml:space="preserve">Nach erfolgreichem zentrieren der Kugel, wir die Kugel erneut einem Impuls ausgesetzt. Nach 4 Minuten fällt die Kugel aus der Arena und die </w:t>
      </w:r>
      <w:r w:rsidR="009A1849" w:rsidRPr="001066DA">
        <w:rPr>
          <w:i/>
          <w:iCs/>
        </w:rPr>
        <w:t xml:space="preserve">3 Freunde schaffen </w:t>
      </w:r>
      <w:r w:rsidR="002F7BB1">
        <w:rPr>
          <w:i/>
          <w:iCs/>
        </w:rPr>
        <w:t xml:space="preserve">ihre </w:t>
      </w:r>
      <w:r w:rsidR="00BE3077">
        <w:rPr>
          <w:i/>
          <w:iCs/>
        </w:rPr>
        <w:t>persönliche Bestleistun</w:t>
      </w:r>
      <w:r w:rsidR="003412C7">
        <w:rPr>
          <w:i/>
          <w:iCs/>
        </w:rPr>
        <w:t>g</w:t>
      </w:r>
      <w:r w:rsidR="009A1849" w:rsidRPr="001066DA">
        <w:rPr>
          <w:i/>
          <w:iCs/>
        </w:rPr>
        <w:t>.</w:t>
      </w:r>
      <w:commentRangeEnd w:id="18"/>
      <w:r w:rsidR="002A3B6B" w:rsidRPr="001066DA">
        <w:rPr>
          <w:rStyle w:val="Kommentarzeichen"/>
          <w:i/>
          <w:iCs/>
        </w:rPr>
        <w:commentReference w:id="18"/>
      </w:r>
      <w:r w:rsidR="002F05F5">
        <w:rPr>
          <w:i/>
          <w:iCs/>
        </w:rPr>
        <w:t xml:space="preserve"> Währenddessen befinden sich im benachbarten Zimmer </w:t>
      </w:r>
      <w:r w:rsidR="00F61FBD">
        <w:rPr>
          <w:i/>
          <w:iCs/>
        </w:rPr>
        <w:t>die Lehrer, welche den bevorstehenden Unterricht vorbereiten und sich dazu gegenseitig Bilder und Artikel über die Nearfly Messenger App senden.</w:t>
      </w:r>
    </w:p>
    <w:p w14:paraId="02B9C2FE" w14:textId="51ED248C" w:rsidR="008A24AA" w:rsidRPr="008A24AA" w:rsidRDefault="00DF555A" w:rsidP="00ED21F8">
      <w:r>
        <w:t xml:space="preserve">Als interaktives Spiel, müssen beim dritten Szenario sehr viele Daten innerhalb </w:t>
      </w:r>
      <w:r w:rsidR="00A133DA">
        <w:t>kürzester</w:t>
      </w:r>
      <w:r>
        <w:t xml:space="preserve"> Zeit übertragen werden. </w:t>
      </w:r>
      <w:r w:rsidR="00A21851">
        <w:t xml:space="preserve">Dazu muss das System die Neigungsdaten aller Spieler kontinuierlich erfassen und die Kugel entsprechend der Summe aller erfassten Neigungsdaten bewegen. </w:t>
      </w:r>
      <w:r>
        <w:t xml:space="preserve">Zeitgleich fordert das Spiel eine </w:t>
      </w:r>
      <w:r w:rsidR="00684273">
        <w:t>möglichst kleine Latenz, um dem Geschick der einzelnen Spieler nicht entgegen zu wirken</w:t>
      </w:r>
      <w:r w:rsidR="00F815AE">
        <w:t xml:space="preserve"> und dadurch ein </w:t>
      </w:r>
      <w:r w:rsidR="00A21851">
        <w:t xml:space="preserve">synchrones starten der Runde zu </w:t>
      </w:r>
      <w:r w:rsidR="00F815AE">
        <w:t>gewährleisten</w:t>
      </w:r>
      <w:r w:rsidR="00FA2D88">
        <w:t xml:space="preserve">. Zuletzt dürfen </w:t>
      </w:r>
      <w:r w:rsidR="008C3D39">
        <w:t xml:space="preserve">unterschiedliche </w:t>
      </w:r>
      <w:r w:rsidR="00FA2D88">
        <w:t xml:space="preserve">Systeme, welche die Nearfly-Bibliothek verwenden nicht interferieren, wenn dies vom Entwickler nicht </w:t>
      </w:r>
      <w:r w:rsidR="008C3D39">
        <w:t>ausdrücklich</w:t>
      </w:r>
      <w:r w:rsidR="00FA2D88">
        <w:t xml:space="preserve"> </w:t>
      </w:r>
      <w:r w:rsidR="008C3D39">
        <w:t>gewünscht</w:t>
      </w:r>
      <w:r w:rsidR="00FA2D88">
        <w:t xml:space="preserve"> ist</w:t>
      </w:r>
      <w:r w:rsidR="009C4E4A">
        <w:t>.</w:t>
      </w:r>
    </w:p>
    <w:p w14:paraId="15DFCDEF" w14:textId="40CD0C4E" w:rsidR="00C607F0" w:rsidRDefault="00C607F0" w:rsidP="004675E3">
      <w:pPr>
        <w:pStyle w:val="berschrift3"/>
      </w:pPr>
      <w:bookmarkStart w:id="19" w:name="_Toc38056090"/>
      <w:r>
        <w:lastRenderedPageBreak/>
        <w:t xml:space="preserve">Szenario 4 – </w:t>
      </w:r>
      <w:r w:rsidR="00E15F5D">
        <w:t>Score</w:t>
      </w:r>
      <w:r w:rsidR="00562EF4">
        <w:t xml:space="preserve"> B</w:t>
      </w:r>
      <w:r w:rsidR="00E15F5D">
        <w:t xml:space="preserve">oard </w:t>
      </w:r>
      <w:r w:rsidR="003241A1">
        <w:t>N</w:t>
      </w:r>
      <w:r w:rsidR="00E15F5D">
        <w:t>otepad</w:t>
      </w:r>
      <w:bookmarkEnd w:id="19"/>
    </w:p>
    <w:p w14:paraId="0C4B6CD9" w14:textId="3881F1FB" w:rsidR="00562EF4" w:rsidRDefault="00FC44F2" w:rsidP="000D38CE">
      <w:pPr>
        <w:rPr>
          <w:i/>
          <w:iCs/>
        </w:rPr>
      </w:pPr>
      <w:r w:rsidRPr="009A3826">
        <w:rPr>
          <w:i/>
          <w:iCs/>
        </w:rPr>
        <w:t>Steffan, Mark und</w:t>
      </w:r>
      <w:r w:rsidR="00E1346F" w:rsidRPr="009A3826">
        <w:rPr>
          <w:i/>
          <w:iCs/>
        </w:rPr>
        <w:t xml:space="preserve"> Ricky</w:t>
      </w:r>
      <w:r w:rsidR="00CF37AA" w:rsidRPr="009A3826">
        <w:rPr>
          <w:i/>
          <w:iCs/>
        </w:rPr>
        <w:t xml:space="preserve"> </w:t>
      </w:r>
      <w:r w:rsidR="009425FC" w:rsidRPr="009A3826">
        <w:rPr>
          <w:i/>
          <w:iCs/>
        </w:rPr>
        <w:t xml:space="preserve">spielen </w:t>
      </w:r>
      <w:r w:rsidR="00C456F4" w:rsidRPr="009A3826">
        <w:rPr>
          <w:i/>
          <w:iCs/>
        </w:rPr>
        <w:t>gemeinsam in der Mittagspause Papierwerfe</w:t>
      </w:r>
      <w:r w:rsidR="009425FC" w:rsidRPr="009A3826">
        <w:rPr>
          <w:i/>
          <w:iCs/>
        </w:rPr>
        <w:t>n</w:t>
      </w:r>
      <w:r w:rsidR="00C456F4" w:rsidRPr="009A3826">
        <w:rPr>
          <w:i/>
          <w:iCs/>
        </w:rPr>
        <w:t>, dazu versuch</w:t>
      </w:r>
      <w:r w:rsidR="00C030A3" w:rsidRPr="009A3826">
        <w:rPr>
          <w:i/>
          <w:iCs/>
        </w:rPr>
        <w:t xml:space="preserve">t jeder je Runde </w:t>
      </w:r>
      <w:r w:rsidR="00CF37AA" w:rsidRPr="009A3826">
        <w:rPr>
          <w:i/>
          <w:iCs/>
        </w:rPr>
        <w:t xml:space="preserve">mit </w:t>
      </w:r>
      <w:r w:rsidR="00887FE2">
        <w:rPr>
          <w:i/>
          <w:iCs/>
        </w:rPr>
        <w:t>zehn</w:t>
      </w:r>
      <w:r w:rsidR="00FD6787" w:rsidRPr="009A3826">
        <w:rPr>
          <w:i/>
          <w:iCs/>
        </w:rPr>
        <w:t xml:space="preserve"> </w:t>
      </w:r>
      <w:r w:rsidR="00CF37AA" w:rsidRPr="009A3826">
        <w:rPr>
          <w:i/>
          <w:iCs/>
        </w:rPr>
        <w:t xml:space="preserve">zerknüllten </w:t>
      </w:r>
      <w:r w:rsidR="00124F56" w:rsidRPr="009A3826">
        <w:rPr>
          <w:i/>
          <w:iCs/>
        </w:rPr>
        <w:t>Papierb</w:t>
      </w:r>
      <w:r w:rsidR="00B515D3">
        <w:rPr>
          <w:i/>
          <w:iCs/>
        </w:rPr>
        <w:t>ällen</w:t>
      </w:r>
      <w:r w:rsidR="005410C7" w:rsidRPr="009A3826">
        <w:rPr>
          <w:i/>
          <w:iCs/>
        </w:rPr>
        <w:t xml:space="preserve"> die in der </w:t>
      </w:r>
      <w:r w:rsidR="006066A1" w:rsidRPr="009A3826">
        <w:rPr>
          <w:i/>
          <w:iCs/>
        </w:rPr>
        <w:t>Ecke</w:t>
      </w:r>
      <w:r w:rsidR="005410C7" w:rsidRPr="009A3826">
        <w:rPr>
          <w:i/>
          <w:iCs/>
        </w:rPr>
        <w:t xml:space="preserve"> stehende Mülltonne zu treffe</w:t>
      </w:r>
      <w:r w:rsidR="00E57C15" w:rsidRPr="009A3826">
        <w:rPr>
          <w:i/>
          <w:iCs/>
        </w:rPr>
        <w:t xml:space="preserve">n. Zum </w:t>
      </w:r>
      <w:r w:rsidR="00617A52" w:rsidRPr="009A3826">
        <w:rPr>
          <w:i/>
          <w:iCs/>
        </w:rPr>
        <w:t>Notieren</w:t>
      </w:r>
      <w:r w:rsidR="0094419B" w:rsidRPr="009A3826">
        <w:rPr>
          <w:i/>
          <w:iCs/>
        </w:rPr>
        <w:t xml:space="preserve"> und kontrollieren der </w:t>
      </w:r>
      <w:r w:rsidR="00617A52" w:rsidRPr="009A3826">
        <w:rPr>
          <w:i/>
          <w:iCs/>
        </w:rPr>
        <w:t>Zwischenergebnisse</w:t>
      </w:r>
      <w:r w:rsidR="0094419B" w:rsidRPr="009A3826">
        <w:rPr>
          <w:i/>
          <w:iCs/>
        </w:rPr>
        <w:t xml:space="preserve"> </w:t>
      </w:r>
      <w:r w:rsidR="00617A52" w:rsidRPr="009A3826">
        <w:rPr>
          <w:i/>
          <w:iCs/>
        </w:rPr>
        <w:t xml:space="preserve">verwenden alle </w:t>
      </w:r>
      <w:r w:rsidR="00CB4FFE" w:rsidRPr="009A3826">
        <w:rPr>
          <w:i/>
          <w:iCs/>
        </w:rPr>
        <w:t>die Score-</w:t>
      </w:r>
      <w:r w:rsidR="00D2316B" w:rsidRPr="009A3826">
        <w:rPr>
          <w:i/>
          <w:iCs/>
        </w:rPr>
        <w:t>Board</w:t>
      </w:r>
      <w:r w:rsidR="00CB4FFE" w:rsidRPr="009A3826">
        <w:rPr>
          <w:i/>
          <w:iCs/>
        </w:rPr>
        <w:t>-Notepad-App</w:t>
      </w:r>
      <w:r w:rsidR="005A5782" w:rsidRPr="009A3826">
        <w:rPr>
          <w:i/>
          <w:iCs/>
        </w:rPr>
        <w:t>.</w:t>
      </w:r>
      <w:r w:rsidR="00611AAB" w:rsidRPr="009A3826">
        <w:rPr>
          <w:i/>
          <w:iCs/>
        </w:rPr>
        <w:t xml:space="preserve"> </w:t>
      </w:r>
      <w:r w:rsidR="00D7486D">
        <w:rPr>
          <w:i/>
          <w:iCs/>
        </w:rPr>
        <w:t xml:space="preserve">Derjenige der als letzten dran war, ist dafür zuständig die Punkte </w:t>
      </w:r>
      <w:r w:rsidR="008C0E9A">
        <w:rPr>
          <w:i/>
          <w:iCs/>
        </w:rPr>
        <w:t>des Spielers zu verwalten, welcher gerade dran ist</w:t>
      </w:r>
      <w:r w:rsidR="008819F2">
        <w:rPr>
          <w:i/>
          <w:iCs/>
        </w:rPr>
        <w:t xml:space="preserve">. </w:t>
      </w:r>
      <w:r w:rsidR="00611AAB" w:rsidRPr="009A3826">
        <w:rPr>
          <w:i/>
          <w:iCs/>
        </w:rPr>
        <w:t xml:space="preserve">Mark </w:t>
      </w:r>
      <w:r w:rsidR="0096609C">
        <w:rPr>
          <w:i/>
          <w:iCs/>
        </w:rPr>
        <w:t xml:space="preserve">beginnt mit der </w:t>
      </w:r>
      <w:r w:rsidR="00611AAB" w:rsidRPr="009A3826">
        <w:rPr>
          <w:i/>
          <w:iCs/>
        </w:rPr>
        <w:t>Rolle des Schreibers und</w:t>
      </w:r>
      <w:r w:rsidR="00133CDF" w:rsidRPr="009A3826">
        <w:rPr>
          <w:i/>
          <w:iCs/>
        </w:rPr>
        <w:t xml:space="preserve"> verwaltet die Punkte, während</w:t>
      </w:r>
      <w:r w:rsidR="00611AAB" w:rsidRPr="009A3826">
        <w:rPr>
          <w:i/>
          <w:iCs/>
        </w:rPr>
        <w:t xml:space="preserve"> die zwei anderen </w:t>
      </w:r>
      <w:r w:rsidR="00533602" w:rsidRPr="009A3826">
        <w:rPr>
          <w:i/>
          <w:iCs/>
        </w:rPr>
        <w:t xml:space="preserve">als </w:t>
      </w:r>
      <w:r w:rsidR="00611AAB" w:rsidRPr="009A3826">
        <w:rPr>
          <w:i/>
          <w:iCs/>
        </w:rPr>
        <w:t xml:space="preserve">Zuschauer </w:t>
      </w:r>
      <w:r w:rsidR="00533602" w:rsidRPr="009A3826">
        <w:rPr>
          <w:i/>
          <w:iCs/>
        </w:rPr>
        <w:t xml:space="preserve">kontrollieren, ob Mark die Punkte richtig </w:t>
      </w:r>
      <w:r w:rsidR="00542DD8">
        <w:rPr>
          <w:i/>
          <w:iCs/>
        </w:rPr>
        <w:t>eingibt</w:t>
      </w:r>
      <w:r w:rsidR="00611AAB" w:rsidRPr="009A3826">
        <w:rPr>
          <w:i/>
          <w:iCs/>
        </w:rPr>
        <w:t>.</w:t>
      </w:r>
      <w:r w:rsidR="000D38CE" w:rsidRPr="009A3826">
        <w:rPr>
          <w:i/>
          <w:iCs/>
        </w:rPr>
        <w:t xml:space="preserve"> Ricky </w:t>
      </w:r>
      <w:r w:rsidR="00441074">
        <w:rPr>
          <w:i/>
          <w:iCs/>
        </w:rPr>
        <w:t>startet</w:t>
      </w:r>
      <w:r w:rsidR="000D38CE" w:rsidRPr="009A3826">
        <w:rPr>
          <w:i/>
          <w:iCs/>
        </w:rPr>
        <w:t xml:space="preserve"> und trif</w:t>
      </w:r>
      <w:r w:rsidR="00D73F8B">
        <w:rPr>
          <w:i/>
          <w:iCs/>
        </w:rPr>
        <w:t>f</w:t>
      </w:r>
      <w:r w:rsidR="000D38CE" w:rsidRPr="009A3826">
        <w:rPr>
          <w:i/>
          <w:iCs/>
        </w:rPr>
        <w:t>t die Mülltonne</w:t>
      </w:r>
      <w:r w:rsidR="009C2C55">
        <w:rPr>
          <w:i/>
          <w:iCs/>
        </w:rPr>
        <w:t>. D</w:t>
      </w:r>
      <w:r w:rsidR="000D38CE" w:rsidRPr="009A3826">
        <w:rPr>
          <w:i/>
          <w:iCs/>
        </w:rPr>
        <w:t>er Ball berührt zuvor jedoch die Wand, sodass Mark Rickys</w:t>
      </w:r>
      <w:r w:rsidR="00FA45E7" w:rsidRPr="009A3826">
        <w:rPr>
          <w:i/>
          <w:iCs/>
        </w:rPr>
        <w:t xml:space="preserve"> Punktestand</w:t>
      </w:r>
      <w:r w:rsidR="000D38CE" w:rsidRPr="009A3826">
        <w:rPr>
          <w:i/>
          <w:iCs/>
        </w:rPr>
        <w:t xml:space="preserve"> </w:t>
      </w:r>
      <w:r w:rsidR="00180CA7">
        <w:rPr>
          <w:i/>
          <w:iCs/>
        </w:rPr>
        <w:t xml:space="preserve">um Eins </w:t>
      </w:r>
      <w:r w:rsidR="000D38CE" w:rsidRPr="009A3826">
        <w:rPr>
          <w:i/>
          <w:iCs/>
        </w:rPr>
        <w:t xml:space="preserve">inkrementiert. </w:t>
      </w:r>
      <w:r w:rsidR="00C1533F">
        <w:rPr>
          <w:i/>
          <w:iCs/>
        </w:rPr>
        <w:t xml:space="preserve">Daraufhin </w:t>
      </w:r>
      <w:r w:rsidR="000D38CE" w:rsidRPr="009A3826">
        <w:rPr>
          <w:i/>
          <w:iCs/>
        </w:rPr>
        <w:t xml:space="preserve">trifft </w:t>
      </w:r>
      <w:r w:rsidR="009C2C55">
        <w:rPr>
          <w:i/>
          <w:iCs/>
        </w:rPr>
        <w:t xml:space="preserve">Ricky </w:t>
      </w:r>
      <w:r w:rsidR="000D38CE" w:rsidRPr="009A3826">
        <w:rPr>
          <w:i/>
          <w:iCs/>
        </w:rPr>
        <w:t>die Mülltonne ohne, dass der Ball etwas berührt</w:t>
      </w:r>
      <w:r w:rsidR="003D7741">
        <w:rPr>
          <w:i/>
          <w:iCs/>
        </w:rPr>
        <w:t xml:space="preserve"> und </w:t>
      </w:r>
      <w:r w:rsidR="00C94278">
        <w:rPr>
          <w:i/>
          <w:iCs/>
        </w:rPr>
        <w:t xml:space="preserve">Mark </w:t>
      </w:r>
      <w:r w:rsidR="00197095" w:rsidRPr="009A3826">
        <w:rPr>
          <w:i/>
          <w:iCs/>
        </w:rPr>
        <w:t>erhöht</w:t>
      </w:r>
      <w:r w:rsidR="003D7741">
        <w:rPr>
          <w:i/>
          <w:iCs/>
        </w:rPr>
        <w:t xml:space="preserve"> seine Punkte um zwei</w:t>
      </w:r>
      <w:r w:rsidR="0069719E" w:rsidRPr="009A3826">
        <w:rPr>
          <w:i/>
          <w:iCs/>
        </w:rPr>
        <w:t>.</w:t>
      </w:r>
      <w:r w:rsidR="00DD0A0C">
        <w:rPr>
          <w:i/>
          <w:iCs/>
        </w:rPr>
        <w:t xml:space="preserve"> </w:t>
      </w:r>
      <w:r w:rsidR="00B06BFE">
        <w:rPr>
          <w:i/>
          <w:iCs/>
        </w:rPr>
        <w:t>Acht</w:t>
      </w:r>
      <w:r w:rsidR="00C1533F">
        <w:rPr>
          <w:i/>
          <w:iCs/>
        </w:rPr>
        <w:t xml:space="preserve"> weitere </w:t>
      </w:r>
      <w:r w:rsidR="00B06BFE">
        <w:rPr>
          <w:i/>
          <w:iCs/>
        </w:rPr>
        <w:t>V</w:t>
      </w:r>
      <w:r w:rsidR="00C1533F">
        <w:rPr>
          <w:i/>
          <w:iCs/>
        </w:rPr>
        <w:t>ersuche</w:t>
      </w:r>
      <w:r w:rsidR="00DD0A0C">
        <w:rPr>
          <w:i/>
          <w:iCs/>
        </w:rPr>
        <w:t xml:space="preserve"> später</w:t>
      </w:r>
      <w:r w:rsidR="00C1533F">
        <w:rPr>
          <w:i/>
          <w:iCs/>
        </w:rPr>
        <w:t xml:space="preserve">, </w:t>
      </w:r>
      <w:r w:rsidR="00DD0A0C">
        <w:rPr>
          <w:i/>
          <w:iCs/>
        </w:rPr>
        <w:t xml:space="preserve">wird die </w:t>
      </w:r>
      <w:r w:rsidR="00162F6D">
        <w:rPr>
          <w:i/>
          <w:iCs/>
        </w:rPr>
        <w:t xml:space="preserve">Rickys </w:t>
      </w:r>
      <w:r w:rsidR="00DD0A0C">
        <w:rPr>
          <w:i/>
          <w:iCs/>
        </w:rPr>
        <w:t>Runde beendet. Nun</w:t>
      </w:r>
      <w:r w:rsidR="00162F6D">
        <w:rPr>
          <w:i/>
          <w:iCs/>
        </w:rPr>
        <w:t xml:space="preserve"> </w:t>
      </w:r>
      <w:r w:rsidR="009E3D81">
        <w:rPr>
          <w:i/>
          <w:iCs/>
        </w:rPr>
        <w:t xml:space="preserve">ist Steffan </w:t>
      </w:r>
      <w:r w:rsidR="00014E91">
        <w:rPr>
          <w:i/>
          <w:iCs/>
        </w:rPr>
        <w:t xml:space="preserve">dran </w:t>
      </w:r>
      <w:r w:rsidR="00C1533F">
        <w:rPr>
          <w:i/>
          <w:iCs/>
        </w:rPr>
        <w:t xml:space="preserve">und </w:t>
      </w:r>
      <w:r w:rsidR="00916BAA">
        <w:rPr>
          <w:i/>
          <w:iCs/>
        </w:rPr>
        <w:t xml:space="preserve">sein Vorgänger </w:t>
      </w:r>
      <w:r w:rsidR="00C1533F">
        <w:rPr>
          <w:i/>
          <w:iCs/>
        </w:rPr>
        <w:t xml:space="preserve">Ricky zuständig für </w:t>
      </w:r>
      <w:r w:rsidR="00E23ABD">
        <w:rPr>
          <w:i/>
          <w:iCs/>
        </w:rPr>
        <w:t>dessen</w:t>
      </w:r>
      <w:r w:rsidR="00C1533F">
        <w:rPr>
          <w:i/>
          <w:iCs/>
        </w:rPr>
        <w:t xml:space="preserve"> Punkte. Nach Ablauf von 20 Runden, in denen jeder jeweils </w:t>
      </w:r>
      <w:r w:rsidR="00542DD8">
        <w:rPr>
          <w:i/>
          <w:iCs/>
        </w:rPr>
        <w:t>10-mal</w:t>
      </w:r>
      <w:r w:rsidR="00C1533F">
        <w:rPr>
          <w:i/>
          <w:iCs/>
        </w:rPr>
        <w:t xml:space="preserve"> werfen durfte</w:t>
      </w:r>
      <w:r w:rsidR="003173F4">
        <w:rPr>
          <w:i/>
          <w:iCs/>
        </w:rPr>
        <w:t xml:space="preserve"> wird das Spiel beendet und der Gewinner angezeigt.</w:t>
      </w:r>
    </w:p>
    <w:p w14:paraId="259045AA" w14:textId="5B8401E2" w:rsidR="000048DF" w:rsidRDefault="00041076" w:rsidP="00120EBD">
      <w:r>
        <w:t>Beim</w:t>
      </w:r>
      <w:r w:rsidR="00A1445B">
        <w:t xml:space="preserve"> rundenbasierte</w:t>
      </w:r>
      <w:r>
        <w:t>n</w:t>
      </w:r>
      <w:r w:rsidR="00A1445B">
        <w:t xml:space="preserve"> Spiel</w:t>
      </w:r>
      <w:r w:rsidR="003D349F">
        <w:t xml:space="preserve"> müssen </w:t>
      </w:r>
      <w:r w:rsidR="00F716D9">
        <w:t>Daten zur Steuerung des Spiels</w:t>
      </w:r>
      <w:r w:rsidR="003D349F">
        <w:t xml:space="preserve"> innerhalb </w:t>
      </w:r>
      <w:r w:rsidR="00352F81">
        <w:t>dynamische</w:t>
      </w:r>
      <w:r w:rsidR="00C97F3E">
        <w:t xml:space="preserve">r </w:t>
      </w:r>
      <w:r w:rsidR="005D1FEA">
        <w:t xml:space="preserve">Zeitintervalle </w:t>
      </w:r>
      <w:r w:rsidR="002F1283">
        <w:t>versandt</w:t>
      </w:r>
      <w:r w:rsidR="003D349F">
        <w:t xml:space="preserve"> werden. </w:t>
      </w:r>
      <w:r w:rsidR="00120EBD">
        <w:t xml:space="preserve">Dabei muss sowohl die Neuzuordnung des </w:t>
      </w:r>
      <w:r w:rsidR="00D90061">
        <w:t>Schreibers</w:t>
      </w:r>
      <w:r w:rsidR="00120EBD">
        <w:t xml:space="preserve"> wie auch das </w:t>
      </w:r>
      <w:r w:rsidR="00A9100E">
        <w:t>E</w:t>
      </w:r>
      <w:r w:rsidR="00120EBD">
        <w:t xml:space="preserve">rmitteln des aktiven Spielers und der Zuschauer erfolgen. Weiterhin </w:t>
      </w:r>
      <w:r w:rsidR="00063317">
        <w:t xml:space="preserve">muss das System eine </w:t>
      </w:r>
      <w:r w:rsidR="00120EBD">
        <w:t xml:space="preserve">einer </w:t>
      </w:r>
      <w:r w:rsidR="00C729FE">
        <w:t xml:space="preserve">Smartphone-übergreifende </w:t>
      </w:r>
      <w:r w:rsidR="00281AB0">
        <w:t>Synchronisation der Punktetabelle</w:t>
      </w:r>
      <w:r w:rsidR="00634D82">
        <w:t xml:space="preserve"> gewährleisten</w:t>
      </w:r>
      <w:r w:rsidR="005D161A">
        <w:t>.</w:t>
      </w:r>
    </w:p>
    <w:p w14:paraId="368B83D8" w14:textId="77777777" w:rsidR="00A552F8" w:rsidRDefault="00A552F8" w:rsidP="000048DF">
      <w:pPr>
        <w:spacing w:before="0" w:line="240" w:lineRule="auto"/>
        <w:jc w:val="left"/>
      </w:pPr>
    </w:p>
    <w:p w14:paraId="6FDCB278" w14:textId="77777777" w:rsidR="00A552F8" w:rsidRDefault="00A552F8" w:rsidP="000048DF">
      <w:pPr>
        <w:spacing w:before="0" w:line="240" w:lineRule="auto"/>
        <w:jc w:val="left"/>
      </w:pPr>
      <w:r>
        <w:t>Szenario 5</w:t>
      </w:r>
    </w:p>
    <w:p w14:paraId="32953A11" w14:textId="77777777" w:rsidR="00306B7E" w:rsidRDefault="00A552F8" w:rsidP="000048DF">
      <w:pPr>
        <w:spacing w:before="0" w:line="240" w:lineRule="auto"/>
        <w:jc w:val="left"/>
        <w:rPr>
          <w:i/>
          <w:iCs/>
        </w:rPr>
      </w:pPr>
      <w:r w:rsidRPr="0001305C">
        <w:rPr>
          <w:i/>
          <w:iCs/>
        </w:rPr>
        <w:t xml:space="preserve">Leonard, Mandy und Kevin </w:t>
      </w:r>
      <w:r w:rsidR="009A3E53">
        <w:rPr>
          <w:i/>
          <w:iCs/>
        </w:rPr>
        <w:t xml:space="preserve">befinden sich im Klassenzimmer und spielen in der großen Pause das „Bouncing Ball“-Spiel, </w:t>
      </w:r>
      <w:r w:rsidRPr="0001305C">
        <w:rPr>
          <w:i/>
          <w:iCs/>
        </w:rPr>
        <w:t xml:space="preserve">während im benachbarten Zimmer, </w:t>
      </w:r>
      <w:r w:rsidR="00845BC8" w:rsidRPr="0001305C">
        <w:rPr>
          <w:i/>
          <w:iCs/>
        </w:rPr>
        <w:t>die Lehrer den bevorstehenden Unterricht vorbereiten und sich gegenseitig Bilder und Artikel über die Nearfly Messenger App senden.</w:t>
      </w:r>
    </w:p>
    <w:p w14:paraId="5C95AC86" w14:textId="77777777" w:rsidR="007E139A" w:rsidRDefault="007E139A" w:rsidP="000048DF">
      <w:pPr>
        <w:spacing w:before="0" w:line="240" w:lineRule="auto"/>
        <w:jc w:val="left"/>
      </w:pPr>
    </w:p>
    <w:p w14:paraId="5E3B92E3" w14:textId="4CEA1C1F" w:rsidR="006B0DD1" w:rsidRPr="0001305C" w:rsidRDefault="007E139A" w:rsidP="000048DF">
      <w:pPr>
        <w:spacing w:before="0" w:line="240" w:lineRule="auto"/>
        <w:jc w:val="left"/>
        <w:rPr>
          <w:i/>
          <w:iCs/>
        </w:rPr>
      </w:pPr>
      <w:r>
        <w:t xml:space="preserve">Im 5. Szenario werden </w:t>
      </w:r>
      <w:r w:rsidR="000048DF" w:rsidRPr="0001305C">
        <w:rPr>
          <w:i/>
          <w:iCs/>
        </w:rPr>
        <w:br w:type="page"/>
      </w:r>
    </w:p>
    <w:p w14:paraId="47DFD367" w14:textId="77777777" w:rsidR="0055749F" w:rsidRDefault="0055749F" w:rsidP="000048DF">
      <w:pPr>
        <w:spacing w:before="0" w:line="240" w:lineRule="auto"/>
        <w:jc w:val="left"/>
      </w:pPr>
    </w:p>
    <w:p w14:paraId="29971F1A" w14:textId="54F90789" w:rsidR="00F32C2C" w:rsidRDefault="00F32C2C" w:rsidP="00F32C2C">
      <w:pPr>
        <w:pStyle w:val="berschrift2"/>
      </w:pPr>
      <w:bookmarkStart w:id="20" w:name="_Ref17765864"/>
      <w:bookmarkStart w:id="21" w:name="_Ref17765857"/>
      <w:commentRangeStart w:id="22"/>
      <w:r>
        <w:t>Funktionale Anforderungen</w:t>
      </w:r>
      <w:commentRangeEnd w:id="22"/>
      <w:r>
        <w:rPr>
          <w:rStyle w:val="Kommentarzeichen"/>
          <w:rFonts w:ascii="Times New Roman" w:hAnsi="Times New Roman"/>
          <w:b w:val="0"/>
          <w:kern w:val="0"/>
        </w:rPr>
        <w:commentReference w:id="22"/>
      </w:r>
    </w:p>
    <w:p w14:paraId="6A7FDBD1" w14:textId="77777777" w:rsidR="00CB3F2B" w:rsidRDefault="00CB3F2B" w:rsidP="00CB3F2B">
      <w:r>
        <w:t>Die Eignung zur Übertragung von Multimedia-Daten ist unterschiedli</w:t>
      </w:r>
    </w:p>
    <w:p w14:paraId="4620D058" w14:textId="77777777" w:rsidR="00CB3F2B" w:rsidRDefault="00CB3F2B" w:rsidP="00CB3F2B">
      <w:pPr>
        <w:pStyle w:val="Listenabsatz"/>
        <w:numPr>
          <w:ilvl w:val="0"/>
          <w:numId w:val="24"/>
        </w:numPr>
      </w:pPr>
      <w:r>
        <w:t>Hauptsächlich werden bei Smartphones Bilder(PDF, JPEG wie auch GIFs) versendet. Dabei sind Bilder die Datei die im am Unterschiedlichsten ist</w:t>
      </w:r>
    </w:p>
    <w:p w14:paraId="73E59DA0" w14:textId="77777777" w:rsidR="00CB3F2B" w:rsidRPr="00EB7B66" w:rsidRDefault="00CB3F2B" w:rsidP="00CB3F2B">
      <w:pPr>
        <w:pStyle w:val="Listenabsatz"/>
        <w:numPr>
          <w:ilvl w:val="0"/>
          <w:numId w:val="24"/>
        </w:numPr>
      </w:pPr>
      <w:r>
        <w:t>Soll ein Bilder, vergleichbar WhatsApp innerhalb z.B.: von 10 Sekunden übertragen werden, so ist eine Übertragungsgeschwindigkeit von __ nötig.</w:t>
      </w:r>
    </w:p>
    <w:p w14:paraId="4ADD0546" w14:textId="77777777" w:rsidR="00CB3F2B" w:rsidRPr="002D0C57" w:rsidRDefault="00CB3F2B" w:rsidP="00CB3F2B">
      <w:r>
        <w:t xml:space="preserve">Tabelle </w:t>
      </w:r>
      <w:r>
        <w:rPr>
          <w:noProof/>
        </w:rPr>
        <w:fldChar w:fldCharType="begin"/>
      </w:r>
      <w:r>
        <w:rPr>
          <w:noProof/>
        </w:rPr>
        <w:instrText xml:space="preserve"> SEQ Tabelle \* ARABIC </w:instrText>
      </w:r>
      <w:r>
        <w:rPr>
          <w:noProof/>
        </w:rPr>
        <w:fldChar w:fldCharType="separate"/>
      </w:r>
      <w:r>
        <w:rPr>
          <w:noProof/>
        </w:rPr>
        <w:t>1</w:t>
      </w:r>
      <w:r>
        <w:rPr>
          <w:noProof/>
        </w:rPr>
        <w:fldChar w:fldCharType="end"/>
      </w:r>
      <w:r>
        <w:t>: Durchschnittsgröße von Multimedia-Daten</w:t>
      </w:r>
    </w:p>
    <w:tbl>
      <w:tblPr>
        <w:tblStyle w:val="Tabellenraster"/>
        <w:tblW w:w="0" w:type="auto"/>
        <w:tblLook w:val="04A0" w:firstRow="1" w:lastRow="0" w:firstColumn="1" w:lastColumn="0" w:noHBand="0" w:noVBand="1"/>
      </w:tblPr>
      <w:tblGrid>
        <w:gridCol w:w="2831"/>
        <w:gridCol w:w="2831"/>
        <w:gridCol w:w="2831"/>
      </w:tblGrid>
      <w:tr w:rsidR="00CB3F2B" w14:paraId="4F3D0212" w14:textId="77777777" w:rsidTr="004A6A9D">
        <w:tc>
          <w:tcPr>
            <w:tcW w:w="2831" w:type="dxa"/>
          </w:tcPr>
          <w:p w14:paraId="1C203BE7" w14:textId="77777777" w:rsidR="00CB3F2B" w:rsidRPr="002D0C57" w:rsidRDefault="00CB3F2B" w:rsidP="004A6A9D">
            <w:r>
              <w:t>Multimedia-Datentyp</w:t>
            </w:r>
          </w:p>
        </w:tc>
        <w:tc>
          <w:tcPr>
            <w:tcW w:w="2831" w:type="dxa"/>
          </w:tcPr>
          <w:p w14:paraId="1BA6CEDB" w14:textId="77777777" w:rsidR="00CB3F2B" w:rsidRPr="002D0C57" w:rsidRDefault="00CB3F2B" w:rsidP="004A6A9D">
            <w:r>
              <w:t>Kleines Exemplar</w:t>
            </w:r>
          </w:p>
        </w:tc>
        <w:tc>
          <w:tcPr>
            <w:tcW w:w="2831" w:type="dxa"/>
          </w:tcPr>
          <w:p w14:paraId="695A7B67" w14:textId="77777777" w:rsidR="00CB3F2B" w:rsidRPr="002D0C57" w:rsidRDefault="00CB3F2B" w:rsidP="004A6A9D">
            <w:r>
              <w:t>Größeres Exemplar</w:t>
            </w:r>
          </w:p>
        </w:tc>
      </w:tr>
      <w:tr w:rsidR="00CB3F2B" w14:paraId="168BBFEC" w14:textId="77777777" w:rsidTr="004A6A9D">
        <w:tc>
          <w:tcPr>
            <w:tcW w:w="2831" w:type="dxa"/>
          </w:tcPr>
          <w:p w14:paraId="72855CB4" w14:textId="77777777" w:rsidR="00CB3F2B" w:rsidRPr="002D0C57" w:rsidRDefault="00CB3F2B" w:rsidP="004A6A9D">
            <w:r>
              <w:t>PDF</w:t>
            </w:r>
          </w:p>
        </w:tc>
        <w:tc>
          <w:tcPr>
            <w:tcW w:w="2831" w:type="dxa"/>
          </w:tcPr>
          <w:p w14:paraId="01426260" w14:textId="77777777" w:rsidR="00CB3F2B" w:rsidRPr="002D0C57" w:rsidRDefault="00CB3F2B" w:rsidP="004A6A9D">
            <w:r>
              <w:t>90 KB</w:t>
            </w:r>
          </w:p>
        </w:tc>
        <w:tc>
          <w:tcPr>
            <w:tcW w:w="2831" w:type="dxa"/>
          </w:tcPr>
          <w:p w14:paraId="6AC4AF73" w14:textId="77777777" w:rsidR="00CB3F2B" w:rsidRPr="002D0C57" w:rsidRDefault="00CB3F2B" w:rsidP="004A6A9D"/>
        </w:tc>
      </w:tr>
      <w:tr w:rsidR="00CB3F2B" w14:paraId="753E6CAC" w14:textId="77777777" w:rsidTr="004A6A9D">
        <w:tc>
          <w:tcPr>
            <w:tcW w:w="2831" w:type="dxa"/>
          </w:tcPr>
          <w:p w14:paraId="0A4E8A64" w14:textId="77777777" w:rsidR="00CB3F2B" w:rsidRPr="002D0C57" w:rsidRDefault="00CB3F2B" w:rsidP="004A6A9D">
            <w:r>
              <w:t>JPEG-Bilder</w:t>
            </w:r>
          </w:p>
        </w:tc>
        <w:tc>
          <w:tcPr>
            <w:tcW w:w="2831" w:type="dxa"/>
          </w:tcPr>
          <w:p w14:paraId="021FE703" w14:textId="77777777" w:rsidR="00CB3F2B" w:rsidRPr="002D0C57" w:rsidRDefault="00CB3F2B" w:rsidP="004A6A9D"/>
        </w:tc>
        <w:tc>
          <w:tcPr>
            <w:tcW w:w="2831" w:type="dxa"/>
          </w:tcPr>
          <w:p w14:paraId="1CEE18E9" w14:textId="77777777" w:rsidR="00CB3F2B" w:rsidRPr="002D0C57" w:rsidRDefault="00CB3F2B" w:rsidP="004A6A9D"/>
        </w:tc>
      </w:tr>
      <w:tr w:rsidR="00CB3F2B" w14:paraId="4470330D" w14:textId="77777777" w:rsidTr="004A6A9D">
        <w:tc>
          <w:tcPr>
            <w:tcW w:w="2831" w:type="dxa"/>
          </w:tcPr>
          <w:p w14:paraId="76DC0502" w14:textId="77777777" w:rsidR="00CB3F2B" w:rsidRPr="002D0C57" w:rsidRDefault="00CB3F2B" w:rsidP="004A6A9D">
            <w:r>
              <w:t>PNG</w:t>
            </w:r>
          </w:p>
        </w:tc>
        <w:tc>
          <w:tcPr>
            <w:tcW w:w="2831" w:type="dxa"/>
          </w:tcPr>
          <w:p w14:paraId="71B907BF" w14:textId="77777777" w:rsidR="00CB3F2B" w:rsidRPr="002D0C57" w:rsidRDefault="00CB3F2B" w:rsidP="004A6A9D"/>
        </w:tc>
        <w:tc>
          <w:tcPr>
            <w:tcW w:w="2831" w:type="dxa"/>
          </w:tcPr>
          <w:p w14:paraId="626B2B7D" w14:textId="77777777" w:rsidR="00CB3F2B" w:rsidRPr="002D0C57" w:rsidRDefault="00CB3F2B" w:rsidP="004A6A9D"/>
        </w:tc>
      </w:tr>
      <w:tr w:rsidR="00CB3F2B" w14:paraId="62E7410B" w14:textId="77777777" w:rsidTr="004A6A9D">
        <w:tc>
          <w:tcPr>
            <w:tcW w:w="2831" w:type="dxa"/>
          </w:tcPr>
          <w:p w14:paraId="1F634EFE" w14:textId="77777777" w:rsidR="00CB3F2B" w:rsidRPr="002D0C57" w:rsidRDefault="00CB3F2B" w:rsidP="004A6A9D">
            <w:pPr>
              <w:tabs>
                <w:tab w:val="center" w:pos="1307"/>
              </w:tabs>
            </w:pPr>
            <w:r>
              <w:t>MP4</w:t>
            </w:r>
            <w:r>
              <w:tab/>
            </w:r>
          </w:p>
        </w:tc>
        <w:tc>
          <w:tcPr>
            <w:tcW w:w="2831" w:type="dxa"/>
          </w:tcPr>
          <w:p w14:paraId="3FDA34E0" w14:textId="77777777" w:rsidR="00CB3F2B" w:rsidRPr="002D0C57" w:rsidRDefault="00CB3F2B" w:rsidP="004A6A9D"/>
        </w:tc>
        <w:tc>
          <w:tcPr>
            <w:tcW w:w="2831" w:type="dxa"/>
          </w:tcPr>
          <w:p w14:paraId="312B3D9B" w14:textId="77777777" w:rsidR="00CB3F2B" w:rsidRPr="002D0C57" w:rsidRDefault="00CB3F2B" w:rsidP="004A6A9D"/>
        </w:tc>
      </w:tr>
      <w:tr w:rsidR="00CB3F2B" w14:paraId="092343EA" w14:textId="77777777" w:rsidTr="004A6A9D">
        <w:tc>
          <w:tcPr>
            <w:tcW w:w="2831" w:type="dxa"/>
          </w:tcPr>
          <w:p w14:paraId="5CB725C0" w14:textId="77777777" w:rsidR="00CB3F2B" w:rsidRDefault="00CB3F2B" w:rsidP="004A6A9D">
            <w:r>
              <w:t>APK</w:t>
            </w:r>
          </w:p>
        </w:tc>
        <w:tc>
          <w:tcPr>
            <w:tcW w:w="2831" w:type="dxa"/>
          </w:tcPr>
          <w:p w14:paraId="79302005" w14:textId="77777777" w:rsidR="00CB3F2B" w:rsidRPr="002D0C57" w:rsidRDefault="00CB3F2B" w:rsidP="004A6A9D"/>
        </w:tc>
        <w:tc>
          <w:tcPr>
            <w:tcW w:w="2831" w:type="dxa"/>
          </w:tcPr>
          <w:p w14:paraId="464967E3" w14:textId="77777777" w:rsidR="00CB3F2B" w:rsidRPr="002D0C57" w:rsidRDefault="00CB3F2B" w:rsidP="004A6A9D"/>
        </w:tc>
      </w:tr>
    </w:tbl>
    <w:p w14:paraId="70A2E50A" w14:textId="77777777" w:rsidR="00CB3F2B" w:rsidRPr="00CB3F2B" w:rsidRDefault="00CB3F2B" w:rsidP="00CB3F2B"/>
    <w:p w14:paraId="05F30694" w14:textId="1DAB8D10" w:rsidR="00F32C2C" w:rsidRDefault="00A47B2E" w:rsidP="00A47B2E">
      <w:pPr>
        <w:pStyle w:val="Listenabsatz"/>
        <w:numPr>
          <w:ilvl w:val="0"/>
          <w:numId w:val="24"/>
        </w:numPr>
      </w:pPr>
      <w:r>
        <w:t>Aus vorhergehenden Szenarien nun folgende Anforderungen</w:t>
      </w:r>
    </w:p>
    <w:p w14:paraId="2E6BCF03" w14:textId="77777777" w:rsidR="00C31396" w:rsidRDefault="00223B52" w:rsidP="00223B52">
      <w:pPr>
        <w:pStyle w:val="Listenabsatz"/>
        <w:numPr>
          <w:ilvl w:val="0"/>
          <w:numId w:val="24"/>
        </w:numPr>
      </w:pPr>
      <w:r>
        <w:t xml:space="preserve">Die Messenger App verlangt, </w:t>
      </w:r>
      <w:r w:rsidR="005402B7">
        <w:t>das senden von beliebigen Multimedia Nachrichten</w:t>
      </w:r>
      <w:r w:rsidR="00C31396">
        <w:t>.</w:t>
      </w:r>
    </w:p>
    <w:p w14:paraId="274B4012" w14:textId="666067CC" w:rsidR="00223B52" w:rsidRDefault="00391F8D" w:rsidP="00223B52">
      <w:pPr>
        <w:pStyle w:val="Listenabsatz"/>
        <w:numPr>
          <w:ilvl w:val="0"/>
          <w:numId w:val="24"/>
        </w:numPr>
      </w:pPr>
      <w:r>
        <w:t xml:space="preserve">Die </w:t>
      </w:r>
      <w:r w:rsidR="00223B52">
        <w:t xml:space="preserve"> </w:t>
      </w:r>
    </w:p>
    <w:p w14:paraId="0D7031FB" w14:textId="10BC195A" w:rsidR="00223B52" w:rsidRPr="00F32C2C" w:rsidRDefault="00223B52" w:rsidP="00223B52">
      <w:pPr>
        <w:pStyle w:val="Listenabsatz"/>
        <w:numPr>
          <w:ilvl w:val="0"/>
          <w:numId w:val="24"/>
        </w:numPr>
      </w:pPr>
      <w:r>
        <w:t xml:space="preserve">Während aus der Messenger App die anforderung ensteht, beliebige binäre Nachrichten zu versenden, müssen andere </w:t>
      </w:r>
    </w:p>
    <w:p w14:paraId="0C122824" w14:textId="06A153A2" w:rsidR="00F32C2C" w:rsidRDefault="00F32C2C" w:rsidP="00AC4335">
      <w:r>
        <w:t xml:space="preserve">Aus den vorhergehenden Szenarien kann </w:t>
      </w:r>
    </w:p>
    <w:p w14:paraId="7D4E4611" w14:textId="0FF02D9A" w:rsidR="00CC51EB" w:rsidRDefault="00D14E98" w:rsidP="00AC4335">
      <w:r>
        <w:t xml:space="preserve">Die aufgestellte Anforderungsmatrix (siehe </w:t>
      </w:r>
      <w:r>
        <w:fldChar w:fldCharType="begin"/>
      </w:r>
      <w:r>
        <w:instrText xml:space="preserve"> REF _Ref16767344 \h </w:instrText>
      </w:r>
      <w:r>
        <w:fldChar w:fldCharType="separate"/>
      </w:r>
      <w:r>
        <w:t xml:space="preserve">Tabelle </w:t>
      </w:r>
      <w:r>
        <w:rPr>
          <w:noProof/>
        </w:rPr>
        <w:t>1</w:t>
      </w:r>
      <w:r>
        <w:fldChar w:fldCharType="end"/>
      </w:r>
      <w:r>
        <w:t>)</w:t>
      </w:r>
      <w:r w:rsidR="00AC4335">
        <w:t xml:space="preserve"> zeigt die Korrelation der aus den Szenarien ermittelten Anforderungen. </w:t>
      </w:r>
      <w:r w:rsidR="00E8060E">
        <w:t xml:space="preserve">So ist etwa </w:t>
      </w:r>
      <w:r w:rsidR="00835B1F">
        <w:t xml:space="preserve">klar festmachbar, </w:t>
      </w:r>
      <w:r w:rsidR="007E110B">
        <w:t>dass</w:t>
      </w:r>
      <w:r w:rsidR="002F1DC5">
        <w:t xml:space="preserve"> </w:t>
      </w:r>
      <w:r w:rsidR="003F3099">
        <w:t xml:space="preserve">das </w:t>
      </w:r>
      <w:r w:rsidR="002F1DC5">
        <w:t xml:space="preserve">Versenden von textbasierten Nachrichten eine </w:t>
      </w:r>
      <w:r w:rsidR="0023769A">
        <w:t xml:space="preserve">fundamentale </w:t>
      </w:r>
      <w:r w:rsidR="002F1DC5">
        <w:t>Anforderun</w:t>
      </w:r>
      <w:r w:rsidR="00553655">
        <w:t>g</w:t>
      </w:r>
      <w:r w:rsidR="00E34D31">
        <w:t xml:space="preserve"> ist</w:t>
      </w:r>
      <w:r w:rsidR="002F1DC5">
        <w:t>, welche in allen der o.g. Szenarien benötigt wird</w:t>
      </w:r>
      <w:r w:rsidR="00835B1F">
        <w:t>.</w:t>
      </w:r>
      <w:r w:rsidR="000B71AE">
        <w:t xml:space="preserve"> Weiterhin lässt sich aus der Anforderungsmatrix schließen, </w:t>
      </w:r>
      <w:r w:rsidR="007E110B">
        <w:t>dass</w:t>
      </w:r>
      <w:r w:rsidR="000B71AE">
        <w:t xml:space="preserve"> die Szenarien mit mäßigem Datenaufkommen und </w:t>
      </w:r>
      <w:r w:rsidR="005C1821">
        <w:t>deinigen</w:t>
      </w:r>
      <w:r w:rsidR="000B71AE">
        <w:t xml:space="preserve"> mit höheren Datenaufkommen sehr ähnliche Anforderungen </w:t>
      </w:r>
      <w:r w:rsidR="007E110B">
        <w:t>besitzen</w:t>
      </w:r>
      <w:r w:rsidR="005A6246">
        <w:t>, de</w:t>
      </w:r>
      <w:r w:rsidR="003F3099">
        <w:t xml:space="preserve">mnach </w:t>
      </w:r>
      <w:r w:rsidR="000D3F70">
        <w:t xml:space="preserve">grobe </w:t>
      </w:r>
      <w:r w:rsidR="003F3099">
        <w:t xml:space="preserve">2 Arten von </w:t>
      </w:r>
      <w:r w:rsidR="00851C86">
        <w:t>System</w:t>
      </w:r>
      <w:r w:rsidR="00CC51EB">
        <w:t>-T</w:t>
      </w:r>
      <w:r w:rsidR="00FC2428">
        <w:t>ypen</w:t>
      </w:r>
      <w:r w:rsidR="003F3099">
        <w:t xml:space="preserve"> entstehen, auf </w:t>
      </w:r>
      <w:r w:rsidR="001623A7">
        <w:t xml:space="preserve">welcher die Eignung </w:t>
      </w:r>
      <w:r w:rsidR="00140A52">
        <w:t>des</w:t>
      </w:r>
      <w:r w:rsidR="001623A7">
        <w:t xml:space="preserve"> zu </w:t>
      </w:r>
      <w:r w:rsidR="00D04AB9">
        <w:t>implementierenden</w:t>
      </w:r>
      <w:r w:rsidR="001623A7">
        <w:t xml:space="preserve"> </w:t>
      </w:r>
      <w:r w:rsidR="00140A52">
        <w:t>Services</w:t>
      </w:r>
      <w:r w:rsidR="001623A7">
        <w:t xml:space="preserve"> im späteren getestet werden kann.</w:t>
      </w:r>
      <w:r w:rsidR="00CC51EB">
        <w:t xml:space="preserve"> </w:t>
      </w:r>
    </w:p>
    <w:p w14:paraId="36B3DD93" w14:textId="15D01670" w:rsidR="006F28B5" w:rsidRDefault="006F28B5" w:rsidP="00043885">
      <w:pPr>
        <w:rPr>
          <w:b/>
          <w:bCs/>
        </w:rPr>
      </w:pPr>
      <w:r>
        <w:t xml:space="preserve">Zu den </w:t>
      </w:r>
      <w:r w:rsidR="000B49B9">
        <w:t>Anforderungen,</w:t>
      </w:r>
      <w:r>
        <w:t xml:space="preserve"> welche sich bereits aus den zuvor genannten Szenarien identifizieren ließen</w:t>
      </w:r>
      <w:r w:rsidR="004F6546">
        <w:t xml:space="preserve">, sind weitere </w:t>
      </w:r>
      <w:r w:rsidR="000B49B9">
        <w:t xml:space="preserve">sinnvolle </w:t>
      </w:r>
      <w:r w:rsidR="004F6546">
        <w:t>Anforderungen</w:t>
      </w:r>
      <w:r w:rsidR="00016014">
        <w:t>, wie eine App-übergreifende Sich</w:t>
      </w:r>
      <w:r w:rsidR="002547C9">
        <w:t>t</w:t>
      </w:r>
      <w:r w:rsidR="00016014">
        <w:lastRenderedPageBreak/>
        <w:t>barkeit</w:t>
      </w:r>
      <w:r w:rsidR="002547C9">
        <w:t>s</w:t>
      </w:r>
      <w:r w:rsidR="00016014">
        <w:t>beschränkung denkbar</w:t>
      </w:r>
      <w:r w:rsidR="003D3AAB">
        <w:t xml:space="preserve">, da sich verschiedene Anwendungen nie </w:t>
      </w:r>
      <w:r w:rsidR="003B5E64">
        <w:t>beeinflussen</w:t>
      </w:r>
      <w:r w:rsidR="003D3AAB">
        <w:t xml:space="preserve"> sollen. </w:t>
      </w:r>
      <w:r w:rsidR="006D5A25">
        <w:t>Auch</w:t>
      </w:r>
      <w:r w:rsidR="00CC0B78">
        <w:t xml:space="preserve"> wäre </w:t>
      </w:r>
      <w:r w:rsidR="00A74D57">
        <w:t xml:space="preserve">es </w:t>
      </w:r>
      <w:r w:rsidR="00CC0B78">
        <w:t xml:space="preserve">wünschenswert, </w:t>
      </w:r>
      <w:r w:rsidR="00CC51EB">
        <w:t>dass</w:t>
      </w:r>
      <w:r w:rsidR="00CC0B78">
        <w:t xml:space="preserve"> der Nutzer bei vorhandenen WLAN Netz auf MQTT umschalten oder </w:t>
      </w:r>
      <w:r w:rsidR="009205EC">
        <w:t>im Umkehrfall</w:t>
      </w:r>
      <w:r w:rsidR="00CC0B78">
        <w:t xml:space="preserve"> zurück auf Nearby Connections schalten kann, ohne das Daten verloren gehen. </w:t>
      </w:r>
      <w:r w:rsidR="002823C1" w:rsidRPr="002823C1">
        <w:rPr>
          <w:b/>
          <w:bCs/>
        </w:rPr>
        <w:t>// M</w:t>
      </w:r>
      <w:r w:rsidR="002823C1">
        <w:rPr>
          <w:b/>
          <w:bCs/>
        </w:rPr>
        <w:t>uss der obere Text auf alle Tabellenzeilen eingehen</w:t>
      </w:r>
      <w:r w:rsidR="00B65273">
        <w:rPr>
          <w:b/>
          <w:bCs/>
        </w:rPr>
        <w:t>?</w:t>
      </w:r>
    </w:p>
    <w:p w14:paraId="3023CF82" w14:textId="6CD65E4C" w:rsidR="008E1AA0" w:rsidRDefault="008E1AA0" w:rsidP="00043885">
      <w:bookmarkStart w:id="23" w:name="_Ref16767344"/>
      <w:bookmarkStart w:id="24" w:name="_Toc16786621"/>
      <w:r>
        <w:t xml:space="preserve">Tabelle </w:t>
      </w:r>
      <w:r>
        <w:rPr>
          <w:noProof/>
        </w:rPr>
        <w:fldChar w:fldCharType="begin"/>
      </w:r>
      <w:r>
        <w:rPr>
          <w:noProof/>
        </w:rPr>
        <w:instrText xml:space="preserve"> SEQ Tabelle \* ARABIC </w:instrText>
      </w:r>
      <w:r>
        <w:rPr>
          <w:noProof/>
        </w:rPr>
        <w:fldChar w:fldCharType="separate"/>
      </w:r>
      <w:r w:rsidR="00783AED">
        <w:rPr>
          <w:noProof/>
        </w:rPr>
        <w:t>1</w:t>
      </w:r>
      <w:r>
        <w:rPr>
          <w:noProof/>
        </w:rPr>
        <w:fldChar w:fldCharType="end"/>
      </w:r>
      <w:bookmarkEnd w:id="23"/>
      <w:r>
        <w:t xml:space="preserve">: </w:t>
      </w:r>
      <w:bookmarkEnd w:id="24"/>
      <w:r>
        <w:t>Anforderungsmatrix</w:t>
      </w:r>
      <w:r w:rsidR="00936A6E">
        <w:t xml:space="preserve"> </w:t>
      </w:r>
      <w:r w:rsidR="002A0982">
        <w:t>der</w:t>
      </w:r>
      <w:r w:rsidR="00936A6E">
        <w:t xml:space="preserve"> Nearfly-Bibliothek</w:t>
      </w:r>
    </w:p>
    <w:tbl>
      <w:tblPr>
        <w:tblW w:w="8520" w:type="dxa"/>
        <w:tblCellMar>
          <w:left w:w="70" w:type="dxa"/>
          <w:right w:w="70" w:type="dxa"/>
        </w:tblCellMar>
        <w:tblLook w:val="04A0" w:firstRow="1" w:lastRow="0" w:firstColumn="1" w:lastColumn="0" w:noHBand="0" w:noVBand="1"/>
      </w:tblPr>
      <w:tblGrid>
        <w:gridCol w:w="6832"/>
        <w:gridCol w:w="422"/>
        <w:gridCol w:w="422"/>
        <w:gridCol w:w="422"/>
        <w:gridCol w:w="422"/>
      </w:tblGrid>
      <w:tr w:rsidR="0055749F" w:rsidRPr="0055749F" w14:paraId="05004068" w14:textId="77777777" w:rsidTr="0055749F">
        <w:trPr>
          <w:trHeight w:val="2580"/>
        </w:trPr>
        <w:tc>
          <w:tcPr>
            <w:tcW w:w="6920" w:type="dxa"/>
            <w:tcBorders>
              <w:top w:val="single" w:sz="4" w:space="0" w:color="757171"/>
              <w:left w:val="single" w:sz="4" w:space="0" w:color="757171"/>
              <w:bottom w:val="nil"/>
              <w:right w:val="single" w:sz="4" w:space="0" w:color="757171"/>
            </w:tcBorders>
            <w:shd w:val="clear" w:color="auto" w:fill="auto"/>
            <w:vAlign w:val="bottom"/>
            <w:hideMark/>
          </w:tcPr>
          <w:p w14:paraId="74D2EE5F" w14:textId="77777777" w:rsidR="0055749F" w:rsidRPr="0055749F" w:rsidRDefault="0055749F" w:rsidP="0055749F">
            <w:pPr>
              <w:spacing w:before="0" w:line="240" w:lineRule="auto"/>
              <w:jc w:val="left"/>
              <w:rPr>
                <w:rFonts w:ascii="Calibri" w:hAnsi="Calibri" w:cs="Calibri"/>
                <w:b/>
                <w:bCs/>
                <w:color w:val="000000"/>
                <w:sz w:val="22"/>
                <w:szCs w:val="22"/>
              </w:rPr>
            </w:pPr>
            <w:r w:rsidRPr="0055749F">
              <w:rPr>
                <w:rFonts w:ascii="Calibri" w:hAnsi="Calibri" w:cs="Calibri"/>
                <w:b/>
                <w:bCs/>
                <w:color w:val="000000"/>
                <w:sz w:val="22"/>
                <w:szCs w:val="22"/>
              </w:rPr>
              <w:t>funktionale Anforderungen</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5B0F96D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essenger</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001A9857"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hared Touchpoint Canvas</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1752FA1B"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Bouncing Ball</w:t>
            </w:r>
          </w:p>
        </w:tc>
        <w:tc>
          <w:tcPr>
            <w:tcW w:w="400" w:type="dxa"/>
            <w:tcBorders>
              <w:top w:val="single" w:sz="4" w:space="0" w:color="757171"/>
              <w:left w:val="nil"/>
              <w:bottom w:val="nil"/>
              <w:right w:val="single" w:sz="4" w:space="0" w:color="757171"/>
            </w:tcBorders>
            <w:shd w:val="clear" w:color="auto" w:fill="auto"/>
            <w:textDirection w:val="btLr"/>
            <w:vAlign w:val="bottom"/>
            <w:hideMark/>
          </w:tcPr>
          <w:p w14:paraId="65518FA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core Board Notepad</w:t>
            </w:r>
          </w:p>
        </w:tc>
      </w:tr>
      <w:tr w:rsidR="0055749F" w:rsidRPr="0055749F" w14:paraId="3DCE91B5" w14:textId="77777777" w:rsidTr="0055749F">
        <w:trPr>
          <w:trHeight w:val="300"/>
        </w:trPr>
        <w:tc>
          <w:tcPr>
            <w:tcW w:w="6920" w:type="dxa"/>
            <w:tcBorders>
              <w:top w:val="single" w:sz="8" w:space="0" w:color="auto"/>
              <w:left w:val="single" w:sz="8" w:space="0" w:color="auto"/>
              <w:bottom w:val="single" w:sz="4" w:space="0" w:color="757171"/>
              <w:right w:val="single" w:sz="4" w:space="0" w:color="757171"/>
            </w:tcBorders>
            <w:shd w:val="clear" w:color="auto" w:fill="auto"/>
            <w:vAlign w:val="bottom"/>
            <w:hideMark/>
          </w:tcPr>
          <w:p w14:paraId="75B399D0" w14:textId="44F88BDC" w:rsidR="0055749F" w:rsidRPr="0055749F" w:rsidRDefault="00D14E98" w:rsidP="0055749F">
            <w:pPr>
              <w:spacing w:before="0" w:line="240" w:lineRule="auto"/>
              <w:jc w:val="left"/>
              <w:rPr>
                <w:rFonts w:ascii="Calibri" w:hAnsi="Calibri" w:cs="Calibri"/>
                <w:color w:val="000000"/>
                <w:sz w:val="22"/>
                <w:szCs w:val="22"/>
              </w:rPr>
            </w:pPr>
            <w:r w:rsidRPr="00D14E98">
              <w:rPr>
                <w:rFonts w:ascii="Calibri" w:hAnsi="Calibri" w:cs="Calibri"/>
                <w:color w:val="000000"/>
                <w:sz w:val="22"/>
                <w:szCs w:val="22"/>
              </w:rPr>
              <w:t>Multimedia-Nachrichten senden</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0620BE1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3128759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4" w:space="0" w:color="757171"/>
            </w:tcBorders>
            <w:shd w:val="clear" w:color="auto" w:fill="auto"/>
            <w:vAlign w:val="center"/>
            <w:hideMark/>
          </w:tcPr>
          <w:p w14:paraId="7834969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single" w:sz="8" w:space="0" w:color="auto"/>
              <w:left w:val="nil"/>
              <w:bottom w:val="single" w:sz="4" w:space="0" w:color="757171"/>
              <w:right w:val="single" w:sz="8" w:space="0" w:color="auto"/>
            </w:tcBorders>
            <w:shd w:val="clear" w:color="auto" w:fill="auto"/>
            <w:vAlign w:val="center"/>
            <w:hideMark/>
          </w:tcPr>
          <w:p w14:paraId="14814206"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3246FA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8B8A91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ext Nachrichten senden</w:t>
            </w:r>
          </w:p>
        </w:tc>
        <w:tc>
          <w:tcPr>
            <w:tcW w:w="400" w:type="dxa"/>
            <w:tcBorders>
              <w:top w:val="nil"/>
              <w:left w:val="nil"/>
              <w:bottom w:val="single" w:sz="4" w:space="0" w:color="757171"/>
              <w:right w:val="single" w:sz="4" w:space="0" w:color="757171"/>
            </w:tcBorders>
            <w:shd w:val="clear" w:color="auto" w:fill="auto"/>
            <w:vAlign w:val="center"/>
            <w:hideMark/>
          </w:tcPr>
          <w:p w14:paraId="1F3AC2A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C49389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00D93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73D73BF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2C4ADB3"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7DB9243"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Priorisierung der Nachrichtentypen</w:t>
            </w:r>
          </w:p>
        </w:tc>
        <w:tc>
          <w:tcPr>
            <w:tcW w:w="400" w:type="dxa"/>
            <w:tcBorders>
              <w:top w:val="nil"/>
              <w:left w:val="nil"/>
              <w:bottom w:val="single" w:sz="4" w:space="0" w:color="757171"/>
              <w:right w:val="single" w:sz="4" w:space="0" w:color="757171"/>
            </w:tcBorders>
            <w:shd w:val="clear" w:color="auto" w:fill="auto"/>
            <w:vAlign w:val="center"/>
            <w:hideMark/>
          </w:tcPr>
          <w:p w14:paraId="4D86EA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BD3D33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85B98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0D0137C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614366A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4E48638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Trennbarkeit von unterschiedlichen Nachrichten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4A1FE28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443334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6112445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14D5986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11605149"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1C4FA7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ie Nachrichten müssen den Absender enthalten</w:t>
            </w:r>
          </w:p>
        </w:tc>
        <w:tc>
          <w:tcPr>
            <w:tcW w:w="400" w:type="dxa"/>
            <w:tcBorders>
              <w:top w:val="nil"/>
              <w:left w:val="nil"/>
              <w:bottom w:val="single" w:sz="4" w:space="0" w:color="757171"/>
              <w:right w:val="single" w:sz="4" w:space="0" w:color="757171"/>
            </w:tcBorders>
            <w:shd w:val="clear" w:color="auto" w:fill="auto"/>
            <w:vAlign w:val="center"/>
            <w:hideMark/>
          </w:tcPr>
          <w:p w14:paraId="2CC9881D"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4A7795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68A0EF9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0114ADE8"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41FEC75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71B133F"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Verzögerungsarmes Empfangen der Nachrichten</w:t>
            </w:r>
          </w:p>
        </w:tc>
        <w:tc>
          <w:tcPr>
            <w:tcW w:w="400" w:type="dxa"/>
            <w:tcBorders>
              <w:top w:val="nil"/>
              <w:left w:val="nil"/>
              <w:bottom w:val="single" w:sz="4" w:space="0" w:color="757171"/>
              <w:right w:val="single" w:sz="4" w:space="0" w:color="757171"/>
            </w:tcBorders>
            <w:shd w:val="clear" w:color="auto" w:fill="auto"/>
            <w:vAlign w:val="center"/>
            <w:hideMark/>
          </w:tcPr>
          <w:p w14:paraId="24BE1FE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CDBCCEC"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07513C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29BE7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443844EE"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631183C"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Möglichkeit konfigurierbar Nachrichten zeitgleich zu empfangen, auch wenn verzögert</w:t>
            </w:r>
          </w:p>
        </w:tc>
        <w:tc>
          <w:tcPr>
            <w:tcW w:w="400" w:type="dxa"/>
            <w:tcBorders>
              <w:top w:val="nil"/>
              <w:left w:val="nil"/>
              <w:bottom w:val="single" w:sz="4" w:space="0" w:color="757171"/>
              <w:right w:val="single" w:sz="4" w:space="0" w:color="757171"/>
            </w:tcBorders>
            <w:shd w:val="clear" w:color="auto" w:fill="auto"/>
            <w:vAlign w:val="center"/>
            <w:hideMark/>
          </w:tcPr>
          <w:p w14:paraId="047B9D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154D5A5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38FF2F4"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46866B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8F234D0"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3DB933E1"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Alle benachrichtigen sobald sich ein neuer Spieler dazu verbindet</w:t>
            </w:r>
          </w:p>
        </w:tc>
        <w:tc>
          <w:tcPr>
            <w:tcW w:w="400" w:type="dxa"/>
            <w:tcBorders>
              <w:top w:val="nil"/>
              <w:left w:val="nil"/>
              <w:bottom w:val="single" w:sz="4" w:space="0" w:color="757171"/>
              <w:right w:val="single" w:sz="4" w:space="0" w:color="757171"/>
            </w:tcBorders>
            <w:shd w:val="clear" w:color="auto" w:fill="auto"/>
            <w:vAlign w:val="center"/>
            <w:hideMark/>
          </w:tcPr>
          <w:p w14:paraId="05081B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230B32C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FA8012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6B409DCA"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52614312"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EE0CEB9"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Echtzeitfähigkeit für ein flüssiges Multiplayer-Spiel-Verfalten bei 30 FPS pro Spieler</w:t>
            </w:r>
          </w:p>
        </w:tc>
        <w:tc>
          <w:tcPr>
            <w:tcW w:w="400" w:type="dxa"/>
            <w:tcBorders>
              <w:top w:val="nil"/>
              <w:left w:val="nil"/>
              <w:bottom w:val="single" w:sz="4" w:space="0" w:color="757171"/>
              <w:right w:val="single" w:sz="4" w:space="0" w:color="757171"/>
            </w:tcBorders>
            <w:shd w:val="clear" w:color="auto" w:fill="auto"/>
            <w:vAlign w:val="center"/>
            <w:hideMark/>
          </w:tcPr>
          <w:p w14:paraId="41679421"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3DAA98D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54B57A2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511CA13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2688E8A6"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7856FB0D"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Sichtbarkeit der Nachrichten nur innerhalb derselben App</w:t>
            </w:r>
          </w:p>
        </w:tc>
        <w:tc>
          <w:tcPr>
            <w:tcW w:w="400" w:type="dxa"/>
            <w:tcBorders>
              <w:top w:val="nil"/>
              <w:left w:val="nil"/>
              <w:bottom w:val="single" w:sz="4" w:space="0" w:color="757171"/>
              <w:right w:val="single" w:sz="4" w:space="0" w:color="757171"/>
            </w:tcBorders>
            <w:shd w:val="clear" w:color="auto" w:fill="auto"/>
            <w:vAlign w:val="center"/>
            <w:hideMark/>
          </w:tcPr>
          <w:p w14:paraId="3BEA290B"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213566A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18AF345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476A447"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063BD6E1" w14:textId="77777777" w:rsidTr="0055749F">
        <w:trPr>
          <w:trHeight w:val="300"/>
        </w:trPr>
        <w:tc>
          <w:tcPr>
            <w:tcW w:w="6920" w:type="dxa"/>
            <w:tcBorders>
              <w:top w:val="nil"/>
              <w:left w:val="single" w:sz="8" w:space="0" w:color="auto"/>
              <w:bottom w:val="single" w:sz="4" w:space="0" w:color="757171"/>
              <w:right w:val="single" w:sz="4" w:space="0" w:color="757171"/>
            </w:tcBorders>
            <w:shd w:val="clear" w:color="auto" w:fill="auto"/>
            <w:vAlign w:val="bottom"/>
            <w:hideMark/>
          </w:tcPr>
          <w:p w14:paraId="6D51EC43" w14:textId="7A9F7638" w:rsidR="006173D6" w:rsidRPr="0055749F" w:rsidRDefault="006173D6" w:rsidP="0055749F">
            <w:pPr>
              <w:spacing w:before="0" w:line="240" w:lineRule="auto"/>
              <w:jc w:val="left"/>
              <w:rPr>
                <w:rFonts w:ascii="Calibri" w:hAnsi="Calibri" w:cs="Calibri"/>
                <w:color w:val="000000"/>
                <w:sz w:val="22"/>
                <w:szCs w:val="22"/>
              </w:rPr>
            </w:pPr>
            <w:r>
              <w:rPr>
                <w:rFonts w:ascii="Calibri" w:hAnsi="Calibri" w:cs="Calibri"/>
                <w:color w:val="000000"/>
                <w:sz w:val="22"/>
                <w:szCs w:val="22"/>
              </w:rPr>
              <w:t>Kein Datenverlust beim Modus</w:t>
            </w:r>
            <w:r w:rsidR="003D669C">
              <w:rPr>
                <w:rFonts w:ascii="Calibri" w:hAnsi="Calibri" w:cs="Calibri"/>
                <w:color w:val="000000"/>
                <w:sz w:val="22"/>
                <w:szCs w:val="22"/>
              </w:rPr>
              <w:t>-W</w:t>
            </w:r>
            <w:r>
              <w:rPr>
                <w:rFonts w:ascii="Calibri" w:hAnsi="Calibri" w:cs="Calibri"/>
                <w:color w:val="000000"/>
                <w:sz w:val="22"/>
                <w:szCs w:val="22"/>
              </w:rPr>
              <w:t>echsel</w:t>
            </w:r>
            <w:r w:rsidR="00E50EF5">
              <w:rPr>
                <w:rFonts w:ascii="Calibri" w:hAnsi="Calibri" w:cs="Calibri"/>
                <w:color w:val="000000"/>
                <w:sz w:val="22"/>
                <w:szCs w:val="22"/>
              </w:rPr>
              <w:t xml:space="preserve"> </w:t>
            </w:r>
            <w:r w:rsidR="003D669C">
              <w:rPr>
                <w:rFonts w:ascii="Calibri" w:hAnsi="Calibri" w:cs="Calibri"/>
                <w:color w:val="000000"/>
                <w:sz w:val="22"/>
                <w:szCs w:val="22"/>
              </w:rPr>
              <w:t>(Nearby Connections</w:t>
            </w:r>
            <w:r w:rsidR="006D1ACF">
              <w:rPr>
                <w:rFonts w:ascii="Calibri" w:hAnsi="Calibri" w:cs="Calibri"/>
                <w:color w:val="000000"/>
                <w:sz w:val="22"/>
                <w:szCs w:val="22"/>
              </w:rPr>
              <w:t xml:space="preserve">/ </w:t>
            </w:r>
            <w:r w:rsidR="003D669C">
              <w:rPr>
                <w:rFonts w:ascii="Calibri" w:hAnsi="Calibri" w:cs="Calibri"/>
                <w:color w:val="000000"/>
                <w:sz w:val="22"/>
                <w:szCs w:val="22"/>
              </w:rPr>
              <w:t>MQTT)</w:t>
            </w:r>
          </w:p>
        </w:tc>
        <w:tc>
          <w:tcPr>
            <w:tcW w:w="400" w:type="dxa"/>
            <w:tcBorders>
              <w:top w:val="nil"/>
              <w:left w:val="nil"/>
              <w:bottom w:val="single" w:sz="4" w:space="0" w:color="757171"/>
              <w:right w:val="single" w:sz="4" w:space="0" w:color="757171"/>
            </w:tcBorders>
            <w:shd w:val="clear" w:color="auto" w:fill="auto"/>
            <w:vAlign w:val="center"/>
            <w:hideMark/>
          </w:tcPr>
          <w:p w14:paraId="7AE1BCE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117C50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4" w:space="0" w:color="757171"/>
            </w:tcBorders>
            <w:shd w:val="clear" w:color="auto" w:fill="auto"/>
            <w:vAlign w:val="center"/>
            <w:hideMark/>
          </w:tcPr>
          <w:p w14:paraId="47ED72EE"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4" w:space="0" w:color="757171"/>
              <w:right w:val="single" w:sz="8" w:space="0" w:color="auto"/>
            </w:tcBorders>
            <w:shd w:val="clear" w:color="auto" w:fill="auto"/>
            <w:vAlign w:val="center"/>
            <w:hideMark/>
          </w:tcPr>
          <w:p w14:paraId="7B5EFDCF"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r w:rsidR="0055749F" w:rsidRPr="0055749F" w14:paraId="39DC5274" w14:textId="77777777" w:rsidTr="0055749F">
        <w:trPr>
          <w:trHeight w:val="600"/>
        </w:trPr>
        <w:tc>
          <w:tcPr>
            <w:tcW w:w="6920" w:type="dxa"/>
            <w:tcBorders>
              <w:top w:val="nil"/>
              <w:left w:val="single" w:sz="8" w:space="0" w:color="auto"/>
              <w:bottom w:val="nil"/>
              <w:right w:val="nil"/>
            </w:tcBorders>
            <w:shd w:val="clear" w:color="auto" w:fill="auto"/>
            <w:vAlign w:val="bottom"/>
            <w:hideMark/>
          </w:tcPr>
          <w:p w14:paraId="40AF1FC6"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as System muss dem Nutzer die Möglichkeit geben, zu entscheide ob bei Verbindungsabbruch, alle noch nicht versandten Pakete bis zur wiederhergestellten Verbindung gehalten oder verworfen werden sollen</w:t>
            </w:r>
          </w:p>
        </w:tc>
        <w:tc>
          <w:tcPr>
            <w:tcW w:w="400" w:type="dxa"/>
            <w:tcBorders>
              <w:top w:val="nil"/>
              <w:left w:val="single" w:sz="4" w:space="0" w:color="757171"/>
              <w:bottom w:val="single" w:sz="4" w:space="0" w:color="757171"/>
              <w:right w:val="single" w:sz="4" w:space="0" w:color="757171"/>
            </w:tcBorders>
            <w:shd w:val="clear" w:color="auto" w:fill="auto"/>
            <w:vAlign w:val="center"/>
            <w:hideMark/>
          </w:tcPr>
          <w:p w14:paraId="1962C4F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7D2A65D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4" w:space="0" w:color="757171"/>
            </w:tcBorders>
            <w:shd w:val="clear" w:color="auto" w:fill="auto"/>
            <w:vAlign w:val="center"/>
            <w:hideMark/>
          </w:tcPr>
          <w:p w14:paraId="5E918820"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c>
          <w:tcPr>
            <w:tcW w:w="400" w:type="dxa"/>
            <w:tcBorders>
              <w:top w:val="nil"/>
              <w:left w:val="nil"/>
              <w:bottom w:val="single" w:sz="4" w:space="0" w:color="757171"/>
              <w:right w:val="single" w:sz="8" w:space="0" w:color="auto"/>
            </w:tcBorders>
            <w:shd w:val="clear" w:color="auto" w:fill="auto"/>
            <w:vAlign w:val="center"/>
            <w:hideMark/>
          </w:tcPr>
          <w:p w14:paraId="1020154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x</w:t>
            </w:r>
          </w:p>
        </w:tc>
      </w:tr>
      <w:tr w:rsidR="0055749F" w:rsidRPr="0055749F" w14:paraId="599D00E9" w14:textId="77777777" w:rsidTr="0055749F">
        <w:trPr>
          <w:trHeight w:val="615"/>
        </w:trPr>
        <w:tc>
          <w:tcPr>
            <w:tcW w:w="6920" w:type="dxa"/>
            <w:tcBorders>
              <w:top w:val="single" w:sz="4" w:space="0" w:color="757171"/>
              <w:left w:val="single" w:sz="8" w:space="0" w:color="auto"/>
              <w:bottom w:val="single" w:sz="8" w:space="0" w:color="auto"/>
              <w:right w:val="single" w:sz="4" w:space="0" w:color="757171"/>
            </w:tcBorders>
            <w:shd w:val="clear" w:color="auto" w:fill="auto"/>
            <w:vAlign w:val="bottom"/>
            <w:hideMark/>
          </w:tcPr>
          <w:p w14:paraId="5453FEEF" w14:textId="77777777" w:rsidR="0055749F" w:rsidRPr="0055749F" w:rsidRDefault="0055749F" w:rsidP="0055749F">
            <w:pPr>
              <w:spacing w:before="0" w:line="240" w:lineRule="auto"/>
              <w:jc w:val="left"/>
              <w:rPr>
                <w:rFonts w:ascii="Calibri" w:hAnsi="Calibri" w:cs="Calibri"/>
                <w:color w:val="000000"/>
                <w:sz w:val="22"/>
                <w:szCs w:val="22"/>
              </w:rPr>
            </w:pPr>
            <w:r w:rsidRPr="0055749F">
              <w:rPr>
                <w:rFonts w:ascii="Calibri" w:hAnsi="Calibri" w:cs="Calibri"/>
                <w:color w:val="000000"/>
                <w:sz w:val="22"/>
                <w:szCs w:val="22"/>
              </w:rPr>
              <w:t>Das System soll dem Entwickler die Möglichkeit geben, die höchste auftretenden Round-Trip Time während des Betriebes zu messen.</w:t>
            </w:r>
          </w:p>
        </w:tc>
        <w:tc>
          <w:tcPr>
            <w:tcW w:w="400" w:type="dxa"/>
            <w:tcBorders>
              <w:top w:val="nil"/>
              <w:left w:val="nil"/>
              <w:bottom w:val="single" w:sz="8" w:space="0" w:color="auto"/>
              <w:right w:val="single" w:sz="4" w:space="0" w:color="757171"/>
            </w:tcBorders>
            <w:shd w:val="clear" w:color="auto" w:fill="auto"/>
            <w:vAlign w:val="center"/>
            <w:hideMark/>
          </w:tcPr>
          <w:p w14:paraId="35680C03"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73A1AC39"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4" w:space="0" w:color="757171"/>
            </w:tcBorders>
            <w:shd w:val="clear" w:color="auto" w:fill="auto"/>
            <w:vAlign w:val="center"/>
            <w:hideMark/>
          </w:tcPr>
          <w:p w14:paraId="1C58FE72"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c>
          <w:tcPr>
            <w:tcW w:w="400" w:type="dxa"/>
            <w:tcBorders>
              <w:top w:val="nil"/>
              <w:left w:val="nil"/>
              <w:bottom w:val="single" w:sz="8" w:space="0" w:color="auto"/>
              <w:right w:val="single" w:sz="8" w:space="0" w:color="auto"/>
            </w:tcBorders>
            <w:shd w:val="clear" w:color="auto" w:fill="auto"/>
            <w:vAlign w:val="center"/>
            <w:hideMark/>
          </w:tcPr>
          <w:p w14:paraId="1D261915" w14:textId="77777777" w:rsidR="0055749F" w:rsidRPr="0055749F" w:rsidRDefault="0055749F" w:rsidP="0055749F">
            <w:pPr>
              <w:spacing w:before="0" w:line="240" w:lineRule="auto"/>
              <w:jc w:val="center"/>
              <w:rPr>
                <w:rFonts w:ascii="Calibri" w:hAnsi="Calibri" w:cs="Calibri"/>
                <w:color w:val="000000"/>
                <w:sz w:val="22"/>
                <w:szCs w:val="22"/>
              </w:rPr>
            </w:pPr>
            <w:r w:rsidRPr="0055749F">
              <w:rPr>
                <w:rFonts w:ascii="Calibri" w:hAnsi="Calibri" w:cs="Calibri"/>
                <w:color w:val="000000"/>
                <w:sz w:val="22"/>
                <w:szCs w:val="22"/>
              </w:rPr>
              <w:t> </w:t>
            </w:r>
          </w:p>
        </w:tc>
      </w:tr>
    </w:tbl>
    <w:p w14:paraId="3A82FFFB" w14:textId="7B4AD5F7" w:rsidR="00A14256" w:rsidRDefault="00A14256" w:rsidP="00620B51">
      <w:pPr>
        <w:rPr>
          <w:b/>
          <w:bCs/>
        </w:rPr>
      </w:pPr>
    </w:p>
    <w:p w14:paraId="6170C9B2" w14:textId="288C1359" w:rsidR="00841F68" w:rsidRDefault="00841F68" w:rsidP="00841F68">
      <w:pPr>
        <w:pStyle w:val="berschrift2"/>
      </w:pPr>
      <w:bookmarkStart w:id="25" w:name="_Toc38056092"/>
      <w:bookmarkEnd w:id="20"/>
      <w:bookmarkEnd w:id="21"/>
      <w:r>
        <w:t>Nich</w:t>
      </w:r>
      <w:r w:rsidR="0016693C">
        <w:t>t</w:t>
      </w:r>
      <w:r>
        <w:t>funktionale Anforderungen</w:t>
      </w:r>
      <w:bookmarkEnd w:id="25"/>
    </w:p>
    <w:p w14:paraId="4260B516" w14:textId="40ADBD32" w:rsidR="00041E41" w:rsidRDefault="000F1AB9" w:rsidP="00041E41">
      <w:r>
        <w:t xml:space="preserve">Die zu entwickelnde Bibliothek sollte eine Kompatibilität zu allen Android Versionen ab dem API Level 24 (Android 7.0) aufweisen. </w:t>
      </w:r>
      <w:r w:rsidR="00041E41">
        <w:t xml:space="preserve">Weiterhin sollte das </w:t>
      </w:r>
      <w:r w:rsidR="005122FA">
        <w:t>System</w:t>
      </w:r>
      <w:r w:rsidR="00041E41">
        <w:t xml:space="preserve"> sowohl im </w:t>
      </w:r>
      <w:r w:rsidR="004B011C">
        <w:t>Nearby-Modus</w:t>
      </w:r>
      <w:r w:rsidR="00777C9C">
        <w:t xml:space="preserve"> </w:t>
      </w:r>
      <w:r w:rsidR="00041E41">
        <w:t xml:space="preserve">wie auch im </w:t>
      </w:r>
      <w:r w:rsidR="00921A8B">
        <w:t>MQTT</w:t>
      </w:r>
      <w:r w:rsidR="00041E41">
        <w:t xml:space="preserve">-Modus ein ähnliches Verhalten in Bezug auf den Verbindungsaufbau, </w:t>
      </w:r>
      <w:r w:rsidR="00723D1C">
        <w:t xml:space="preserve">das </w:t>
      </w:r>
      <w:r w:rsidR="00041E41">
        <w:t xml:space="preserve">Senden und </w:t>
      </w:r>
      <w:r w:rsidR="0003553C">
        <w:t xml:space="preserve">dem </w:t>
      </w:r>
      <w:r w:rsidR="00041E41">
        <w:t>Empfangen der Nachrichten aufweisen</w:t>
      </w:r>
      <w:r w:rsidR="002B5E7B">
        <w:t xml:space="preserve">. Um dies sicherzustellen können beide Technologien </w:t>
      </w:r>
      <w:r w:rsidR="00346FD8">
        <w:t>miteinander</w:t>
      </w:r>
      <w:r w:rsidR="002B5E7B">
        <w:t xml:space="preserve"> verglichen </w:t>
      </w:r>
      <w:r w:rsidR="00346FD8">
        <w:t>werden</w:t>
      </w:r>
      <w:r w:rsidR="002B5E7B">
        <w:t>.</w:t>
      </w:r>
    </w:p>
    <w:p w14:paraId="1B8D913E" w14:textId="6472C713" w:rsidR="000F1AB9" w:rsidRPr="000F1AB9" w:rsidRDefault="000F1AB9" w:rsidP="000F1AB9"/>
    <w:p w14:paraId="71169805" w14:textId="0FD72D15" w:rsidR="005A4F33" w:rsidRPr="005A4F33" w:rsidRDefault="000C6C5F" w:rsidP="002C4F21">
      <w:pPr>
        <w:pStyle w:val="berschrift2"/>
      </w:pPr>
      <w:bookmarkStart w:id="26" w:name="_Toc38056093"/>
      <w:r>
        <w:lastRenderedPageBreak/>
        <w:t>Gegenüberstellung von Nearby Connections und MQTT</w:t>
      </w:r>
      <w:bookmarkEnd w:id="26"/>
    </w:p>
    <w:p w14:paraId="4B8F932A" w14:textId="54FA79F2" w:rsidR="004A4DF4" w:rsidRDefault="00B80C1A" w:rsidP="000A645A">
      <w:r>
        <w:t xml:space="preserve">Nearby Connections </w:t>
      </w:r>
      <w:r w:rsidR="00E07FBF">
        <w:t>wird vom</w:t>
      </w:r>
      <w:r w:rsidR="00212080">
        <w:t xml:space="preserve"> Nearby Connection Team als eine </w:t>
      </w:r>
      <w:r w:rsidR="00E07FBF" w:rsidRPr="003A08B6">
        <w:rPr>
          <w:i/>
          <w:iCs/>
        </w:rPr>
        <w:t>Peer-To-Peer-API</w:t>
      </w:r>
      <w:r w:rsidR="00E07FBF">
        <w:t xml:space="preserve"> </w:t>
      </w:r>
      <w:r w:rsidR="00212080">
        <w:t>mit hoher Bandbreite</w:t>
      </w:r>
      <w:r w:rsidR="00D31215">
        <w:t xml:space="preserve"> und </w:t>
      </w:r>
      <w:r w:rsidR="00212080">
        <w:t xml:space="preserve">kleiner Latenz </w:t>
      </w:r>
      <w:r w:rsidR="001D22AB">
        <w:t>beschrieben</w:t>
      </w:r>
      <w:r w:rsidR="00212080">
        <w:t xml:space="preserve">, </w:t>
      </w:r>
      <w:r w:rsidR="00D31215">
        <w:t xml:space="preserve">welche durch eine </w:t>
      </w:r>
      <w:r w:rsidR="00DE2687">
        <w:t>optionale</w:t>
      </w:r>
      <w:r w:rsidR="00D31215">
        <w:t xml:space="preserve"> Verschlüsselung </w:t>
      </w:r>
      <w:r w:rsidR="00212080">
        <w:t>eine</w:t>
      </w:r>
      <w:r w:rsidR="00D31215">
        <w:t>n</w:t>
      </w:r>
      <w:r w:rsidR="00212080">
        <w:t xml:space="preserve"> sicheren Datentransfer zwischen den verbundenen Knoten ermöglicht</w:t>
      </w:r>
      <w:r w:rsidR="003A08B6">
        <w:t xml:space="preserve"> </w:t>
      </w:r>
      <w:sdt>
        <w:sdtPr>
          <w:alias w:val="Don't edit this field"/>
          <w:tag w:val="CitaviPlaceholder#80a520a6-545f-4111-b35c-44abe7d8da44"/>
          <w:id w:val="-428583538"/>
          <w:placeholder>
            <w:docPart w:val="DefaultPlaceholder_-1854013440"/>
          </w:placeholder>
        </w:sdtPr>
        <w:sdtContent>
          <w:r w:rsidR="003A08B6">
            <w:fldChar w:fldCharType="begin"/>
          </w:r>
          <w:r w:rsidR="00084BE7">
            <w:instrText>ADDIN CitaviPlaceholder{eyIkaWQiOiIxIiwiRW50cmllcyI6W3siJGlkIjoiMiIsIklkIjoiNGU1MjNmZDUtNjA1Yy00OWVlLWE3YjAtYWY2YWJhZmFhMWUy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FUMTU6NDY6MTE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ODBhNTIwYTYtNTQ1Zi00MTExLWIzNWMtNDRhYmU3ZDhkYTQ0IiwiVGV4dCI6Ils3XSIsIldBSVZlcnNpb24iOiI2LjMuMC4wIn0=}</w:instrText>
          </w:r>
          <w:r w:rsidR="003A08B6">
            <w:fldChar w:fldCharType="separate"/>
          </w:r>
          <w:r w:rsidR="00B36958">
            <w:t>[7]</w:t>
          </w:r>
          <w:r w:rsidR="003A08B6">
            <w:fldChar w:fldCharType="end"/>
          </w:r>
        </w:sdtContent>
      </w:sdt>
      <w:r w:rsidR="00212080">
        <w:t>.</w:t>
      </w:r>
      <w:r w:rsidR="0040463A">
        <w:t xml:space="preserve"> </w:t>
      </w:r>
      <w:r w:rsidR="003A08B6">
        <w:t xml:space="preserve">Verbindungen werden dabei durch Nutzung von Bluetooth, Bluetooth-Low-Energy (BLE) und </w:t>
      </w:r>
      <w:r w:rsidR="00CE2154">
        <w:t xml:space="preserve">automatisch angelegten </w:t>
      </w:r>
      <w:r w:rsidR="003A08B6">
        <w:t xml:space="preserve">Wifi Hotspot </w:t>
      </w:r>
      <w:r w:rsidR="001D22AB">
        <w:t>hergestell</w:t>
      </w:r>
      <w:r w:rsidR="004C78EC">
        <w:t>t</w:t>
      </w:r>
      <w:r w:rsidR="008A1723">
        <w:t xml:space="preserve"> </w:t>
      </w:r>
      <w:sdt>
        <w:sdtPr>
          <w:alias w:val="Don't edit this field"/>
          <w:tag w:val="CitaviPlaceholder#abf21851-9407-4b72-9de1-b46dbb4ea995"/>
          <w:id w:val="-633402080"/>
          <w:placeholder>
            <w:docPart w:val="DefaultPlaceholder_-1854013440"/>
          </w:placeholder>
        </w:sdtPr>
        <w:sdtContent>
          <w:r w:rsidR="008A1723">
            <w:fldChar w:fldCharType="begin"/>
          </w:r>
          <w:r w:rsidR="00084BE7">
            <w:instrText>ADDIN CitaviPlaceholder{eyIkaWQiOiIxIiwiRW50cmllcyI6W3siJGlkIjoiMiIsIklkIjoiZTczZjFmZGUtY2NkZS00NGFlLWIzZjUtYTJjZjU2MzYzYzd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FUMTU6NDY6MTE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YWJmMjE4NTEtOTQwNy00YjcyLTlkZTEtYjQ2ZGJiNGVhOTk1IiwiVGV4dCI6Ils3XSIsIldBSVZlcnNpb24iOiI2LjMuMC4wIn0=}</w:instrText>
          </w:r>
          <w:r w:rsidR="008A1723">
            <w:fldChar w:fldCharType="separate"/>
          </w:r>
          <w:r w:rsidR="00B36958">
            <w:t>[7]</w:t>
          </w:r>
          <w:r w:rsidR="008A1723">
            <w:fldChar w:fldCharType="end"/>
          </w:r>
        </w:sdtContent>
      </w:sdt>
      <w:r w:rsidR="004C78EC">
        <w:t xml:space="preserve"> und </w:t>
      </w:r>
      <w:r w:rsidR="00643089">
        <w:t xml:space="preserve">sorgen damit für eine </w:t>
      </w:r>
      <w:r w:rsidR="00814ECC">
        <w:t xml:space="preserve">beinahe </w:t>
      </w:r>
      <w:r w:rsidR="00643089">
        <w:t>vollständig</w:t>
      </w:r>
      <w:r w:rsidR="00BF756B">
        <w:t xml:space="preserve"> automatische </w:t>
      </w:r>
      <w:r w:rsidR="00643089">
        <w:t>offline Vernetzung</w:t>
      </w:r>
      <w:r w:rsidR="00D724B7">
        <w:t xml:space="preserve">. </w:t>
      </w:r>
      <w:r w:rsidR="000473A1">
        <w:t>Um dies zu ermöglichen</w:t>
      </w:r>
      <w:r w:rsidR="00D724B7">
        <w:t xml:space="preserve"> besitzt die API die Berechtigung sowohl Wifi wie auch Bluetooth einzuschalten und diese beim </w:t>
      </w:r>
      <w:r w:rsidR="009B4523">
        <w:t>Beenden</w:t>
      </w:r>
      <w:r w:rsidR="00D724B7">
        <w:t xml:space="preserve"> wieder in ihren Ausgangszustand zu versetzen</w:t>
      </w:r>
      <w:r w:rsidR="00A721C5">
        <w:t xml:space="preserve"> </w:t>
      </w:r>
      <w:sdt>
        <w:sdtPr>
          <w:alias w:val="Don't edit this field"/>
          <w:tag w:val="CitaviPlaceholder#fbe28dc5-c8a1-4389-9e99-ea6efcc5686c"/>
          <w:id w:val="961460048"/>
          <w:placeholder>
            <w:docPart w:val="DefaultPlaceholder_-1854013440"/>
          </w:placeholder>
        </w:sdtPr>
        <w:sdtContent>
          <w:r w:rsidR="00A721C5">
            <w:fldChar w:fldCharType="begin"/>
          </w:r>
          <w:r w:rsidR="00084BE7">
            <w:instrText>ADDIN CitaviPlaceholder{eyIkaWQiOiIxIiwiRW50cmllcyI6W3siJGlkIjoiMiIsIklkIjoiNzkyMDJhODYtZDg3My00MjRmLTg0NjctZmE1YmE5NTEyNzJi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FUMTU6NDY6MTE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ZmJlMjhkYzUtYzhhMS00Mzg5LTllOTktZWE2ZWZjYzU2ODZjIiwiVGV4dCI6Ils3XSIsIldBSVZlcnNpb24iOiI2LjMuMC4wIn0=}</w:instrText>
          </w:r>
          <w:r w:rsidR="00A721C5">
            <w:fldChar w:fldCharType="separate"/>
          </w:r>
          <w:r w:rsidR="00B36958">
            <w:t>[7]</w:t>
          </w:r>
          <w:r w:rsidR="00A721C5">
            <w:fldChar w:fldCharType="end"/>
          </w:r>
        </w:sdtContent>
      </w:sdt>
      <w:r w:rsidR="00D724B7">
        <w:t>.</w:t>
      </w:r>
      <w:r w:rsidR="004A4DF4">
        <w:t xml:space="preserve"> </w:t>
      </w:r>
    </w:p>
    <w:p w14:paraId="403EA60C" w14:textId="48362276" w:rsidR="002F33EC" w:rsidRPr="00B76F35" w:rsidRDefault="00B47C35" w:rsidP="000A645A">
      <w:r>
        <w:t xml:space="preserve">Vor dem eigentlichen Verbindungsaufbau muss </w:t>
      </w:r>
      <w:r w:rsidR="002F33EC">
        <w:t>eine Netzwerkt</w:t>
      </w:r>
      <w:r>
        <w:t>opologien</w:t>
      </w:r>
      <w:r w:rsidR="000F6F6C">
        <w:t xml:space="preserve"> (</w:t>
      </w:r>
      <w:r w:rsidR="000F6F6C">
        <w:fldChar w:fldCharType="begin"/>
      </w:r>
      <w:r w:rsidR="000F6F6C">
        <w:instrText xml:space="preserve"> REF _Ref12642689 \h </w:instrText>
      </w:r>
      <w:r w:rsidR="000F6F6C">
        <w:fldChar w:fldCharType="separate"/>
      </w:r>
      <w:r w:rsidR="000F6F6C" w:rsidRPr="00BC08A4">
        <w:rPr>
          <w:b/>
        </w:rPr>
        <w:t xml:space="preserve">Abbildung </w:t>
      </w:r>
      <w:r w:rsidR="000F6F6C">
        <w:rPr>
          <w:b/>
          <w:noProof/>
        </w:rPr>
        <w:t>1</w:t>
      </w:r>
      <w:r w:rsidR="000F6F6C">
        <w:fldChar w:fldCharType="end"/>
      </w:r>
      <w:r w:rsidR="000F6F6C">
        <w:t>)</w:t>
      </w:r>
      <w:r w:rsidR="002F33EC">
        <w:t xml:space="preserve"> gewählt werden</w:t>
      </w:r>
      <w:r w:rsidR="00B76F35">
        <w:t xml:space="preserve">, welche sich ebenfalls auf </w:t>
      </w:r>
      <w:r w:rsidR="008C1CDC">
        <w:t>die maximale Übertragungsrate im Netzwerk</w:t>
      </w:r>
      <w:r w:rsidR="00B76F35">
        <w:t xml:space="preserve"> auswirkt.</w:t>
      </w:r>
      <w:r w:rsidR="002F33EC">
        <w:t xml:space="preserve"> </w:t>
      </w:r>
      <w:r w:rsidR="00DA439B">
        <w:t xml:space="preserve">Nearby Connections </w:t>
      </w:r>
      <w:r w:rsidR="00B76F35">
        <w:t xml:space="preserve">bietet </w:t>
      </w:r>
      <w:r w:rsidR="00DA439B">
        <w:t xml:space="preserve">drei verschiedene </w:t>
      </w:r>
      <w:r w:rsidR="004A4DF4">
        <w:t>Topologien (</w:t>
      </w:r>
      <w:r w:rsidR="00DA439B">
        <w:t xml:space="preserve">genannt Strategien) an. </w:t>
      </w:r>
      <w:r w:rsidR="00637D8B">
        <w:t xml:space="preserve">Die Erste nennt sich </w:t>
      </w:r>
      <w:r w:rsidR="00B76F35">
        <w:t xml:space="preserve">P2P_CLUSTER </w:t>
      </w:r>
      <w:r w:rsidR="00637D8B">
        <w:t xml:space="preserve">und erlaubt </w:t>
      </w:r>
      <w:r w:rsidR="00A008A2">
        <w:t xml:space="preserve">jedem </w:t>
      </w:r>
      <w:r w:rsidR="00B76F35">
        <w:t xml:space="preserve">Knoten im Netzwerk beliebige Verbindungen </w:t>
      </w:r>
      <w:r w:rsidR="002A255A">
        <w:t>anzunehmen</w:t>
      </w:r>
      <w:r w:rsidR="006C728C">
        <w:t xml:space="preserve">. Die damit entstandene N-M Topologie unterstützt jedoch nur Bluetooth und ist damit in der Bandbreite erheblich eingeschränkt. Zudem ist zu </w:t>
      </w:r>
      <w:r w:rsidR="00AA47B5">
        <w:t>beachten</w:t>
      </w:r>
      <w:r w:rsidR="006C728C">
        <w:t xml:space="preserve">, </w:t>
      </w:r>
      <w:r w:rsidR="009517BE">
        <w:t>dass</w:t>
      </w:r>
      <w:r w:rsidR="006C728C">
        <w:t xml:space="preserve"> die realistische maximale Anzahl gleichzeitig verbundener Geräte von  Bluetooth auf 3-4</w:t>
      </w:r>
      <w:r w:rsidR="006C728C" w:rsidRPr="006C728C">
        <w:t xml:space="preserve"> </w:t>
      </w:r>
      <w:r w:rsidR="006C728C">
        <w:t xml:space="preserve">limitiert </w:t>
      </w:r>
      <w:r w:rsidR="00C82891">
        <w:t>ist</w:t>
      </w:r>
      <w:r w:rsidR="003A59DE">
        <w:t xml:space="preserve"> </w:t>
      </w:r>
      <w:sdt>
        <w:sdtPr>
          <w:alias w:val="Don't edit this field"/>
          <w:tag w:val="CitaviPlaceholder#0a90a1b2-3aa0-41fe-93bd-b300d7390d6d"/>
          <w:id w:val="-282652340"/>
          <w:placeholder>
            <w:docPart w:val="4EA738B9C2284DC49AA68F35A59806EE"/>
          </w:placeholder>
        </w:sdtPr>
        <w:sdtContent>
          <w:r w:rsidR="006C728C">
            <w:fldChar w:fldCharType="begin"/>
          </w:r>
          <w:r w:rsidR="006C728C">
            <w:instrText>ADDIN CitaviPlaceholder{eyIkaWQiOiIxIiwiRW50cmllcyI6W3siJGlkIjoiMiIsIklkIjoiZjQ2YjViYTAtYmY4Zi00NmQxLTk1ZmItNzJlMmE5MzI3ZWJl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C0xM1QyMDo1MDo1OS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AxVDE1OjQ1OjQz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zBhOTBhMWIyLTNhYTAtNDFmZS05M2JkLWIzMDBkNzM5MGQ2ZCIsIlRleHQiOiJbM10iLCJXQUlWZXJzaW9uIjoiNi4zLjAuMCJ9}</w:instrText>
          </w:r>
          <w:r w:rsidR="006C728C">
            <w:fldChar w:fldCharType="separate"/>
          </w:r>
          <w:r w:rsidR="00B36958">
            <w:t>[3]</w:t>
          </w:r>
          <w:r w:rsidR="006C728C">
            <w:fldChar w:fldCharType="end"/>
          </w:r>
        </w:sdtContent>
      </w:sdt>
      <w:r w:rsidR="006D69E3">
        <w:t xml:space="preserve">. Durch die P2P_START-Strategie </w:t>
      </w:r>
      <w:r w:rsidR="003A59DE">
        <w:t xml:space="preserve">hingegen </w:t>
      </w:r>
      <w:r w:rsidR="006D69E3">
        <w:t xml:space="preserve">wird eine 1-N Topologie ermöglicht, welche zusätzlich zum Bluetooth ein WIFI-Hotspot verwenden kann und damit deutlich mehr Bandbreite zulässt. Sobald ein Netzwerk zustande gekommen ist, versucht die API das Netzwerk auf ein WIFI-Hotspot upzugraden </w:t>
      </w:r>
      <w:sdt>
        <w:sdtPr>
          <w:alias w:val="Don't edit this field"/>
          <w:tag w:val="CitaviPlaceholder#5e3158ca-7f4f-48b4-b333-1c73bbdb4244"/>
          <w:id w:val="-1999560981"/>
          <w:placeholder>
            <w:docPart w:val="4A85AA9A88C5402DA9306C0523508DF9"/>
          </w:placeholder>
        </w:sdtPr>
        <w:sdtContent>
          <w:r w:rsidR="006D69E3">
            <w:fldChar w:fldCharType="begin"/>
          </w:r>
          <w:r w:rsidR="006D69E3">
            <w:instrText>ADDIN CitaviPlaceholder{eyIkaWQiOiIxIiwiRW50cmllcyI6W3siJGlkIjoiMiIsIklkIjoiMjE1MDVkNjUtZWNkOS00ZTg1LTliZDUtMjA0NTQ0MWM4YWY1IiwiUmFuZ2VMZW5ndGgiOjMsIlJlZmVyZW5jZUlkIjoiYjZiOGYzOTAtOTdkMS00NmY3LWI4NmMtM2ExZmJmOWUzYjkw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zEuMDEu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}</w:instrText>
          </w:r>
          <w:r w:rsidR="006D69E3">
            <w:fldChar w:fldCharType="separate"/>
          </w:r>
          <w:r w:rsidR="00B36958">
            <w:t>[5]</w:t>
          </w:r>
          <w:r w:rsidR="006D69E3">
            <w:fldChar w:fldCharType="end"/>
          </w:r>
        </w:sdtContent>
      </w:sdt>
      <w:r w:rsidR="006D69E3">
        <w:t xml:space="preserve">. Das Netzwerk kann dann bis zu 7 Knoten aufnehmen </w:t>
      </w:r>
      <w:sdt>
        <w:sdtPr>
          <w:alias w:val="Don't edit this field"/>
          <w:tag w:val="CitaviPlaceholder#8b212ca1-04cb-49d7-ad36-8605c2647b61"/>
          <w:id w:val="1485735168"/>
          <w:placeholder>
            <w:docPart w:val="4A85AA9A88C5402DA9306C0523508DF9"/>
          </w:placeholder>
        </w:sdtPr>
        <w:sdtContent>
          <w:r w:rsidR="006D69E3">
            <w:fldChar w:fldCharType="begin"/>
          </w:r>
          <w:r w:rsidR="006D69E3">
            <w:instrText>ADDIN CitaviPlaceholder{eyIkaWQiOiIxIiwiRW50cmllcyI6W3siJGlkIjoiMiIsIklkIjoiZmIwMDA4NDYtZTU0ZS00MmIyLWIwNzMtOTNiODEwYzVhN2Vj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C0xM1QyMDo1MDo1OS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AxVDE1OjQ1OjQz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zhiMjEyY2ExLTA0Y2ItNDlkNy1hZDM2LTg2MDVjMjY0N2I2MSIsIlRleHQiOiJbM10iLCJXQUlWZXJzaW9uIjoiNi4zLjAuMCJ9}</w:instrText>
          </w:r>
          <w:r w:rsidR="006D69E3">
            <w:fldChar w:fldCharType="separate"/>
          </w:r>
          <w:r w:rsidR="00B36958">
            <w:t>[3]</w:t>
          </w:r>
          <w:r w:rsidR="006D69E3">
            <w:fldChar w:fldCharType="end"/>
          </w:r>
        </w:sdtContent>
      </w:sdt>
      <w:r w:rsidR="006D69E3">
        <w:t>.</w:t>
      </w:r>
      <w:r w:rsidR="0097293D">
        <w:t xml:space="preserve"> </w:t>
      </w:r>
      <w:r w:rsidR="00DE2A28">
        <w:t xml:space="preserve">Zuletzt existiert die P2P_POINT_TO_POINT-Strategie, welche im Verhalten der P2P_STAR-Strategie entspricht, mit </w:t>
      </w:r>
      <w:r w:rsidR="00A65ADE">
        <w:t>dem</w:t>
      </w:r>
      <w:r w:rsidR="00DE2A28">
        <w:t xml:space="preserve"> </w:t>
      </w:r>
      <w:r w:rsidR="00A65ADE">
        <w:t xml:space="preserve">Unterschied </w:t>
      </w:r>
      <w:r w:rsidR="00DE2A28">
        <w:t xml:space="preserve">das jedem Knoten </w:t>
      </w:r>
      <w:r w:rsidR="00A65ADE">
        <w:t>nur noch</w:t>
      </w:r>
      <w:r w:rsidR="00DE2A28">
        <w:t xml:space="preserve"> eine </w:t>
      </w:r>
      <w:r w:rsidR="00E948B1">
        <w:t xml:space="preserve">Verbindungsknoten </w:t>
      </w:r>
      <w:r w:rsidR="00DE2A28">
        <w:t>gestattet wird.</w:t>
      </w:r>
    </w:p>
    <w:p w14:paraId="4ED3759D" w14:textId="188FB265" w:rsidR="00BC69EB" w:rsidRDefault="00B47C35" w:rsidP="00724718">
      <w:pPr>
        <w:pStyle w:val="Abbildung"/>
      </w:pPr>
      <w:r>
        <w:rPr>
          <w:noProof/>
        </w:rPr>
        <w:drawing>
          <wp:inline distT="0" distB="0" distL="0" distR="0" wp14:anchorId="4539AAA1" wp14:editId="33A5A0DC">
            <wp:extent cx="5399405" cy="1939925"/>
            <wp:effectExtent l="0" t="0" r="0" b="317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99405" cy="1939925"/>
                    </a:xfrm>
                    <a:prstGeom prst="rect">
                      <a:avLst/>
                    </a:prstGeom>
                  </pic:spPr>
                </pic:pic>
              </a:graphicData>
            </a:graphic>
          </wp:inline>
        </w:drawing>
      </w:r>
    </w:p>
    <w:p w14:paraId="2F3D5922" w14:textId="3E4292F1" w:rsidR="000A645A" w:rsidRPr="000A645A" w:rsidRDefault="00724718" w:rsidP="00B36958">
      <w:pPr>
        <w:pStyle w:val="Beschriftung"/>
        <w:jc w:val="center"/>
        <w:rPr>
          <w:noProof/>
        </w:rPr>
      </w:pPr>
      <w:bookmarkStart w:id="27" w:name="_Ref12642689"/>
      <w:bookmarkStart w:id="28" w:name="_Toc16786604"/>
      <w:r w:rsidRPr="00BC08A4">
        <w:rPr>
          <w:b/>
        </w:rPr>
        <w:t xml:space="preserve">Abbildung </w:t>
      </w:r>
      <w:r w:rsidRPr="00BC08A4">
        <w:rPr>
          <w:b/>
          <w:noProof/>
        </w:rPr>
        <w:fldChar w:fldCharType="begin"/>
      </w:r>
      <w:r w:rsidRPr="00BC08A4">
        <w:rPr>
          <w:b/>
          <w:noProof/>
        </w:rPr>
        <w:instrText xml:space="preserve"> SEQ Abbildung \* ARABIC </w:instrText>
      </w:r>
      <w:r w:rsidRPr="00BC08A4">
        <w:rPr>
          <w:b/>
          <w:noProof/>
        </w:rPr>
        <w:fldChar w:fldCharType="separate"/>
      </w:r>
      <w:r>
        <w:rPr>
          <w:b/>
          <w:noProof/>
        </w:rPr>
        <w:t>1</w:t>
      </w:r>
      <w:r w:rsidRPr="00BC08A4">
        <w:rPr>
          <w:b/>
          <w:noProof/>
        </w:rPr>
        <w:fldChar w:fldCharType="end"/>
      </w:r>
      <w:bookmarkEnd w:id="27"/>
      <w:r w:rsidRPr="00BC08A4">
        <w:rPr>
          <w:b/>
          <w:noProof/>
        </w:rPr>
        <w:t>.</w:t>
      </w:r>
      <w:r w:rsidRPr="00BC08A4">
        <w:t xml:space="preserve"> </w:t>
      </w:r>
      <w:bookmarkEnd w:id="28"/>
      <w:r>
        <w:t>Net</w:t>
      </w:r>
      <w:r w:rsidR="000F6F6C">
        <w:t>z</w:t>
      </w:r>
      <w:r>
        <w:t>werk</w:t>
      </w:r>
      <w:r w:rsidR="000F6F6C">
        <w:t>t</w:t>
      </w:r>
      <w:r>
        <w:t xml:space="preserve">opologien (Strategien), die </w:t>
      </w:r>
      <w:r w:rsidR="000F6F6C">
        <w:t xml:space="preserve">von </w:t>
      </w:r>
      <w:r>
        <w:t xml:space="preserve">Nearby Conenctions </w:t>
      </w:r>
      <w:r w:rsidR="000F6F6C">
        <w:t>angeboten werden.</w:t>
      </w:r>
    </w:p>
    <w:p w14:paraId="28BC34E7" w14:textId="6233F81A" w:rsidR="000F3522" w:rsidRDefault="0040463A" w:rsidP="000F3522">
      <w:r>
        <w:lastRenderedPageBreak/>
        <w:t xml:space="preserve">Um das </w:t>
      </w:r>
      <w:r w:rsidR="00292D1A">
        <w:t>Erkennen</w:t>
      </w:r>
      <w:r>
        <w:t xml:space="preserve"> der Geräte untereinander zu ermöglichen, </w:t>
      </w:r>
      <w:r w:rsidR="00C00B9D">
        <w:t xml:space="preserve">verwendet die Nearby Connection API ein </w:t>
      </w:r>
      <w:r w:rsidR="00F1537B">
        <w:t xml:space="preserve">Advertising/ </w:t>
      </w:r>
      <w:r w:rsidR="00B80C1A">
        <w:t>Discovery</w:t>
      </w:r>
      <w:r w:rsidR="00CA46C7">
        <w:t>-Verfahren</w:t>
      </w:r>
      <w:r w:rsidR="005D0F10">
        <w:t>.</w:t>
      </w:r>
      <w:r w:rsidR="000A645A">
        <w:t xml:space="preserve"> </w:t>
      </w:r>
      <w:r w:rsidR="00263578">
        <w:t xml:space="preserve">Das </w:t>
      </w:r>
      <w:r w:rsidR="00386B5F">
        <w:t>Advertising</w:t>
      </w:r>
      <w:r w:rsidR="00263578">
        <w:t xml:space="preserve"> ist ein passiver </w:t>
      </w:r>
      <w:r w:rsidR="00065E1C">
        <w:t>Zustand,</w:t>
      </w:r>
      <w:r w:rsidR="00263578">
        <w:t xml:space="preserve"> bei dem ein Gerät gefunden werden</w:t>
      </w:r>
      <w:r w:rsidR="00836B1B">
        <w:t xml:space="preserve"> kann</w:t>
      </w:r>
      <w:r w:rsidR="00263578">
        <w:t>, während</w:t>
      </w:r>
      <w:r w:rsidR="00A47EBD">
        <w:t xml:space="preserve"> das </w:t>
      </w:r>
      <w:r w:rsidR="00386B5F" w:rsidRPr="0098610D">
        <w:rPr>
          <w:i/>
          <w:iCs/>
        </w:rPr>
        <w:t>Discovering</w:t>
      </w:r>
      <w:r w:rsidR="00A47EBD">
        <w:t xml:space="preserve"> eine aktive suche nach </w:t>
      </w:r>
      <w:r w:rsidR="00A47EBD" w:rsidRPr="00291047">
        <w:rPr>
          <w:i/>
          <w:iCs/>
        </w:rPr>
        <w:t>Advertisern</w:t>
      </w:r>
      <w:r w:rsidR="00A47EBD">
        <w:t xml:space="preserve"> </w:t>
      </w:r>
      <w:r w:rsidR="0069347B">
        <w:t>initiiert</w:t>
      </w:r>
      <w:r w:rsidR="005B13C0">
        <w:t xml:space="preserve">, welche den </w:t>
      </w:r>
      <w:r w:rsidR="00B95594">
        <w:t>Batterie</w:t>
      </w:r>
      <w:r w:rsidR="005B13C0">
        <w:t>konsum deutlich steigert</w:t>
      </w:r>
      <w:r w:rsidR="00C16A08">
        <w:t xml:space="preserve">. </w:t>
      </w:r>
      <w:r w:rsidR="00E2205E">
        <w:t xml:space="preserve">Ein Gerät kann dabei sowohl einen, wie auch beide Zustände zeitglich einnehmen </w:t>
      </w:r>
      <w:sdt>
        <w:sdtPr>
          <w:alias w:val="Don't edit this field"/>
          <w:tag w:val="CitaviPlaceholder#b49af92f-4652-4f64-95ee-7aec93032ca9"/>
          <w:id w:val="1557195536"/>
          <w:placeholder>
            <w:docPart w:val="9018691BB8D14160BD8D58528B4342BD"/>
          </w:placeholder>
        </w:sdtPr>
        <w:sdtContent>
          <w:r w:rsidR="00B04840">
            <w:fldChar w:fldCharType="begin"/>
          </w:r>
          <w:r w:rsidR="00084BE7">
            <w:instrText>ADDIN CitaviPlaceholder{eyIkaWQiOiIxIiwiRW50cmllcyI6W3siJGlkIjoiMiIsIklkIjoiZDBjNmU4MDgtYTUwNi00NTZlLWIxMDctYjVjMDcyMWM0MTBm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FUMTU6NDY6MTE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YjQ5YWY5MmYtNDY1Mi00ZjY0LTk1ZWUtN2FlYzkzMDMyY2E5IiwiVGV4dCI6Ils3XSIsIldBSVZlcnNpb24iOiI2LjMuMC4wIn0=}</w:instrText>
          </w:r>
          <w:r w:rsidR="00B04840">
            <w:fldChar w:fldCharType="separate"/>
          </w:r>
          <w:r w:rsidR="00B36958">
            <w:t>[7]</w:t>
          </w:r>
          <w:r w:rsidR="00B04840">
            <w:fldChar w:fldCharType="end"/>
          </w:r>
        </w:sdtContent>
      </w:sdt>
      <w:r w:rsidR="008F52C4">
        <w:t xml:space="preserve">, was jedoch </w:t>
      </w:r>
      <w:r w:rsidR="00A97E3F">
        <w:t xml:space="preserve">zu </w:t>
      </w:r>
      <w:r w:rsidR="008F52C4" w:rsidRPr="00B04840">
        <w:rPr>
          <w:i/>
          <w:iCs/>
        </w:rPr>
        <w:t>trashing</w:t>
      </w:r>
      <w:r w:rsidR="008F52C4">
        <w:t xml:space="preserve"> </w:t>
      </w:r>
      <w:r w:rsidR="00A97E3F">
        <w:t>führen kann</w:t>
      </w:r>
      <w:sdt>
        <w:sdtPr>
          <w:alias w:val="Don't edit this field"/>
          <w:tag w:val="CitaviPlaceholder#e0ce3f0f-ec29-4c99-a3b4-253463854b7f"/>
          <w:id w:val="414673704"/>
          <w:placeholder>
            <w:docPart w:val="DefaultPlaceholder_-1854013440"/>
          </w:placeholder>
        </w:sdtPr>
        <w:sdtContent>
          <w:r w:rsidR="00B04840">
            <w:fldChar w:fldCharType="begin"/>
          </w:r>
          <w:r w:rsidR="00084BE7">
            <w:instrText>ADDIN CitaviPlaceholder{eyIkaWQiOiIxIiwiRW50cmllcyI6W3siJGlkIjoiMiIsIklkIjoiMTA4MTBkMWItZGY3MS00NGNiLTlmNTQtYjU4MWVhNDVjZmZm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C0xM1QyMTo1ODo0M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wMVQxNTo0NTo0OS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NlMGNlM2YwZi1lYzI5LTRjOTktYTNiNC0yNTM0NjM4NTRiN2YiLCJUZXh0IjoiWzRdIiwiV0FJVmVyc2lvbiI6IjYuMy4wLjAifQ==}</w:instrText>
          </w:r>
          <w:r w:rsidR="00B04840">
            <w:fldChar w:fldCharType="separate"/>
          </w:r>
          <w:r w:rsidR="00B36958">
            <w:t>[4]</w:t>
          </w:r>
          <w:r w:rsidR="00B04840">
            <w:fldChar w:fldCharType="end"/>
          </w:r>
        </w:sdtContent>
      </w:sdt>
      <w:r w:rsidR="00067DEA">
        <w:t xml:space="preserve"> </w:t>
      </w:r>
      <w:r w:rsidR="00C16A08">
        <w:t xml:space="preserve">Sendet ein Gerät </w:t>
      </w:r>
      <w:r w:rsidR="00B43185">
        <w:t xml:space="preserve">im </w:t>
      </w:r>
      <w:r w:rsidR="00B43185" w:rsidRPr="00856CD7">
        <w:rPr>
          <w:i/>
          <w:iCs/>
        </w:rPr>
        <w:t>Discoverin</w:t>
      </w:r>
      <w:r w:rsidR="00933284" w:rsidRPr="00856CD7">
        <w:rPr>
          <w:i/>
          <w:iCs/>
        </w:rPr>
        <w:t>g</w:t>
      </w:r>
      <w:r w:rsidR="00B43185">
        <w:t xml:space="preserve">-Zustand eine Verbindungsanfrage, </w:t>
      </w:r>
      <w:r w:rsidR="00C72A15">
        <w:t xml:space="preserve">welche vom </w:t>
      </w:r>
      <w:r w:rsidR="00C72A15" w:rsidRPr="00856CD7">
        <w:rPr>
          <w:i/>
          <w:iCs/>
        </w:rPr>
        <w:t>Advertiser</w:t>
      </w:r>
      <w:r w:rsidR="00C72A15">
        <w:t xml:space="preserve"> bestätigt wird, wird </w:t>
      </w:r>
      <w:r w:rsidR="00B43185">
        <w:t>eine symmetrische</w:t>
      </w:r>
      <w:r w:rsidR="00256BED">
        <w:t xml:space="preserve"> </w:t>
      </w:r>
      <w:r w:rsidR="00072327">
        <w:t xml:space="preserve">Verbindung </w:t>
      </w:r>
      <w:r w:rsidR="00256BED">
        <w:t>(siehe</w:t>
      </w:r>
      <w:r w:rsidR="00072327">
        <w:t xml:space="preserve"> </w:t>
      </w:r>
      <w:r w:rsidR="00072327">
        <w:fldChar w:fldCharType="begin"/>
      </w:r>
      <w:r w:rsidR="00072327">
        <w:instrText xml:space="preserve"> REF _Ref37789901 \h </w:instrText>
      </w:r>
      <w:r w:rsidR="00072327">
        <w:fldChar w:fldCharType="separate"/>
      </w:r>
      <w:r w:rsidR="00783AED" w:rsidRPr="00BC08A4">
        <w:rPr>
          <w:b/>
        </w:rPr>
        <w:t xml:space="preserve">Abbildung </w:t>
      </w:r>
      <w:r w:rsidR="00783AED">
        <w:rPr>
          <w:b/>
          <w:noProof/>
        </w:rPr>
        <w:t>1</w:t>
      </w:r>
      <w:r w:rsidR="00072327">
        <w:fldChar w:fldCharType="end"/>
      </w:r>
      <w:r w:rsidR="00072327">
        <w:t>)</w:t>
      </w:r>
      <w:r w:rsidR="00246B6C">
        <w:t xml:space="preserve"> zwischen beiden Knoten initialisiert</w:t>
      </w:r>
      <w:r w:rsidR="004C4ECC">
        <w:t xml:space="preserve">. </w:t>
      </w:r>
      <w:r w:rsidR="00F727C3">
        <w:t>Optional</w:t>
      </w:r>
      <w:r w:rsidR="004C4ECC">
        <w:t xml:space="preserve"> </w:t>
      </w:r>
      <w:r w:rsidR="000339DF">
        <w:t xml:space="preserve">kann </w:t>
      </w:r>
      <w:r w:rsidR="008F52C4">
        <w:t>eine</w:t>
      </w:r>
      <w:r w:rsidR="006A6A74">
        <w:t xml:space="preserve"> Authentifizierungsanfrage implementiert werden, welche </w:t>
      </w:r>
      <w:r w:rsidR="00E55D68">
        <w:t>Verbindungen</w:t>
      </w:r>
      <w:r w:rsidR="006A6A74">
        <w:t xml:space="preserve"> nur </w:t>
      </w:r>
      <w:r w:rsidR="00E55D68">
        <w:t>nach</w:t>
      </w:r>
      <w:r w:rsidR="003057E5">
        <w:t xml:space="preserve"> </w:t>
      </w:r>
      <w:r w:rsidR="006A6A74">
        <w:t xml:space="preserve">einer </w:t>
      </w:r>
      <w:r w:rsidR="00466F6B">
        <w:t>e</w:t>
      </w:r>
      <w:r w:rsidR="006A6A74">
        <w:t xml:space="preserve">rfolgreichen </w:t>
      </w:r>
      <w:r w:rsidR="00E55D68">
        <w:t>Bestätigung</w:t>
      </w:r>
      <w:r w:rsidR="006A6A74">
        <w:t xml:space="preserve"> des </w:t>
      </w:r>
      <w:r w:rsidR="003057E5">
        <w:t xml:space="preserve">angefragten Gerätes </w:t>
      </w:r>
      <w:r w:rsidR="00E55D68">
        <w:t>initialisiert</w:t>
      </w:r>
      <w:r w:rsidR="000409A7">
        <w:t xml:space="preserve">. Diese Anfrage aktiviert </w:t>
      </w:r>
      <w:r w:rsidR="00A01518">
        <w:t xml:space="preserve">die </w:t>
      </w:r>
      <w:r w:rsidR="00291047">
        <w:t xml:space="preserve">bereits erwähnte </w:t>
      </w:r>
      <w:r w:rsidR="00A01518">
        <w:t xml:space="preserve">Verschlüsselte </w:t>
      </w:r>
      <w:r w:rsidR="00F33BEB">
        <w:t>Übertragung</w:t>
      </w:r>
      <w:r w:rsidR="00A01518">
        <w:t xml:space="preserve"> zwischen den Endknoten</w:t>
      </w:r>
      <w:r w:rsidR="00256BED">
        <w:t xml:space="preserve"> </w:t>
      </w:r>
      <w:sdt>
        <w:sdtPr>
          <w:alias w:val="Don't edit this field"/>
          <w:tag w:val="CitaviPlaceholder#9a1bcd44-ab7f-4674-9095-919b771b2462"/>
          <w:id w:val="1428542311"/>
          <w:placeholder>
            <w:docPart w:val="DefaultPlaceholder_-1854013440"/>
          </w:placeholder>
        </w:sdtPr>
        <w:sdtContent>
          <w:r w:rsidR="00256BED">
            <w:fldChar w:fldCharType="begin"/>
          </w:r>
          <w:r w:rsidR="00084BE7">
            <w:instrText>ADDIN CitaviPlaceholder{eyIkaWQiOiIxIiwiRW50cmllcyI6W3siJGlkIjoiMiIsIklkIjoiNDBiYTRiMWUtMzRiMC00NmY0LWJmN2ItZmYwOTQ2ZDNlMmVk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FUMTU6NDY6MTE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OWExYmNkNDQtYWI3Zi00Njc0LTkwOTUtOTE5Yjc3MWIyNDYyIiwiVGV4dCI6Ils3XSIsIldBSVZlcnNpb24iOiI2LjMuMC4wIn0=}</w:instrText>
          </w:r>
          <w:r w:rsidR="00256BED">
            <w:fldChar w:fldCharType="separate"/>
          </w:r>
          <w:r w:rsidR="00B36958">
            <w:t>[7]</w:t>
          </w:r>
          <w:r w:rsidR="00256BED">
            <w:fldChar w:fldCharType="end"/>
          </w:r>
        </w:sdtContent>
      </w:sdt>
      <w:r w:rsidR="00A01518">
        <w:t>.</w:t>
      </w:r>
      <w:r w:rsidR="00A924FE">
        <w:t xml:space="preserve"> </w:t>
      </w:r>
      <w:r w:rsidR="000F3522">
        <w:t xml:space="preserve">Sind mindestens 2 Geräte verbunden </w:t>
      </w:r>
      <w:r w:rsidR="00850F4F">
        <w:t xml:space="preserve">können entsprechend </w:t>
      </w:r>
      <w:r w:rsidR="00850F4F">
        <w:fldChar w:fldCharType="begin"/>
      </w:r>
      <w:r w:rsidR="00850F4F">
        <w:instrText xml:space="preserve"> REF _Ref37789901 \h </w:instrText>
      </w:r>
      <w:r w:rsidR="00850F4F">
        <w:fldChar w:fldCharType="separate"/>
      </w:r>
      <w:r w:rsidR="00783AED" w:rsidRPr="00BC08A4">
        <w:rPr>
          <w:b/>
        </w:rPr>
        <w:t xml:space="preserve">Abbildung </w:t>
      </w:r>
      <w:r w:rsidR="00783AED">
        <w:rPr>
          <w:b/>
          <w:noProof/>
        </w:rPr>
        <w:t>1</w:t>
      </w:r>
      <w:r w:rsidR="00850F4F">
        <w:fldChar w:fldCharType="end"/>
      </w:r>
      <w:r w:rsidR="009B486A">
        <w:t xml:space="preserve">, durch </w:t>
      </w:r>
      <w:r w:rsidR="00BD7212">
        <w:t>A</w:t>
      </w:r>
      <w:r w:rsidR="009B486A">
        <w:t xml:space="preserve">ngabe </w:t>
      </w:r>
      <w:r w:rsidR="00877DAB">
        <w:t>eines Empfängers</w:t>
      </w:r>
      <w:r w:rsidR="009B486A">
        <w:t xml:space="preserve"> in Form einer </w:t>
      </w:r>
      <w:r w:rsidR="009B486A" w:rsidRPr="00071508">
        <w:rPr>
          <w:i/>
          <w:iCs/>
        </w:rPr>
        <w:t>EndpointID</w:t>
      </w:r>
      <w:r w:rsidR="009B486A">
        <w:t xml:space="preserve">, </w:t>
      </w:r>
      <w:r w:rsidR="00850F4F">
        <w:t xml:space="preserve">Daten ausgetauscht werden. </w:t>
      </w:r>
      <w:r w:rsidR="001B0E95">
        <w:t xml:space="preserve">Dabei </w:t>
      </w:r>
      <w:r w:rsidR="000F3522">
        <w:t xml:space="preserve">unterscheidet </w:t>
      </w:r>
      <w:r w:rsidR="001B0E95">
        <w:t xml:space="preserve">die API </w:t>
      </w:r>
      <w:r w:rsidR="000F3522">
        <w:t xml:space="preserve">zwischen 3 Nachrichtentypen. Diese sind einerseits Byte-Nachrichten, welche auf 32KByte limitiert sind. </w:t>
      </w:r>
      <w:r w:rsidR="009B3811">
        <w:t>A</w:t>
      </w:r>
      <w:r w:rsidR="000F3522">
        <w:t>ndererseits die zwei unlimitierten Datentypen File und Stream</w:t>
      </w:r>
      <w:r w:rsidR="000A645A">
        <w:t xml:space="preserve"> </w:t>
      </w:r>
      <w:sdt>
        <w:sdtPr>
          <w:alias w:val="Don't edit this field"/>
          <w:tag w:val="CitaviPlaceholder#ad3933f9-f17f-4b3e-aa04-78d98a757e98"/>
          <w:id w:val="-1071736003"/>
          <w:placeholder>
            <w:docPart w:val="DefaultPlaceholder_-1854013440"/>
          </w:placeholder>
        </w:sdtPr>
        <w:sdtContent>
          <w:r w:rsidR="000A645A">
            <w:fldChar w:fldCharType="begin"/>
          </w:r>
          <w:r w:rsidR="00084BE7">
            <w:instrText>ADDIN CitaviPlaceholder{eyIkaWQiOiIxIiwiRW50cmllcyI6W3siJGlkIjoiMiIsIklkIjoiZTVhMDMzZDQtZjJlYy00MGNmLTg4MDItNDIyMGRlOTA4YzE3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FUMTU6NDY6MTE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YWQzOTMzZjktZjE3Zi00YjNlLWFhMDQtNzhkOThhNzU3ZTk4IiwiVGV4dCI6Ils3XSIsIldBSVZlcnNpb24iOiI2LjMuMC4wIn0=}</w:instrText>
          </w:r>
          <w:r w:rsidR="000A645A">
            <w:fldChar w:fldCharType="separate"/>
          </w:r>
          <w:r w:rsidR="00B36958">
            <w:t>[7]</w:t>
          </w:r>
          <w:r w:rsidR="000A645A">
            <w:fldChar w:fldCharType="end"/>
          </w:r>
        </w:sdtContent>
      </w:sdt>
      <w:r w:rsidR="00AB6564">
        <w:t xml:space="preserve">. Die Frage nach der </w:t>
      </w:r>
      <w:r w:rsidR="00CC5EE0">
        <w:t>Limitation</w:t>
      </w:r>
      <w:r w:rsidR="00AB6564">
        <w:t xml:space="preserve"> wird auch intern anders gehandhabt. Während </w:t>
      </w:r>
      <w:r w:rsidR="003D67B2">
        <w:t xml:space="preserve">bei den zwei unlimitierten Datenübertragungen </w:t>
      </w:r>
      <w:r w:rsidR="003D67B2" w:rsidRPr="00F0536A">
        <w:rPr>
          <w:i/>
          <w:iCs/>
        </w:rPr>
        <w:t>onPayloadReceived</w:t>
      </w:r>
      <w:r w:rsidR="003D67B2">
        <w:t xml:space="preserve"> als Header zum </w:t>
      </w:r>
      <w:r w:rsidR="0098610D">
        <w:t>Starten</w:t>
      </w:r>
      <w:r w:rsidR="003D67B2">
        <w:t xml:space="preserve"> einer </w:t>
      </w:r>
      <w:r w:rsidR="00F0536A">
        <w:t>kontinuierlichen</w:t>
      </w:r>
      <w:r w:rsidR="003D67B2">
        <w:t xml:space="preserve"> Übertragung </w:t>
      </w:r>
      <w:r w:rsidR="00F265B2">
        <w:t>empfangen</w:t>
      </w:r>
      <w:r w:rsidR="003D67B2">
        <w:t xml:space="preserve"> wird</w:t>
      </w:r>
      <w:r w:rsidR="00DF3DD8">
        <w:t xml:space="preserve"> und </w:t>
      </w:r>
      <w:r w:rsidR="00DF3DD8" w:rsidRPr="00F0536A">
        <w:rPr>
          <w:i/>
          <w:iCs/>
        </w:rPr>
        <w:t>onPayloadTransferUpdate</w:t>
      </w:r>
      <w:r w:rsidR="00DF3DD8">
        <w:t xml:space="preserve"> </w:t>
      </w:r>
      <w:r w:rsidR="00A924FE">
        <w:t>(</w:t>
      </w:r>
      <w:r w:rsidR="00A924FE">
        <w:fldChar w:fldCharType="begin"/>
      </w:r>
      <w:r w:rsidR="00A924FE">
        <w:instrText xml:space="preserve"> REF _Ref37789901 \h </w:instrText>
      </w:r>
      <w:r w:rsidR="00A924FE">
        <w:fldChar w:fldCharType="separate"/>
      </w:r>
      <w:r w:rsidR="00783AED" w:rsidRPr="00BC08A4">
        <w:rPr>
          <w:b/>
        </w:rPr>
        <w:t xml:space="preserve">Abbildung </w:t>
      </w:r>
      <w:r w:rsidR="00783AED">
        <w:rPr>
          <w:b/>
          <w:noProof/>
        </w:rPr>
        <w:t>1</w:t>
      </w:r>
      <w:r w:rsidR="00A924FE">
        <w:fldChar w:fldCharType="end"/>
      </w:r>
      <w:r w:rsidR="00A924FE">
        <w:t xml:space="preserve">) </w:t>
      </w:r>
      <w:r w:rsidR="00F0536A">
        <w:t xml:space="preserve">die </w:t>
      </w:r>
      <w:r w:rsidR="00DF3DD8">
        <w:t xml:space="preserve">erfolgreich übertragenden </w:t>
      </w:r>
      <w:r w:rsidR="00DF3DD8" w:rsidRPr="00941F6E">
        <w:rPr>
          <w:i/>
          <w:iCs/>
        </w:rPr>
        <w:t>Chunks</w:t>
      </w:r>
      <w:r w:rsidR="00804062">
        <w:t xml:space="preserve"> </w:t>
      </w:r>
      <w:r w:rsidR="00193A16">
        <w:t>indiziert</w:t>
      </w:r>
      <w:r w:rsidR="003D67B2">
        <w:t>, werden bei der limitierten Byteübertragung die zu übertragenden Bytes</w:t>
      </w:r>
      <w:r w:rsidR="00941F6E">
        <w:t xml:space="preserve"> vollständig </w:t>
      </w:r>
      <w:r w:rsidR="00E92142">
        <w:t xml:space="preserve">als  </w:t>
      </w:r>
      <w:r w:rsidR="00941F6E" w:rsidRPr="00941F6E">
        <w:rPr>
          <w:i/>
          <w:iCs/>
        </w:rPr>
        <w:t>S</w:t>
      </w:r>
      <w:r w:rsidR="00E92142" w:rsidRPr="00941F6E">
        <w:rPr>
          <w:i/>
          <w:iCs/>
        </w:rPr>
        <w:t>ingle-</w:t>
      </w:r>
      <w:r w:rsidR="00941F6E" w:rsidRPr="00941F6E">
        <w:rPr>
          <w:i/>
          <w:iCs/>
        </w:rPr>
        <w:t>C</w:t>
      </w:r>
      <w:r w:rsidR="009B20FD" w:rsidRPr="00941F6E">
        <w:rPr>
          <w:i/>
          <w:iCs/>
        </w:rPr>
        <w:t>hunk</w:t>
      </w:r>
      <w:r w:rsidR="001B4EBA">
        <w:t xml:space="preserve"> </w:t>
      </w:r>
      <w:r w:rsidR="00941F6E">
        <w:t>im Header mit</w:t>
      </w:r>
      <w:r w:rsidR="001B4EBA">
        <w:t>übertragen</w:t>
      </w:r>
      <w:r w:rsidR="000864CC">
        <w:t xml:space="preserve">, sodass diese bereits bei </w:t>
      </w:r>
      <w:r w:rsidR="000864CC" w:rsidRPr="00A924FE">
        <w:rPr>
          <w:i/>
          <w:iCs/>
        </w:rPr>
        <w:t>onPayloadReceived</w:t>
      </w:r>
      <w:r w:rsidR="000864CC">
        <w:t xml:space="preserve"> zur Verfügung stehen</w:t>
      </w:r>
      <w:r w:rsidR="003A2B6D">
        <w:t xml:space="preserve"> </w:t>
      </w:r>
      <w:sdt>
        <w:sdtPr>
          <w:alias w:val="Don't edit this field"/>
          <w:tag w:val="CitaviPlaceholder#f595902c-e910-462e-a4ca-08a2561f656e"/>
          <w:id w:val="-1714645926"/>
          <w:placeholder>
            <w:docPart w:val="DefaultPlaceholder_-1854013440"/>
          </w:placeholder>
        </w:sdtPr>
        <w:sdtContent>
          <w:r w:rsidR="003A2B6D">
            <w:fldChar w:fldCharType="begin"/>
          </w:r>
          <w:r w:rsidR="00084BE7">
            <w:instrText>ADDIN CitaviPlaceholder{eyIkaWQiOiIxIiwiRW50cmllcyI6W3siJGlkIjoiMiIsIklkIjoiYTRmYmJkYTItY2EzNC00ZGM2LTkzN2QtNDMzMzVjZWZmMzU5IiwiUmFuZ2VMZW5ndGgiOjMsIlJlZmVyZW5jZUlkIjoiODY4MmRjZjMtM2ExMy00NzIzLTkzNjktZTQxZjdmMzFiN2Yz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jQuMDg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Y1OTU5MDJjLWU5MTAtNDYyZS1hNGNhLTA4YTI1NjFmNjU2ZSIsIlRleHQiOiJbM10iLCJXQUlWZXJzaW9uIjoiNi4zLjAuMCJ9}</w:instrText>
          </w:r>
          <w:r w:rsidR="003A2B6D">
            <w:fldChar w:fldCharType="separate"/>
          </w:r>
          <w:r w:rsidR="00B36958">
            <w:t>[3]</w:t>
          </w:r>
          <w:r w:rsidR="003A2B6D">
            <w:fldChar w:fldCharType="end"/>
          </w:r>
        </w:sdtContent>
      </w:sdt>
      <w:r w:rsidR="003A2B6D">
        <w:t xml:space="preserve"> </w:t>
      </w:r>
      <w:r w:rsidR="000864CC">
        <w:t>.</w:t>
      </w:r>
    </w:p>
    <w:p w14:paraId="2EC9CCD8" w14:textId="77777777" w:rsidR="000F3522" w:rsidRDefault="000F3522" w:rsidP="00856CD7"/>
    <w:p w14:paraId="42BAE1DB" w14:textId="77777777" w:rsidR="00072327" w:rsidRDefault="00BC54A5" w:rsidP="00F0236C">
      <w:pPr>
        <w:pStyle w:val="Beschriftung"/>
        <w:jc w:val="center"/>
        <w:rPr>
          <w:b/>
        </w:rPr>
      </w:pPr>
      <w:bookmarkStart w:id="29" w:name="_Ref37789829"/>
      <w:r>
        <w:rPr>
          <w:noProof/>
        </w:rPr>
        <w:drawing>
          <wp:inline distT="0" distB="0" distL="0" distR="0" wp14:anchorId="506BFA8B" wp14:editId="381A032B">
            <wp:extent cx="4675517" cy="2439616"/>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92936" cy="2448705"/>
                    </a:xfrm>
                    <a:prstGeom prst="rect">
                      <a:avLst/>
                    </a:prstGeom>
                    <a:noFill/>
                    <a:ln>
                      <a:noFill/>
                    </a:ln>
                  </pic:spPr>
                </pic:pic>
              </a:graphicData>
            </a:graphic>
          </wp:inline>
        </w:drawing>
      </w:r>
      <w:bookmarkStart w:id="30" w:name="_Ref15838568"/>
      <w:bookmarkStart w:id="31" w:name="_Ref17764230"/>
      <w:bookmarkStart w:id="32" w:name="_Ref15838526"/>
      <w:bookmarkStart w:id="33" w:name="_Toc16786606"/>
    </w:p>
    <w:p w14:paraId="6C2194EE" w14:textId="032D3CB4" w:rsidR="004E169C" w:rsidRDefault="00F0236C" w:rsidP="000A645A">
      <w:pPr>
        <w:pStyle w:val="Beschriftung"/>
        <w:jc w:val="center"/>
      </w:pPr>
      <w:bookmarkStart w:id="34" w:name="_Ref37789901"/>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783AED">
        <w:rPr>
          <w:b/>
          <w:noProof/>
        </w:rPr>
        <w:t>1</w:t>
      </w:r>
      <w:r w:rsidRPr="00BC08A4">
        <w:rPr>
          <w:b/>
        </w:rPr>
        <w:fldChar w:fldCharType="end"/>
      </w:r>
      <w:bookmarkEnd w:id="30"/>
      <w:bookmarkEnd w:id="34"/>
      <w:r>
        <w:rPr>
          <w:b/>
        </w:rPr>
        <w:t>:</w:t>
      </w:r>
      <w:r w:rsidRPr="00BC08A4">
        <w:t xml:space="preserve"> </w:t>
      </w:r>
      <w:bookmarkStart w:id="35" w:name="_Ref37789745"/>
      <w:bookmarkEnd w:id="31"/>
      <w:r>
        <w:t>Nachrichtenverlauf der Nearby Connections API</w:t>
      </w:r>
      <w:bookmarkEnd w:id="29"/>
      <w:bookmarkEnd w:id="35"/>
      <w:r>
        <w:t xml:space="preserve"> </w:t>
      </w:r>
      <w:bookmarkEnd w:id="32"/>
      <w:bookmarkEnd w:id="33"/>
    </w:p>
    <w:p w14:paraId="6C2C0895" w14:textId="76048315" w:rsidR="004E169C" w:rsidRDefault="004E169C" w:rsidP="00E652AB">
      <w:r>
        <w:t>MQTT hingegen wird in der OASIS Spezifikation als ein leichtgewichtiges,</w:t>
      </w:r>
      <w:r w:rsidRPr="004D42D2">
        <w:t xml:space="preserve"> </w:t>
      </w:r>
      <w:r>
        <w:t xml:space="preserve">leicht benutzbares Client Server </w:t>
      </w:r>
      <w:r w:rsidRPr="00250B43">
        <w:rPr>
          <w:i/>
          <w:iCs/>
        </w:rPr>
        <w:t>Pubish/Subscribe</w:t>
      </w:r>
      <w:r>
        <w:t xml:space="preserve"> Nachrichten-Protokoll beschrieben, welches </w:t>
      </w:r>
      <w:r>
        <w:lastRenderedPageBreak/>
        <w:t xml:space="preserve">wenig Bandbreite benötigt und einen kleinen </w:t>
      </w:r>
      <w:r w:rsidRPr="00250B43">
        <w:rPr>
          <w:i/>
          <w:iCs/>
        </w:rPr>
        <w:t>Code</w:t>
      </w:r>
      <w:r>
        <w:t>-</w:t>
      </w:r>
      <w:r w:rsidRPr="00250B43">
        <w:rPr>
          <w:i/>
          <w:iCs/>
        </w:rPr>
        <w:t>Footprint</w:t>
      </w:r>
      <w:r>
        <w:t xml:space="preserve"> hinterlässt </w:t>
      </w:r>
      <w:sdt>
        <w:sdtPr>
          <w:alias w:val="Don't edit this field"/>
          <w:tag w:val="CitaviPlaceholder#1c280a2c-a161-4baf-8f2b-f3269741dbf4"/>
          <w:id w:val="1006090296"/>
          <w:placeholder>
            <w:docPart w:val="1850B232B9954D65B818E570B6706A8A"/>
          </w:placeholder>
        </w:sdtPr>
        <w:sdtContent>
          <w:r>
            <w:fldChar w:fldCharType="begin"/>
          </w:r>
          <w:r w:rsidR="00084BE7">
            <w:instrText>ADDIN CitaviPlaceholder{eyIkaWQiOiIxIiwiRW50cmllcyI6W3siJGlkIjoiMiIsIklkIjoiOTQxYjIwNTktMjhhZC00ZDY3LTk1N2EtYzAzMzE1NmM1Yjk4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dLCJPbmxpbmVBZGRyZXNzIjoiaHR0cDovL2RvY3Mub2FzaXMtb3Blbi5vcmcvbXF0dC9tcXR0L3YzLjEuMS9tcXR0LXYzLjEuMS5odG1sIiwiT3JnYW5pemF0aW9ucyI6W10sIk90aGVyc0ludm9sdmVkIjpbXSwiUHVibGlzaGVycyI6W10sIlF1b3RhdGlvbnMiOltdLCJSZWZlcmVuY2VUeXBlIjoiSW50ZXJuZXREb2N1bWVudCIsIlNob3J0VGl0bGUiOiJCYW5rcywgR3VwdGEg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1LTAxVDE1OjQ1OjI3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MxYzI4MGEyYy1hMTYxLTRiYWYtOGYyYi1mMzI2OTc0MWRiZjQiLCJUZXh0IjoiWzJdIiwiV0FJVmVyc2lvbiI6IjYuMy4wLjAifQ==}</w:instrText>
          </w:r>
          <w:r>
            <w:fldChar w:fldCharType="separate"/>
          </w:r>
          <w:r w:rsidR="00B36958">
            <w:t>[2]</w:t>
          </w:r>
          <w:r>
            <w:fldChar w:fldCharType="end"/>
          </w:r>
        </w:sdtContent>
      </w:sdt>
      <w:r>
        <w:t>.</w:t>
      </w:r>
      <w:r w:rsidR="00E652AB">
        <w:t xml:space="preserve"> </w:t>
      </w:r>
      <w:r>
        <w:t xml:space="preserve">Im Gegensatz zu Nearby Connections setzt MQTT eine </w:t>
      </w:r>
      <w:r w:rsidR="005545BA">
        <w:t>TCP</w:t>
      </w:r>
      <w:r w:rsidR="005545BA">
        <w:rPr>
          <w:rStyle w:val="Funotenzeichen"/>
        </w:rPr>
        <w:footnoteReference w:id="1"/>
      </w:r>
      <w:r w:rsidR="005545BA">
        <w:t xml:space="preserve"> </w:t>
      </w:r>
      <w:r>
        <w:t>Verbindung zum Server (Broker)</w:t>
      </w:r>
      <w:r w:rsidR="00064B9A">
        <w:t xml:space="preserve"> </w:t>
      </w:r>
      <w:r>
        <w:t>voraus</w:t>
      </w:r>
      <w:r w:rsidR="00064B9A">
        <w:t xml:space="preserve">, </w:t>
      </w:r>
      <w:r>
        <w:t xml:space="preserve">welcher die Verbindungen und Nachrichtenübermittlung verwalteten und die Clients voneinander entkoppelt, sodass diese nie direkt miteinander verbunden sind. </w:t>
      </w:r>
      <w:sdt>
        <w:sdtPr>
          <w:alias w:val="Don't edit this field"/>
          <w:tag w:val="CitaviPlaceholder#7e8e5ef0-b8db-47e1-97db-f1e0d6ebe33e"/>
          <w:id w:val="1056276628"/>
          <w:placeholder>
            <w:docPart w:val="DefaultPlaceholder_-1854013440"/>
          </w:placeholder>
        </w:sdtPr>
        <w:sdtContent>
          <w:r>
            <w:fldChar w:fldCharType="begin"/>
          </w:r>
          <w:r w:rsidR="00084BE7">
            <w:instrText>ADDIN CitaviPlaceholder{eyIkaWQiOiIxIiwiRW50cmllcyI6W3siJGlkIjoiMiIsIklkIjoiNmFmN2ZmMTktODdkYS00YzdlLWIxNTQtNmZjNTQ1MjcxOWZ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QtMTRUMTc6MDI6MT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DFUMTU6NDY6MDY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N2U4ZTVlZjAtYjhkYi00N2UxLTk3ZGItZjFlMGQ2ZWJlMzNlIiwiVGV4dCI6Ils2XSIsIldBSVZlcnNpb24iOiI2LjMuMC4wIn0=}</w:instrText>
          </w:r>
          <w:r>
            <w:fldChar w:fldCharType="separate"/>
          </w:r>
          <w:r w:rsidR="00B36958">
            <w:t>[6]</w:t>
          </w:r>
          <w:r>
            <w:fldChar w:fldCharType="end"/>
          </w:r>
        </w:sdtContent>
      </w:sdt>
    </w:p>
    <w:p w14:paraId="59C9F5C9" w14:textId="345AD175" w:rsidR="002B044F" w:rsidRDefault="00064B9A" w:rsidP="00D65B6E">
      <w:r w:rsidRPr="00197B0A">
        <w:rPr>
          <w:color w:val="A6A6A6" w:themeColor="background1" w:themeShade="A6"/>
        </w:rPr>
        <w:t xml:space="preserve">Eine </w:t>
      </w:r>
      <w:r w:rsidR="00F2280F" w:rsidRPr="00197B0A">
        <w:rPr>
          <w:color w:val="A6A6A6" w:themeColor="background1" w:themeShade="A6"/>
        </w:rPr>
        <w:t>Verbindung</w:t>
      </w:r>
      <w:r w:rsidRPr="00197B0A">
        <w:rPr>
          <w:color w:val="A6A6A6" w:themeColor="background1" w:themeShade="A6"/>
        </w:rPr>
        <w:t xml:space="preserve"> wird mithilfe eines Verbindungsbefehles </w:t>
      </w:r>
      <w:r w:rsidR="00BB111F" w:rsidRPr="00197B0A">
        <w:rPr>
          <w:color w:val="A6A6A6" w:themeColor="background1" w:themeShade="A6"/>
        </w:rPr>
        <w:t>initiiert</w:t>
      </w:r>
      <w:r w:rsidRPr="00197B0A">
        <w:rPr>
          <w:color w:val="A6A6A6" w:themeColor="background1" w:themeShade="A6"/>
        </w:rPr>
        <w:t xml:space="preserve"> und unterstützt </w:t>
      </w:r>
      <w:r w:rsidR="006B2D12" w:rsidRPr="00197B0A">
        <w:rPr>
          <w:color w:val="A6A6A6" w:themeColor="background1" w:themeShade="A6"/>
        </w:rPr>
        <w:t>UTF</w:t>
      </w:r>
      <w:r w:rsidR="00DA3F0D" w:rsidRPr="00197B0A">
        <w:rPr>
          <w:color w:val="A6A6A6" w:themeColor="background1" w:themeShade="A6"/>
        </w:rPr>
        <w:noBreakHyphen/>
      </w:r>
      <w:r w:rsidR="006B2D12" w:rsidRPr="00197B0A">
        <w:rPr>
          <w:color w:val="A6A6A6" w:themeColor="background1" w:themeShade="A6"/>
        </w:rPr>
        <w:t xml:space="preserve">8 enkodierte </w:t>
      </w:r>
      <w:r w:rsidRPr="00197B0A">
        <w:rPr>
          <w:color w:val="A6A6A6" w:themeColor="background1" w:themeShade="A6"/>
        </w:rPr>
        <w:t>Parameter, wie die</w:t>
      </w:r>
      <w:r w:rsidR="00BB111F" w:rsidRPr="00197B0A">
        <w:rPr>
          <w:i/>
          <w:iCs/>
          <w:color w:val="A6A6A6" w:themeColor="background1" w:themeShade="A6"/>
        </w:rPr>
        <w:t xml:space="preserve"> C</w:t>
      </w:r>
      <w:r w:rsidRPr="00197B0A">
        <w:rPr>
          <w:i/>
          <w:iCs/>
          <w:color w:val="A6A6A6" w:themeColor="background1" w:themeShade="A6"/>
        </w:rPr>
        <w:t>lientId</w:t>
      </w:r>
      <w:r w:rsidRPr="00197B0A">
        <w:rPr>
          <w:color w:val="A6A6A6" w:themeColor="background1" w:themeShade="A6"/>
        </w:rPr>
        <w:t xml:space="preserve">, </w:t>
      </w:r>
      <w:r w:rsidR="00BB111F" w:rsidRPr="00197B0A">
        <w:rPr>
          <w:i/>
          <w:iCs/>
          <w:color w:val="A6A6A6" w:themeColor="background1" w:themeShade="A6"/>
        </w:rPr>
        <w:t>U</w:t>
      </w:r>
      <w:r w:rsidRPr="00197B0A">
        <w:rPr>
          <w:i/>
          <w:iCs/>
          <w:color w:val="A6A6A6" w:themeColor="background1" w:themeShade="A6"/>
        </w:rPr>
        <w:t>sername</w:t>
      </w:r>
      <w:r w:rsidRPr="00197B0A">
        <w:rPr>
          <w:color w:val="A6A6A6" w:themeColor="background1" w:themeShade="A6"/>
        </w:rPr>
        <w:t xml:space="preserve">, </w:t>
      </w:r>
      <w:r w:rsidR="00BB111F" w:rsidRPr="00197B0A">
        <w:rPr>
          <w:i/>
          <w:iCs/>
          <w:color w:val="A6A6A6" w:themeColor="background1" w:themeShade="A6"/>
        </w:rPr>
        <w:t>P</w:t>
      </w:r>
      <w:r w:rsidRPr="00197B0A">
        <w:rPr>
          <w:i/>
          <w:iCs/>
          <w:color w:val="A6A6A6" w:themeColor="background1" w:themeShade="A6"/>
        </w:rPr>
        <w:t>assword</w:t>
      </w:r>
      <w:r w:rsidR="00D52278" w:rsidRPr="00197B0A">
        <w:rPr>
          <w:color w:val="A6A6A6" w:themeColor="background1" w:themeShade="A6"/>
        </w:rPr>
        <w:t xml:space="preserve"> sowie Feinjustierungen für einen </w:t>
      </w:r>
      <w:r w:rsidR="00D52278" w:rsidRPr="00197B0A">
        <w:rPr>
          <w:i/>
          <w:iCs/>
          <w:color w:val="A6A6A6" w:themeColor="background1" w:themeShade="A6"/>
        </w:rPr>
        <w:t>LastWill</w:t>
      </w:r>
      <w:r w:rsidR="009B3FD0" w:rsidRPr="00197B0A">
        <w:rPr>
          <w:color w:val="A6A6A6" w:themeColor="background1" w:themeShade="A6"/>
        </w:rPr>
        <w:t>-</w:t>
      </w:r>
      <w:r w:rsidR="000747E7" w:rsidRPr="00197B0A">
        <w:rPr>
          <w:color w:val="A6A6A6" w:themeColor="background1" w:themeShade="A6"/>
        </w:rPr>
        <w:t>Nachricht</w:t>
      </w:r>
      <w:r w:rsidR="009B3FD0" w:rsidRPr="00197B0A">
        <w:rPr>
          <w:color w:val="A6A6A6" w:themeColor="background1" w:themeShade="A6"/>
        </w:rPr>
        <w:t xml:space="preserve">, die </w:t>
      </w:r>
      <w:r w:rsidR="00D52278" w:rsidRPr="00197B0A">
        <w:rPr>
          <w:color w:val="A6A6A6" w:themeColor="background1" w:themeShade="A6"/>
        </w:rPr>
        <w:t>Aufgerufen wird, wenn ein Client unangekündigt</w:t>
      </w:r>
      <w:r w:rsidR="00D52278">
        <w:t>, die Verbindung beendet.</w:t>
      </w:r>
      <w:r w:rsidR="00C200A5">
        <w:t xml:space="preserve"> </w:t>
      </w:r>
      <w:sdt>
        <w:sdtPr>
          <w:alias w:val="Don't edit this field"/>
          <w:tag w:val="CitaviPlaceholder#68487aca-fa7e-4f76-aa67-3c6fa087e935"/>
          <w:id w:val="-1723363074"/>
          <w:placeholder>
            <w:docPart w:val="DefaultPlaceholder_-1854013440"/>
          </w:placeholder>
        </w:sdtPr>
        <w:sdtContent>
          <w:r w:rsidR="00C200A5">
            <w:fldChar w:fldCharType="begin"/>
          </w:r>
          <w:r w:rsidR="00084BE7">
            <w:instrText>ADDIN CitaviPlaceholder{eyIkaWQiOiIxIiwiRW50cmllcyI6W3siJGlkIjoiMiIsIklkIjoiZTkyZDVkNzctMTFiNy00OWUzLThlODQtNWRiMGFjZjNjNGM1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QtMTRUMTc6MDI6MT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DFUMTU6NDY6MDY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Njg0ODdhY2EtZmE3ZS00Zjc2LWFhNjctM2M2ZmEwODdlOTM1IiwiVGV4dCI6Ils2XSIsIldBSVZlcnNpb24iOiI2LjMuMC4wIn0=}</w:instrText>
          </w:r>
          <w:r w:rsidR="00C200A5">
            <w:fldChar w:fldCharType="separate"/>
          </w:r>
          <w:r w:rsidR="00B36958">
            <w:t>[6]</w:t>
          </w:r>
          <w:r w:rsidR="00C200A5">
            <w:fldChar w:fldCharType="end"/>
          </w:r>
        </w:sdtContent>
      </w:sdt>
      <w:r w:rsidR="009A1B36">
        <w:t xml:space="preserve">. </w:t>
      </w:r>
      <w:r w:rsidR="00E86B4C">
        <w:t xml:space="preserve">Die MQTT Spezifikation sieht </w:t>
      </w:r>
      <w:r w:rsidR="00C46149">
        <w:t xml:space="preserve">dabei </w:t>
      </w:r>
      <w:r w:rsidR="00E86B4C">
        <w:t xml:space="preserve">keine Verschlüsselung der Nachrichten vor, um das </w:t>
      </w:r>
      <w:r w:rsidR="0095117F">
        <w:t>Protokoll möglichst</w:t>
      </w:r>
      <w:r w:rsidR="00E86B4C">
        <w:t xml:space="preserve"> simple zu halten </w:t>
      </w:r>
      <w:sdt>
        <w:sdtPr>
          <w:alias w:val="Don't edit this field"/>
          <w:tag w:val="CitaviPlaceholder#5a2be041-9c04-4af4-844a-a734655373f7"/>
          <w:id w:val="-1999566055"/>
          <w:placeholder>
            <w:docPart w:val="DefaultPlaceholder_-1854013440"/>
          </w:placeholder>
        </w:sdtPr>
        <w:sdtContent>
          <w:r w:rsidR="00E86B4C">
            <w:fldChar w:fldCharType="begin"/>
          </w:r>
          <w:r w:rsidR="00084BE7">
            <w:instrText>ADDIN CitaviPlaceholder{eyIkaWQiOiIxIiwiRW50cmllcyI6W3siJGlkIjoiMiIsIklkIjoiZDk3NmVmZjctYTllYy00ZjAyLWIxYTYtYzRjMGJlNGQ2MTY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dLCJPbmxpbmVBZGRyZXNzIjoiaHR0cDovL2RvY3Mub2FzaXMtb3Blbi5vcmcvbXF0dC9tcXR0L3YzLjEuMS9tcXR0LXYzLjEuMS5odG1sIiwiT3JnYW5pemF0aW9ucyI6W10sIk90aGVyc0ludm9sdmVkIjpbXSwiUHVibGlzaGVycyI6W10sIlF1b3RhdGlvbnMiOltdLCJSZWZlcmVuY2VUeXBlIjoiSW50ZXJuZXREb2N1bWVudCIsIlNob3J0VGl0bGUiOiJCYW5rcywgR3VwdGEg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1LTAxVDE1OjQ1OjI3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M1YTJiZTA0MS05YzA0LTRhZjQtODQ0YS1hNzM0NjU1MzczZjciLCJUZXh0IjoiWzJdIiwiV0FJVmVyc2lvbiI6IjYuMy4wLjAifQ==}</w:instrText>
          </w:r>
          <w:r w:rsidR="00E86B4C">
            <w:fldChar w:fldCharType="separate"/>
          </w:r>
          <w:r w:rsidR="00B36958">
            <w:t>[2]</w:t>
          </w:r>
          <w:r w:rsidR="00E86B4C">
            <w:fldChar w:fldCharType="end"/>
          </w:r>
        </w:sdtContent>
      </w:sdt>
      <w:r w:rsidR="00E86B4C">
        <w:t>, jedoch wird dies in vielen Implementierungen, wie auch der zu verwendenden Paho-</w:t>
      </w:r>
      <w:r w:rsidR="00D62215">
        <w:t>Client</w:t>
      </w:r>
      <w:r w:rsidR="00697918">
        <w:t>-</w:t>
      </w:r>
      <w:r w:rsidR="001836BE">
        <w:t>Bibliothek</w:t>
      </w:r>
      <w:r w:rsidR="00E86B4C">
        <w:t xml:space="preserve"> </w:t>
      </w:r>
      <w:r w:rsidR="002B044F">
        <w:t>unterstützt</w:t>
      </w:r>
      <w:r w:rsidR="00E86B4C">
        <w:t>.</w:t>
      </w:r>
    </w:p>
    <w:p w14:paraId="25E956ED" w14:textId="2CAB4C2B" w:rsidR="001836BE" w:rsidRDefault="002B1908" w:rsidP="00D65B6E">
      <w:r>
        <w:t xml:space="preserve">Hat ein Client die Verbindung zum Broker hergestellt, kann dieser Nachrichten publishen, sowie Subskriptionen auf gewisse </w:t>
      </w:r>
      <w:r w:rsidRPr="00D65B6E">
        <w:rPr>
          <w:i/>
          <w:iCs/>
        </w:rPr>
        <w:t>Topics</w:t>
      </w:r>
      <w:r w:rsidR="00AE2BBD">
        <w:rPr>
          <w:rStyle w:val="Funotenzeichen"/>
          <w:i/>
          <w:iCs/>
        </w:rPr>
        <w:footnoteReference w:id="2"/>
      </w:r>
      <w:r>
        <w:t xml:space="preserve"> (z.B. „</w:t>
      </w:r>
      <w:r w:rsidR="00AE2BBD">
        <w:t>Test</w:t>
      </w:r>
      <w:r>
        <w:t xml:space="preserve">/topic“) durchführen. Dabei müssen Nachrichten stehts ein </w:t>
      </w:r>
      <w:r w:rsidR="00BD344E" w:rsidRPr="00D65B6E">
        <w:rPr>
          <w:i/>
          <w:iCs/>
        </w:rPr>
        <w:t>Topic</w:t>
      </w:r>
      <w:r w:rsidR="00BD344E">
        <w:t>,</w:t>
      </w:r>
      <w:r w:rsidR="00E24D45">
        <w:t xml:space="preserve"> wie auch ein Byte</w:t>
      </w:r>
      <w:r w:rsidR="00A46BFD">
        <w:t xml:space="preserve"> </w:t>
      </w:r>
      <w:r w:rsidR="00E24D45">
        <w:t>Payloa</w:t>
      </w:r>
      <w:r w:rsidR="00A46BFD">
        <w:t>d unter 256M</w:t>
      </w:r>
      <w:r w:rsidR="00670A17">
        <w:t xml:space="preserve">byte </w:t>
      </w:r>
      <w:sdt>
        <w:sdtPr>
          <w:alias w:val="Don't edit this field"/>
          <w:tag w:val="CitaviPlaceholder#bf497641-5338-4a9b-9009-eca75c50f60a"/>
          <w:id w:val="179936757"/>
          <w:placeholder>
            <w:docPart w:val="1602741CED104184B6E73F0E08298919"/>
          </w:placeholder>
        </w:sdtPr>
        <w:sdtContent>
          <w:r w:rsidR="00670A17">
            <w:fldChar w:fldCharType="begin"/>
          </w:r>
          <w:r w:rsidR="00084BE7">
            <w:instrText>ADDIN CitaviPlaceholder{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}</w:instrText>
          </w:r>
          <w:r w:rsidR="00670A17">
            <w:fldChar w:fldCharType="separate"/>
          </w:r>
          <w:r w:rsidR="00B36958">
            <w:t>[8]</w:t>
          </w:r>
          <w:r w:rsidR="00670A17">
            <w:fldChar w:fldCharType="end"/>
          </w:r>
        </w:sdtContent>
      </w:sdt>
      <w:r w:rsidR="00A46BFD">
        <w:t xml:space="preserve"> </w:t>
      </w:r>
      <w:r>
        <w:t>haben, sodass der Broker die Nachrichten an Subskribierte Clients weiterleiten kann.</w:t>
      </w:r>
      <w:r w:rsidR="00A46BFD">
        <w:t xml:space="preserve"> </w:t>
      </w:r>
      <w:sdt>
        <w:sdtPr>
          <w:alias w:val="Don't edit this field"/>
          <w:tag w:val="CitaviPlaceholder#aaeb7c18-5ed3-4c13-be75-8630b85431f8"/>
          <w:id w:val="-388968239"/>
          <w:placeholder>
            <w:docPart w:val="DefaultPlaceholder_-1854013440"/>
          </w:placeholder>
        </w:sdtPr>
        <w:sdtContent>
          <w:r w:rsidR="00A46BFD">
            <w:fldChar w:fldCharType="begin"/>
          </w:r>
          <w:r w:rsidR="00084BE7">
            <w:instrText>ADDIN CitaviPlaceholder{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WFlYjdjMTgtNWVkMy00YzEzLWJlNzUtODYzMGI4NTQzMWY4IiwiVGV4dCI6Ils2XSIsIldBSVZlcnNpb24iOiI2LjMuMC4wIn0=}</w:instrText>
          </w:r>
          <w:r w:rsidR="00A46BFD">
            <w:fldChar w:fldCharType="separate"/>
          </w:r>
          <w:r w:rsidR="00B36958">
            <w:t>[6]</w:t>
          </w:r>
          <w:r w:rsidR="00A46BFD">
            <w:fldChar w:fldCharType="end"/>
          </w:r>
        </w:sdtContent>
      </w:sdt>
      <w:r w:rsidR="009E2B1D">
        <w:t>. Nachrichten werden dabei stets als single-Chunk versandt.</w:t>
      </w:r>
    </w:p>
    <w:p w14:paraId="19F584E7" w14:textId="5CE37686" w:rsidR="00655EA1" w:rsidRPr="00E71D98" w:rsidRDefault="002B1908" w:rsidP="00D65B6E">
      <w:r>
        <w:t xml:space="preserve">Zudem </w:t>
      </w:r>
      <w:r w:rsidR="004553FA">
        <w:t>erhalten Nachrichten Angabe</w:t>
      </w:r>
      <w:r w:rsidR="00D26FFA">
        <w:t>n</w:t>
      </w:r>
      <w:r w:rsidR="004553FA">
        <w:t xml:space="preserve"> </w:t>
      </w:r>
      <w:r w:rsidR="00E24D45">
        <w:t xml:space="preserve">wie </w:t>
      </w:r>
      <w:r w:rsidRPr="00D65B6E">
        <w:rPr>
          <w:i/>
          <w:iCs/>
        </w:rPr>
        <w:t>Q</w:t>
      </w:r>
      <w:r w:rsidR="00E949A1" w:rsidRPr="00D65B6E">
        <w:rPr>
          <w:i/>
          <w:iCs/>
        </w:rPr>
        <w:t>uality-Of-</w:t>
      </w:r>
      <w:r w:rsidRPr="00D65B6E">
        <w:rPr>
          <w:i/>
          <w:iCs/>
        </w:rPr>
        <w:t>S</w:t>
      </w:r>
      <w:r w:rsidR="00E949A1" w:rsidRPr="00D65B6E">
        <w:rPr>
          <w:i/>
          <w:iCs/>
        </w:rPr>
        <w:t>ervice</w:t>
      </w:r>
      <w:r w:rsidR="00E43875" w:rsidRPr="00D65B6E">
        <w:rPr>
          <w:i/>
          <w:iCs/>
        </w:rPr>
        <w:t xml:space="preserve"> </w:t>
      </w:r>
      <w:r w:rsidR="00E43875" w:rsidRPr="00E43875">
        <w:t>(QoS)</w:t>
      </w:r>
      <w:r w:rsidR="00D26FFA">
        <w:t xml:space="preserve"> und </w:t>
      </w:r>
      <w:r w:rsidR="004553FA">
        <w:t xml:space="preserve">ein </w:t>
      </w:r>
      <w:r w:rsidRPr="00D65B6E">
        <w:rPr>
          <w:i/>
          <w:iCs/>
        </w:rPr>
        <w:t>Retain</w:t>
      </w:r>
      <w:r w:rsidR="00EC644C" w:rsidRPr="00D65B6E">
        <w:rPr>
          <w:i/>
          <w:iCs/>
        </w:rPr>
        <w:t>-</w:t>
      </w:r>
      <w:r w:rsidRPr="00D65B6E">
        <w:rPr>
          <w:i/>
          <w:iCs/>
        </w:rPr>
        <w:t>Fla</w:t>
      </w:r>
      <w:r w:rsidR="004553FA" w:rsidRPr="00D65B6E">
        <w:rPr>
          <w:i/>
          <w:iCs/>
        </w:rPr>
        <w:t>g</w:t>
      </w:r>
      <w:r>
        <w:t>,</w:t>
      </w:r>
      <w:r w:rsidR="00D26FFA">
        <w:t xml:space="preserve"> welche </w:t>
      </w:r>
      <w:r w:rsidR="005B3636">
        <w:t xml:space="preserve">dafür sorgt, dass </w:t>
      </w:r>
      <w:r w:rsidR="00C652D3">
        <w:t>der Server die letzte Nachricht speichert und diese fortan</w:t>
      </w:r>
      <w:r w:rsidR="00705D89">
        <w:t xml:space="preserve"> an</w:t>
      </w:r>
      <w:r w:rsidR="00C652D3">
        <w:t xml:space="preserve"> allen </w:t>
      </w:r>
      <w:r w:rsidR="00705D89" w:rsidRPr="00D65B6E">
        <w:rPr>
          <w:i/>
          <w:iCs/>
        </w:rPr>
        <w:t>Subscriber</w:t>
      </w:r>
      <w:r w:rsidR="00705D89">
        <w:t xml:space="preserve"> des </w:t>
      </w:r>
      <w:r w:rsidR="00B84ABE">
        <w:t>zugehörigen Topic</w:t>
      </w:r>
      <w:r w:rsidR="00705D89">
        <w:t xml:space="preserve">s </w:t>
      </w:r>
      <w:r w:rsidR="00E43875">
        <w:t xml:space="preserve">beim erfolgreichen Verbindungsaufbau, </w:t>
      </w:r>
      <w:r w:rsidR="00C652D3">
        <w:t>sendet</w:t>
      </w:r>
      <w:r w:rsidR="00225333">
        <w:t xml:space="preserve"> </w:t>
      </w:r>
      <w:sdt>
        <w:sdtPr>
          <w:alias w:val="Don't edit this field"/>
          <w:tag w:val="CitaviPlaceholder#6632a730-8298-4760-98cf-934f0837b983"/>
          <w:id w:val="770133078"/>
          <w:placeholder>
            <w:docPart w:val="DefaultPlaceholder_-1854013440"/>
          </w:placeholder>
        </w:sdtPr>
        <w:sdtContent>
          <w:r w:rsidR="00AE2BBD">
            <w:fldChar w:fldCharType="begin"/>
          </w:r>
          <w:r w:rsidR="00084BE7">
            <w:instrText>ADDIN CitaviPlaceholder{eyIkaWQiOiIxIiwiRW50cmllcyI6W3siJGlkIjoiMiIsIklkIjoiOGI0NWIwNWEtM2JkNi00MDhmLTk1OWItODFhNjBjZjc4MTcx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dLCJPbmxpbmVBZGRyZXNzIjoiaHR0cDovL2RvY3Mub2FzaXMtb3Blbi5vcmcvbXF0dC9tcXR0L3YzLjEuMS9tcXR0LXYzLjEuMS5odG1sIiwiT3JnYW5pemF0aW9ucyI6W10sIk90aGVyc0ludm9sdmVkIjpbXSwiUHVibGlzaGVycyI6W10sIlF1b3RhdGlvbnMiOltdLCJSZWZlcmVuY2VUeXBlIjoiSW50ZXJuZXREb2N1bWVudCIsIlNob3J0VGl0bGUiOiJCYW5rcywgR3VwdGEg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1LTAxVDE1OjQ1OjI3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M2NjMyYTczMC04Mjk4LTQ3NjAtOThjZi05MzRmMDgzN2I5ODMiLCJUZXh0IjoiWzJdIiwiV0FJVmVyc2lvbiI6IjYuMy4wLjAifQ==}</w:instrText>
          </w:r>
          <w:r w:rsidR="00AE2BBD">
            <w:fldChar w:fldCharType="separate"/>
          </w:r>
          <w:r w:rsidR="00B36958">
            <w:t>[2]</w:t>
          </w:r>
          <w:r w:rsidR="00AE2BBD">
            <w:fldChar w:fldCharType="end"/>
          </w:r>
        </w:sdtContent>
      </w:sdt>
      <w:r w:rsidR="00C652D3">
        <w:t>.</w:t>
      </w:r>
    </w:p>
    <w:p w14:paraId="392CCB0A" w14:textId="6BDD6728" w:rsidR="000C6C5F" w:rsidRDefault="000C6C5F" w:rsidP="000C6C5F">
      <w:pPr>
        <w:pStyle w:val="Tabellenberschrift"/>
      </w:pPr>
      <w:r w:rsidRPr="0095724D">
        <w:rPr>
          <w:b/>
          <w:bCs/>
        </w:rPr>
        <w:t xml:space="preserve">Tabelle </w:t>
      </w:r>
      <w:r w:rsidRPr="0095724D">
        <w:rPr>
          <w:b/>
          <w:bCs/>
          <w:noProof/>
        </w:rPr>
        <w:fldChar w:fldCharType="begin"/>
      </w:r>
      <w:r w:rsidRPr="0095724D">
        <w:rPr>
          <w:b/>
          <w:bCs/>
          <w:noProof/>
        </w:rPr>
        <w:instrText xml:space="preserve"> SEQ Tabelle \* ARABIC </w:instrText>
      </w:r>
      <w:r w:rsidRPr="0095724D">
        <w:rPr>
          <w:b/>
          <w:bCs/>
          <w:noProof/>
        </w:rPr>
        <w:fldChar w:fldCharType="separate"/>
      </w:r>
      <w:r w:rsidR="00783AED">
        <w:rPr>
          <w:b/>
          <w:bCs/>
          <w:noProof/>
        </w:rPr>
        <w:t>2</w:t>
      </w:r>
      <w:r w:rsidRPr="0095724D">
        <w:rPr>
          <w:b/>
          <w:bCs/>
          <w:noProof/>
        </w:rPr>
        <w:fldChar w:fldCharType="end"/>
      </w:r>
      <w:r w:rsidR="0095724D" w:rsidRPr="0095724D">
        <w:rPr>
          <w:b/>
          <w:bCs/>
        </w:rPr>
        <w:t>:</w:t>
      </w:r>
      <w:r w:rsidR="0095724D">
        <w:t xml:space="preserve"> </w:t>
      </w:r>
      <w:r>
        <w:t xml:space="preserve">Überblick über Unterschiede zwischen Nearby Connections und MQTT </w:t>
      </w:r>
      <w:sdt>
        <w:sdtPr>
          <w:alias w:val="Don't edit this field"/>
          <w:tag w:val="CitaviPlaceholder#7364d53b-8db6-4f14-bd65-37257a640c6e"/>
          <w:id w:val="1193891203"/>
          <w:placeholder>
            <w:docPart w:val="39B0E4C0C2D347D8A1D95D8B29A13DE1"/>
          </w:placeholder>
        </w:sdtPr>
        <w:sdtContent>
          <w:r>
            <w:fldChar w:fldCharType="begin"/>
          </w:r>
          <w:r w:rsidR="00084BE7">
            <w:instrText>ADDIN CitaviPlaceholder{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UtMDFUMTU6NDY6MTE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NzM2NGQ1M2ItOGRiNi00ZjE0LWJkNjUtMzcyNTdhNjQwYzZlIiwiVGV4dCI6Ils3XSIsIldBSVZlcnNpb24iOiI2LjMuMC4wIn0=}</w:instrText>
          </w:r>
          <w:r>
            <w:fldChar w:fldCharType="separate"/>
          </w:r>
          <w:r w:rsidR="00B36958">
            <w:t>[7]</w:t>
          </w:r>
          <w:r>
            <w:fldChar w:fldCharType="end"/>
          </w:r>
        </w:sdtContent>
      </w:sdt>
      <w:r>
        <w:t xml:space="preserve"> </w:t>
      </w:r>
    </w:p>
    <w:tbl>
      <w:tblPr>
        <w:tblStyle w:val="Tabellenraster"/>
        <w:tblW w:w="8424" w:type="dxa"/>
        <w:tblInd w:w="360" w:type="dxa"/>
        <w:tblLook w:val="04A0" w:firstRow="1" w:lastRow="0" w:firstColumn="1" w:lastColumn="0" w:noHBand="0" w:noVBand="1"/>
      </w:tblPr>
      <w:tblGrid>
        <w:gridCol w:w="2045"/>
        <w:gridCol w:w="2693"/>
        <w:gridCol w:w="3686"/>
      </w:tblGrid>
      <w:tr w:rsidR="000C6C5F" w14:paraId="4DF35181" w14:textId="77777777" w:rsidTr="009F3792">
        <w:tc>
          <w:tcPr>
            <w:tcW w:w="2045" w:type="dxa"/>
          </w:tcPr>
          <w:p w14:paraId="06761FAB" w14:textId="77777777" w:rsidR="000C6C5F" w:rsidRDefault="000C6C5F" w:rsidP="00CA6BB2">
            <w:r>
              <w:t>Aktion</w:t>
            </w:r>
          </w:p>
        </w:tc>
        <w:tc>
          <w:tcPr>
            <w:tcW w:w="2693" w:type="dxa"/>
          </w:tcPr>
          <w:p w14:paraId="7CA99F36" w14:textId="77777777" w:rsidR="000C6C5F" w:rsidRDefault="000C6C5F" w:rsidP="00CA6BB2">
            <w:r>
              <w:t>MQTT</w:t>
            </w:r>
          </w:p>
        </w:tc>
        <w:tc>
          <w:tcPr>
            <w:tcW w:w="3686" w:type="dxa"/>
          </w:tcPr>
          <w:p w14:paraId="124DCE62" w14:textId="77777777" w:rsidR="000C6C5F" w:rsidRDefault="000C6C5F" w:rsidP="00CA6BB2">
            <w:r>
              <w:t>Nearby Connections</w:t>
            </w:r>
          </w:p>
        </w:tc>
      </w:tr>
      <w:tr w:rsidR="007E41F2" w14:paraId="1D8EAF34" w14:textId="77777777" w:rsidTr="009F3792">
        <w:tc>
          <w:tcPr>
            <w:tcW w:w="2045" w:type="dxa"/>
          </w:tcPr>
          <w:p w14:paraId="2418E341" w14:textId="151FC24E" w:rsidR="007E41F2" w:rsidRDefault="00BB0BEE" w:rsidP="007E41F2">
            <w:r>
              <w:t>Netwerktopologie</w:t>
            </w:r>
          </w:p>
        </w:tc>
        <w:tc>
          <w:tcPr>
            <w:tcW w:w="2693" w:type="dxa"/>
          </w:tcPr>
          <w:p w14:paraId="69D30ADB" w14:textId="504B1558" w:rsidR="007E41F2" w:rsidRDefault="00BB0BEE" w:rsidP="007B626B">
            <w:r>
              <w:t>Server/Client</w:t>
            </w:r>
          </w:p>
        </w:tc>
        <w:tc>
          <w:tcPr>
            <w:tcW w:w="3686" w:type="dxa"/>
          </w:tcPr>
          <w:p w14:paraId="60545005" w14:textId="3B7D5CEE" w:rsidR="007E41F2" w:rsidRDefault="00BB0BEE" w:rsidP="007E41F2">
            <w:r>
              <w:t>Cluster, Star oder Point</w:t>
            </w:r>
            <w:r w:rsidR="007B626B">
              <w:t>-to-</w:t>
            </w:r>
            <w:r>
              <w:t>Point</w:t>
            </w:r>
          </w:p>
        </w:tc>
      </w:tr>
      <w:tr w:rsidR="007E41F2" w14:paraId="7CAC0A56" w14:textId="77777777" w:rsidTr="009F3792">
        <w:tc>
          <w:tcPr>
            <w:tcW w:w="2045" w:type="dxa"/>
          </w:tcPr>
          <w:p w14:paraId="3D7A5C59" w14:textId="26CE8E2B" w:rsidR="007E41F2" w:rsidRDefault="007E41F2" w:rsidP="007E41F2">
            <w:r>
              <w:t>Verbindung</w:t>
            </w:r>
          </w:p>
        </w:tc>
        <w:tc>
          <w:tcPr>
            <w:tcW w:w="2693" w:type="dxa"/>
          </w:tcPr>
          <w:p w14:paraId="1A3598CD" w14:textId="3D63BB23" w:rsidR="007E41F2" w:rsidRDefault="00942862" w:rsidP="007E41F2">
            <w:r>
              <w:t>P</w:t>
            </w:r>
            <w:r w:rsidR="007E41F2">
              <w:t>ersistent</w:t>
            </w:r>
            <w:r w:rsidR="009F3792">
              <w:t xml:space="preserve"> </w:t>
            </w:r>
            <w:r w:rsidR="008B7456">
              <w:t>zum Server</w:t>
            </w:r>
          </w:p>
        </w:tc>
        <w:tc>
          <w:tcPr>
            <w:tcW w:w="3686" w:type="dxa"/>
          </w:tcPr>
          <w:p w14:paraId="1533BB7B" w14:textId="5339414C" w:rsidR="007E41F2" w:rsidRDefault="007E41F2" w:rsidP="007E41F2">
            <w:r>
              <w:t>Persistent</w:t>
            </w:r>
            <w:r w:rsidR="006E5DB2">
              <w:t xml:space="preserve"> zu den einzelnen Peers</w:t>
            </w:r>
          </w:p>
        </w:tc>
      </w:tr>
      <w:tr w:rsidR="003960C4" w14:paraId="3866C423" w14:textId="77777777" w:rsidTr="009F3792">
        <w:tc>
          <w:tcPr>
            <w:tcW w:w="2045" w:type="dxa"/>
          </w:tcPr>
          <w:p w14:paraId="7C5E0700" w14:textId="604960AF" w:rsidR="003960C4" w:rsidRDefault="00C72C1A" w:rsidP="003960C4">
            <w:r>
              <w:t>Verwendete</w:t>
            </w:r>
            <w:r w:rsidR="00A81D78">
              <w:t>s</w:t>
            </w:r>
            <w:r>
              <w:t xml:space="preserve"> Protokoll</w:t>
            </w:r>
          </w:p>
        </w:tc>
        <w:tc>
          <w:tcPr>
            <w:tcW w:w="2693" w:type="dxa"/>
          </w:tcPr>
          <w:p w14:paraId="3E3F8B81" w14:textId="2AC0C0C8" w:rsidR="003960C4" w:rsidRDefault="003960C4" w:rsidP="003960C4">
            <w:r>
              <w:t xml:space="preserve">TCP/ </w:t>
            </w:r>
            <w:r w:rsidR="00670A17">
              <w:t>IP</w:t>
            </w:r>
          </w:p>
        </w:tc>
        <w:tc>
          <w:tcPr>
            <w:tcW w:w="3686" w:type="dxa"/>
          </w:tcPr>
          <w:p w14:paraId="26D79B1F" w14:textId="58F22E00" w:rsidR="003960C4" w:rsidRDefault="003960C4" w:rsidP="003960C4">
            <w:r>
              <w:t xml:space="preserve">Bluetooth, </w:t>
            </w:r>
            <w:r w:rsidR="00DA3F0D">
              <w:t>BLE</w:t>
            </w:r>
            <w:r>
              <w:t>, Wifi Hotspot</w:t>
            </w:r>
          </w:p>
        </w:tc>
      </w:tr>
      <w:tr w:rsidR="007E41F2" w14:paraId="1D2F3653" w14:textId="77777777" w:rsidTr="009F3792">
        <w:tc>
          <w:tcPr>
            <w:tcW w:w="2045" w:type="dxa"/>
          </w:tcPr>
          <w:p w14:paraId="0A8A9BC8" w14:textId="3240B5C8" w:rsidR="007E41F2" w:rsidRDefault="007E41F2" w:rsidP="007E41F2">
            <w:r>
              <w:t>Nachrichtenaustausch</w:t>
            </w:r>
          </w:p>
        </w:tc>
        <w:tc>
          <w:tcPr>
            <w:tcW w:w="2693" w:type="dxa"/>
          </w:tcPr>
          <w:p w14:paraId="0286F9F0" w14:textId="6E77FD17" w:rsidR="007E41F2" w:rsidRDefault="007E41F2" w:rsidP="007E41F2">
            <w:r>
              <w:t>Publish</w:t>
            </w:r>
            <w:r w:rsidR="00D77726">
              <w:t xml:space="preserve"> (1:</w:t>
            </w:r>
            <w:r w:rsidR="00B25B52">
              <w:t>N</w:t>
            </w:r>
            <w:bookmarkStart w:id="36" w:name="_GoBack"/>
            <w:bookmarkEnd w:id="36"/>
            <w:r w:rsidR="00D77726">
              <w:t>)</w:t>
            </w:r>
          </w:p>
        </w:tc>
        <w:tc>
          <w:tcPr>
            <w:tcW w:w="3686" w:type="dxa"/>
          </w:tcPr>
          <w:p w14:paraId="0F2F1B19" w14:textId="34DCAED9" w:rsidR="007E41F2" w:rsidRPr="00D87E7D" w:rsidRDefault="007E41F2" w:rsidP="007E41F2">
            <w:r>
              <w:t xml:space="preserve">Bidirektional </w:t>
            </w:r>
            <w:r w:rsidRPr="00D87E7D">
              <w:t>One</w:t>
            </w:r>
            <w:r>
              <w:t>-</w:t>
            </w:r>
            <w:r w:rsidRPr="00D87E7D">
              <w:t>Way</w:t>
            </w:r>
            <w:r w:rsidR="005E7ECD">
              <w:t xml:space="preserve"> (1:</w:t>
            </w:r>
            <w:r w:rsidR="009709B8">
              <w:t>1</w:t>
            </w:r>
            <w:r w:rsidR="005E7ECD">
              <w:t>)</w:t>
            </w:r>
          </w:p>
        </w:tc>
      </w:tr>
      <w:tr w:rsidR="007E41F2" w14:paraId="4F63D2FF" w14:textId="77777777" w:rsidTr="009F3792">
        <w:tc>
          <w:tcPr>
            <w:tcW w:w="2045" w:type="dxa"/>
          </w:tcPr>
          <w:p w14:paraId="735BCD75" w14:textId="69B50F76" w:rsidR="007E41F2" w:rsidRDefault="007E41F2" w:rsidP="007E41F2">
            <w:r>
              <w:lastRenderedPageBreak/>
              <w:t>Authentifikation</w:t>
            </w:r>
          </w:p>
        </w:tc>
        <w:tc>
          <w:tcPr>
            <w:tcW w:w="2693" w:type="dxa"/>
          </w:tcPr>
          <w:p w14:paraId="23E5F3FF" w14:textId="0ED06F7B" w:rsidR="007E41F2" w:rsidRDefault="007E41F2" w:rsidP="007E41F2">
            <w:r>
              <w:t>Namen und Passwort</w:t>
            </w:r>
            <w:r w:rsidR="00242527">
              <w:t>-Feld</w:t>
            </w:r>
          </w:p>
        </w:tc>
        <w:tc>
          <w:tcPr>
            <w:tcW w:w="3686" w:type="dxa"/>
          </w:tcPr>
          <w:p w14:paraId="164CEA41" w14:textId="77777777" w:rsidR="00422CA7" w:rsidRDefault="00422CA7" w:rsidP="007E41F2">
            <w:r>
              <w:t>Verbindungsanfrage an Nutzer</w:t>
            </w:r>
          </w:p>
          <w:p w14:paraId="47CE4618" w14:textId="6C04FC38" w:rsidR="007E41F2" w:rsidRDefault="00422CA7" w:rsidP="007E41F2">
            <w:r>
              <w:t>(</w:t>
            </w:r>
            <w:r w:rsidR="004D37C3">
              <w:t>Optional implementierba</w:t>
            </w:r>
            <w:r>
              <w:t>r)</w:t>
            </w:r>
          </w:p>
        </w:tc>
      </w:tr>
      <w:tr w:rsidR="007E41F2" w14:paraId="3E79BAED" w14:textId="77777777" w:rsidTr="009F3792">
        <w:tc>
          <w:tcPr>
            <w:tcW w:w="2045" w:type="dxa"/>
          </w:tcPr>
          <w:p w14:paraId="73F91821" w14:textId="559C2828" w:rsidR="007E41F2" w:rsidRDefault="001D18D5" w:rsidP="007E41F2">
            <w:r>
              <w:t>Nachrichtenv</w:t>
            </w:r>
            <w:r w:rsidR="007E41F2">
              <w:t>erschlüsselung</w:t>
            </w:r>
          </w:p>
        </w:tc>
        <w:tc>
          <w:tcPr>
            <w:tcW w:w="2693" w:type="dxa"/>
          </w:tcPr>
          <w:p w14:paraId="361FAB2A" w14:textId="1CF577F1" w:rsidR="007E41F2" w:rsidRDefault="007E41F2" w:rsidP="007E41F2">
            <w:r>
              <w:t>TLS möglich</w:t>
            </w:r>
          </w:p>
        </w:tc>
        <w:tc>
          <w:tcPr>
            <w:tcW w:w="3686" w:type="dxa"/>
          </w:tcPr>
          <w:p w14:paraId="77F649CA" w14:textId="4329BEC8" w:rsidR="007E41F2" w:rsidRDefault="004D37C3" w:rsidP="007E41F2">
            <w:r>
              <w:t xml:space="preserve">Wird aktiviert, wenn Entwickler </w:t>
            </w:r>
            <w:r w:rsidR="000A3590">
              <w:t>Authentifikation implementiert</w:t>
            </w:r>
          </w:p>
        </w:tc>
      </w:tr>
      <w:tr w:rsidR="007E41F2" w14:paraId="6895222A" w14:textId="77777777" w:rsidTr="009F3792">
        <w:tc>
          <w:tcPr>
            <w:tcW w:w="2045" w:type="dxa"/>
          </w:tcPr>
          <w:p w14:paraId="7B69BCB4" w14:textId="55BDA359" w:rsidR="007E41F2" w:rsidRDefault="00610CB6" w:rsidP="007E41F2">
            <w:r>
              <w:t>Payload-typ</w:t>
            </w:r>
          </w:p>
        </w:tc>
        <w:tc>
          <w:tcPr>
            <w:tcW w:w="2693" w:type="dxa"/>
          </w:tcPr>
          <w:p w14:paraId="2141AC09" w14:textId="3121F471" w:rsidR="007E41F2" w:rsidRDefault="00E02ACC" w:rsidP="007E41F2">
            <w:r>
              <w:t>Byte</w:t>
            </w:r>
          </w:p>
        </w:tc>
        <w:tc>
          <w:tcPr>
            <w:tcW w:w="3686" w:type="dxa"/>
          </w:tcPr>
          <w:p w14:paraId="76B3BE36" w14:textId="60C93869" w:rsidR="007E41F2" w:rsidRDefault="00E52490" w:rsidP="00610CB6">
            <w:r>
              <w:t>Byte</w:t>
            </w:r>
            <w:r w:rsidR="00610CB6">
              <w:t xml:space="preserve">, </w:t>
            </w:r>
            <w:r w:rsidR="00D243E3">
              <w:t>Stream oder</w:t>
            </w:r>
            <w:r w:rsidR="00610CB6">
              <w:t xml:space="preserve"> File</w:t>
            </w:r>
          </w:p>
        </w:tc>
      </w:tr>
      <w:tr w:rsidR="00E52490" w14:paraId="28CFFF3F" w14:textId="77777777" w:rsidTr="009F3792">
        <w:tc>
          <w:tcPr>
            <w:tcW w:w="2045" w:type="dxa"/>
          </w:tcPr>
          <w:p w14:paraId="40326592" w14:textId="4D5AD0F4" w:rsidR="00E52490" w:rsidRDefault="00A3424B" w:rsidP="007E41F2">
            <w:r>
              <w:t>Adressant</w:t>
            </w:r>
          </w:p>
        </w:tc>
        <w:tc>
          <w:tcPr>
            <w:tcW w:w="2693" w:type="dxa"/>
          </w:tcPr>
          <w:p w14:paraId="686F770A" w14:textId="7777E2D5" w:rsidR="00E52490" w:rsidRDefault="00E52490" w:rsidP="007E41F2">
            <w:r>
              <w:t>Topic</w:t>
            </w:r>
            <w:r w:rsidR="00A3424B">
              <w:t>-</w:t>
            </w:r>
            <w:r w:rsidR="00335EA4">
              <w:t>Subscriber</w:t>
            </w:r>
          </w:p>
        </w:tc>
        <w:tc>
          <w:tcPr>
            <w:tcW w:w="3686" w:type="dxa"/>
          </w:tcPr>
          <w:p w14:paraId="1736B525" w14:textId="7A2A1FE3" w:rsidR="00E52490" w:rsidRDefault="00E52490" w:rsidP="007E41F2">
            <w:r>
              <w:t>En</w:t>
            </w:r>
            <w:r w:rsidR="00AB47C0">
              <w:t>d</w:t>
            </w:r>
            <w:r>
              <w:t>pointID</w:t>
            </w:r>
          </w:p>
        </w:tc>
      </w:tr>
      <w:tr w:rsidR="007E41F2" w14:paraId="568E2F1B" w14:textId="77777777" w:rsidTr="009F3792">
        <w:tc>
          <w:tcPr>
            <w:tcW w:w="2045" w:type="dxa"/>
          </w:tcPr>
          <w:p w14:paraId="3C4C8B89" w14:textId="77777777" w:rsidR="007E41F2" w:rsidRDefault="007E41F2" w:rsidP="007E41F2">
            <w:r>
              <w:t>Max Packet-Größe</w:t>
            </w:r>
          </w:p>
        </w:tc>
        <w:tc>
          <w:tcPr>
            <w:tcW w:w="2693" w:type="dxa"/>
          </w:tcPr>
          <w:p w14:paraId="7A097659" w14:textId="46A2A442" w:rsidR="007E41F2" w:rsidRDefault="007E41F2" w:rsidP="007E41F2">
            <w:r>
              <w:t xml:space="preserve">Maximal 256MB (Seitens des Brokers einstellbar) </w:t>
            </w:r>
          </w:p>
        </w:tc>
        <w:tc>
          <w:tcPr>
            <w:tcW w:w="3686" w:type="dxa"/>
          </w:tcPr>
          <w:p w14:paraId="580E40BF" w14:textId="77777777" w:rsidR="007E41F2" w:rsidRDefault="007E41F2" w:rsidP="007E41F2">
            <w:r>
              <w:t>Bytes: 32KB</w:t>
            </w:r>
          </w:p>
          <w:p w14:paraId="0BD71D5D" w14:textId="277A39AA" w:rsidR="007E41F2" w:rsidRDefault="007E41F2" w:rsidP="007E41F2">
            <w:r>
              <w:t>Files</w:t>
            </w:r>
            <w:r w:rsidR="00007091">
              <w:t>&amp;</w:t>
            </w:r>
            <w:r w:rsidR="00AB47C0">
              <w:t>Stream</w:t>
            </w:r>
            <w:r>
              <w:t>: unbegrenzt</w:t>
            </w:r>
          </w:p>
        </w:tc>
      </w:tr>
      <w:tr w:rsidR="007E41F2" w14:paraId="6BF55E91" w14:textId="77777777" w:rsidTr="009F3792">
        <w:tc>
          <w:tcPr>
            <w:tcW w:w="2045" w:type="dxa"/>
          </w:tcPr>
          <w:p w14:paraId="27B21319" w14:textId="1E2F271A" w:rsidR="007E41F2" w:rsidRDefault="00CD0B2F" w:rsidP="007E41F2">
            <w:r>
              <w:t>Chunked-Encoding:</w:t>
            </w:r>
          </w:p>
        </w:tc>
        <w:tc>
          <w:tcPr>
            <w:tcW w:w="2693" w:type="dxa"/>
          </w:tcPr>
          <w:p w14:paraId="75937C52" w14:textId="14A0D69C" w:rsidR="007E41F2" w:rsidRDefault="007E41F2" w:rsidP="007E41F2">
            <w:r>
              <w:t>Single Chunk</w:t>
            </w:r>
          </w:p>
        </w:tc>
        <w:tc>
          <w:tcPr>
            <w:tcW w:w="3686" w:type="dxa"/>
          </w:tcPr>
          <w:p w14:paraId="764D6CCE" w14:textId="5D6BACD4" w:rsidR="00D72A5B" w:rsidRDefault="007E41F2" w:rsidP="007E41F2">
            <w:r>
              <w:t>Bytes</w:t>
            </w:r>
            <w:r w:rsidR="00D72A5B">
              <w:t>-Payload:</w:t>
            </w:r>
            <w:r>
              <w:t xml:space="preserve"> Single Chunk</w:t>
            </w:r>
          </w:p>
          <w:p w14:paraId="3615589D" w14:textId="4DA01EA3" w:rsidR="007E41F2" w:rsidRDefault="00D72A5B" w:rsidP="007E41F2">
            <w:r>
              <w:t xml:space="preserve">File&amp;Stream-Payload: </w:t>
            </w:r>
            <w:r w:rsidR="007E41F2">
              <w:t>Chunked</w:t>
            </w:r>
          </w:p>
        </w:tc>
      </w:tr>
    </w:tbl>
    <w:p w14:paraId="47256FED" w14:textId="77777777" w:rsidR="00C959DF" w:rsidRPr="00C959DF" w:rsidRDefault="00C959DF" w:rsidP="00C959DF"/>
    <w:p w14:paraId="169AD75F" w14:textId="77777777" w:rsidR="00B265B6" w:rsidRDefault="00B265B6" w:rsidP="00B265B6">
      <w:pPr>
        <w:pStyle w:val="berschrift3"/>
      </w:pPr>
      <w:r>
        <w:t>Architektur der API</w:t>
      </w:r>
    </w:p>
    <w:p w14:paraId="4D45274F" w14:textId="77777777" w:rsidR="00B265B6" w:rsidRDefault="00B265B6" w:rsidP="00B265B6">
      <w:pPr>
        <w:pStyle w:val="Listenabsatz"/>
        <w:numPr>
          <w:ilvl w:val="0"/>
          <w:numId w:val="24"/>
        </w:numPr>
      </w:pPr>
      <w:r>
        <w:t>Wahl zwischen API als Service und API ehrbare Aktivity.</w:t>
      </w:r>
    </w:p>
    <w:p w14:paraId="7101ECB2" w14:textId="77777777" w:rsidR="00B265B6" w:rsidRPr="00F64B37" w:rsidRDefault="00B265B6" w:rsidP="00B265B6">
      <w:pPr>
        <w:pStyle w:val="Listenabsatz"/>
        <w:numPr>
          <w:ilvl w:val="0"/>
          <w:numId w:val="24"/>
        </w:numPr>
      </w:pPr>
      <w:r>
        <w:t>Vor und Nachteile + Wahl der Entscheidung</w:t>
      </w:r>
    </w:p>
    <w:p w14:paraId="2993D122" w14:textId="77777777" w:rsidR="005948DD" w:rsidRDefault="005948DD" w:rsidP="005948DD">
      <w:pPr>
        <w:ind w:left="360"/>
      </w:pPr>
    </w:p>
    <w:p w14:paraId="6FE7AC64" w14:textId="2EC9CDAE" w:rsidR="009E7AF7" w:rsidRDefault="001564F2" w:rsidP="009E7AF7">
      <w:pPr>
        <w:pStyle w:val="berschrift1"/>
      </w:pPr>
      <w:bookmarkStart w:id="37" w:name="_Toc38056095"/>
      <w:r>
        <w:lastRenderedPageBreak/>
        <w:t>Software-</w:t>
      </w:r>
      <w:r w:rsidR="009D2031">
        <w:t>Design</w:t>
      </w:r>
      <w:bookmarkEnd w:id="37"/>
    </w:p>
    <w:p w14:paraId="1B816796" w14:textId="4C9912AE" w:rsidR="003D3EDD" w:rsidRDefault="003D3EDD" w:rsidP="00CE7922">
      <w:pPr>
        <w:pStyle w:val="Listenabsatz"/>
        <w:numPr>
          <w:ilvl w:val="0"/>
          <w:numId w:val="24"/>
        </w:numPr>
      </w:pPr>
      <w:r>
        <w:t xml:space="preserve">Aus den Anforderungen ist ersichtlich, das </w:t>
      </w:r>
    </w:p>
    <w:p w14:paraId="276E68AA" w14:textId="19BE4AFA" w:rsidR="003D3EDD" w:rsidRDefault="003D3EDD" w:rsidP="00CE7922">
      <w:pPr>
        <w:pStyle w:val="Listenabsatz"/>
        <w:numPr>
          <w:ilvl w:val="0"/>
          <w:numId w:val="24"/>
        </w:numPr>
      </w:pPr>
      <w:r>
        <w:t xml:space="preserve">Die Nearfly-Komponente wird als </w:t>
      </w:r>
      <w:r w:rsidR="007D1D80">
        <w:t xml:space="preserve">Bound </w:t>
      </w:r>
      <w:r>
        <w:t>Service implementiert.</w:t>
      </w:r>
    </w:p>
    <w:p w14:paraId="19CB23C6" w14:textId="19D27100" w:rsidR="003D3EDD" w:rsidRDefault="003D3EDD" w:rsidP="003D3EDD">
      <w:pPr>
        <w:pStyle w:val="Listenabsatz"/>
        <w:numPr>
          <w:ilvl w:val="1"/>
          <w:numId w:val="24"/>
        </w:numPr>
      </w:pPr>
      <w:r>
        <w:t xml:space="preserve">Dadurch ensteht der Vorteil das dieser Service, nach dem einmaligen starten </w:t>
      </w:r>
      <w:r w:rsidR="003752B3">
        <w:t>solange, wie die eigentliche App im Hintergrund läuft. Wird innerhlab derselben Anwendung die App gewechelt muss der Service nicht erneut gestartet werden</w:t>
      </w:r>
      <w:r w:rsidR="003419DF">
        <w:t xml:space="preserve">. Es genügt ein </w:t>
      </w:r>
      <w:r w:rsidR="007D16FD">
        <w:t>bind-Anfrage,</w:t>
      </w:r>
      <w:r w:rsidR="003419DF">
        <w:t xml:space="preserve"> um die Aktivity mit dem Service zu verbinden. </w:t>
      </w:r>
    </w:p>
    <w:p w14:paraId="06BD84AE" w14:textId="1B6F90F1" w:rsidR="003419DF" w:rsidRDefault="003419DF" w:rsidP="003D3EDD">
      <w:pPr>
        <w:pStyle w:val="Listenabsatz"/>
        <w:numPr>
          <w:ilvl w:val="1"/>
          <w:numId w:val="24"/>
        </w:numPr>
      </w:pPr>
      <w:r>
        <w:t>Service bietet dabei ein client-server interface</w:t>
      </w:r>
    </w:p>
    <w:p w14:paraId="60AE3423" w14:textId="08B433F9" w:rsidR="003D3EDD" w:rsidRDefault="003419DF" w:rsidP="0088593D">
      <w:pPr>
        <w:pStyle w:val="Listenabsatz"/>
        <w:numPr>
          <w:ilvl w:val="1"/>
          <w:numId w:val="24"/>
        </w:numPr>
      </w:pPr>
      <w:r>
        <w:t xml:space="preserve">Wird der Service nicht länger benötigt, kann sich der client durch aufrufen eines unbindService() vom Service löchen. </w:t>
      </w:r>
    </w:p>
    <w:p w14:paraId="3440AC28" w14:textId="008778E6" w:rsidR="0088593D" w:rsidRDefault="0088593D" w:rsidP="003D3EDD">
      <w:pPr>
        <w:pStyle w:val="Listenabsatz"/>
        <w:numPr>
          <w:ilvl w:val="1"/>
          <w:numId w:val="24"/>
        </w:numPr>
      </w:pPr>
      <w:r>
        <w:t xml:space="preserve">Ein Service kann dabei entwerder durch bindService() oder startService() gestartet werden. Wird ein Service durch ersteres gestartet, wird dessen Lebenszeit durch die verbundenen Clients bestimmt. Sodass dieser automatisch vom Android Betriebssytem beendet wird, sobald </w:t>
      </w:r>
      <w:r w:rsidR="00664631">
        <w:t>der letzte Client ein unbindService aufruft.</w:t>
      </w:r>
    </w:p>
    <w:p w14:paraId="6835B4DE" w14:textId="63776C06" w:rsidR="00157B88" w:rsidRDefault="00A52821" w:rsidP="00A52821">
      <w:pPr>
        <w:pStyle w:val="Listenabsatz"/>
        <w:numPr>
          <w:ilvl w:val="0"/>
          <w:numId w:val="24"/>
        </w:numPr>
      </w:pPr>
      <w:r>
        <w:t xml:space="preserve">Entsprechend den MQTT und Nearby </w:t>
      </w:r>
    </w:p>
    <w:p w14:paraId="72586A6E" w14:textId="4AFE5EA3" w:rsidR="00CE7922" w:rsidRDefault="00614EC1" w:rsidP="00CE7922">
      <w:pPr>
        <w:pStyle w:val="Listenabsatz"/>
        <w:numPr>
          <w:ilvl w:val="0"/>
          <w:numId w:val="24"/>
        </w:numPr>
      </w:pPr>
      <w:r>
        <w:t>Die Schnittstellen, welche System anbietet sollen ähnlich der Schnittstellen des unterliegenden Systemen sein</w:t>
      </w:r>
    </w:p>
    <w:p w14:paraId="6DD7B959" w14:textId="3F9875E1" w:rsidR="00390383" w:rsidRDefault="00DD69E3" w:rsidP="00614EC1">
      <w:pPr>
        <w:pStyle w:val="Listenabsatz"/>
        <w:numPr>
          <w:ilvl w:val="0"/>
          <w:numId w:val="24"/>
        </w:numPr>
      </w:pPr>
      <w:r>
        <w:t>Während NearbyConnectionsAbstract die Grund-Funktionalitäten von Nearby  Connection, wie etwa</w:t>
      </w:r>
      <w:r w:rsidR="00390383">
        <w:t>:</w:t>
      </w:r>
    </w:p>
    <w:p w14:paraId="4B040A39" w14:textId="1807081A" w:rsidR="00390383" w:rsidRDefault="00390383" w:rsidP="00390383">
      <w:pPr>
        <w:pStyle w:val="Listenabsatz"/>
        <w:numPr>
          <w:ilvl w:val="1"/>
          <w:numId w:val="24"/>
        </w:numPr>
      </w:pPr>
      <w:r>
        <w:t xml:space="preserve">Starten und Stoppen von Advertising und Discovering </w:t>
      </w:r>
    </w:p>
    <w:p w14:paraId="00A19298" w14:textId="2B34FA1C" w:rsidR="00390383" w:rsidRDefault="00DB3EA3" w:rsidP="00390383">
      <w:pPr>
        <w:pStyle w:val="Listenabsatz"/>
        <w:numPr>
          <w:ilvl w:val="1"/>
          <w:numId w:val="24"/>
        </w:numPr>
      </w:pPr>
      <w:r>
        <w:t>Die Speicherung von gefundenen, wie verbundenne und pendin Entpunkten</w:t>
      </w:r>
    </w:p>
    <w:p w14:paraId="2A6BBC72" w14:textId="11853358" w:rsidR="00DB3EA3" w:rsidRDefault="00DB3EA3" w:rsidP="0008374E">
      <w:pPr>
        <w:pStyle w:val="Listenabsatz"/>
        <w:numPr>
          <w:ilvl w:val="1"/>
          <w:numId w:val="24"/>
        </w:numPr>
      </w:pPr>
      <w:r>
        <w:t>Das Akzeptieren Verbindungen</w:t>
      </w:r>
    </w:p>
    <w:p w14:paraId="3E0F6BB8" w14:textId="69633FFC" w:rsidR="0008374E" w:rsidRDefault="0008374E" w:rsidP="0008374E">
      <w:pPr>
        <w:pStyle w:val="Listenabsatz"/>
        <w:numPr>
          <w:ilvl w:val="0"/>
          <w:numId w:val="24"/>
        </w:numPr>
      </w:pPr>
      <w:r>
        <w:t>Verwaltet, erbt der MyNearflyConnecitonsClient diese Funktionalitäten und benutzt diese. Durch Benutzung einer zweiten Komponente soll möglicchst wenig an der NearbyConnectionsAbstract</w:t>
      </w:r>
      <w:r w:rsidR="00FF5449">
        <w:t xml:space="preserve"> verändert werden.</w:t>
      </w:r>
    </w:p>
    <w:p w14:paraId="2A4BCE5B" w14:textId="5F9F14B9" w:rsidR="001D2B59" w:rsidRDefault="0049259C" w:rsidP="001D2B59">
      <w:pPr>
        <w:pStyle w:val="Listenabsatz"/>
        <w:numPr>
          <w:ilvl w:val="0"/>
          <w:numId w:val="24"/>
        </w:numPr>
      </w:pPr>
      <w:r>
        <w:t xml:space="preserve">In </w:t>
      </w:r>
      <w:r w:rsidR="004A6A9D">
        <w:t>MyNearflyConnectionsClient</w:t>
      </w:r>
      <w:r>
        <w:t xml:space="preserve"> werden die Funktionen implementiert, welche benötigt werden, damit das System im Nearfly-Modus </w:t>
      </w:r>
      <w:r w:rsidR="001D2B59">
        <w:t>autonom ein Netzwerk aus den Nahliegeneden Knoten formen kann.</w:t>
      </w:r>
      <w:r w:rsidR="00F476E7">
        <w:t xml:space="preserve"> Sowie das Nearbyseitige senden und empfangen von Nachrichten, filtern…</w:t>
      </w:r>
    </w:p>
    <w:p w14:paraId="7532CD8A" w14:textId="6C3DD5EF" w:rsidR="00DD69E3" w:rsidRDefault="004322CC" w:rsidP="00614EC1">
      <w:pPr>
        <w:pStyle w:val="Listenabsatz"/>
        <w:numPr>
          <w:ilvl w:val="0"/>
          <w:numId w:val="24"/>
        </w:numPr>
      </w:pPr>
      <w:r>
        <w:t>Receive Payload Callback enspricht einer Erweiterung des von Nearby angeboteten Interfaces PayloadCallback, zum handeln</w:t>
      </w:r>
      <w:r w:rsidR="000177C0">
        <w:t>.</w:t>
      </w:r>
    </w:p>
    <w:p w14:paraId="1B452A9C" w14:textId="7A9CF285" w:rsidR="00367849" w:rsidRDefault="00367849" w:rsidP="00614EC1">
      <w:pPr>
        <w:pStyle w:val="Listenabsatz"/>
        <w:numPr>
          <w:ilvl w:val="0"/>
          <w:numId w:val="24"/>
        </w:numPr>
      </w:pPr>
      <w:r>
        <w:t>Ähnlich wie die beziehung zwischen NearbyConnectionsclient und derer Basisklasse, soll auch MQTTMessaging nicht direkt bearbeitet werden, sondern die Funktionalitätetn im My MQTT Client implementiert werden.</w:t>
      </w:r>
    </w:p>
    <w:p w14:paraId="7210CE53" w14:textId="5FA955EE" w:rsidR="00367849" w:rsidRDefault="0006793C" w:rsidP="00614EC1">
      <w:pPr>
        <w:pStyle w:val="Listenabsatz"/>
        <w:numPr>
          <w:ilvl w:val="0"/>
          <w:numId w:val="24"/>
        </w:numPr>
      </w:pPr>
      <w:r>
        <w:lastRenderedPageBreak/>
        <w:t xml:space="preserve">Wie üblicherweise im Android-Framework soll auch die </w:t>
      </w:r>
      <w:r w:rsidR="00367849">
        <w:t xml:space="preserve">Nearfly-Serivce Bibliothek </w:t>
      </w:r>
      <w:r>
        <w:t>mit der eigenltichen Aktivity über ein Nearby Interface kommunizieren. Dabei soll diese die Methode onFile, onMessage und onLog anbieten.</w:t>
      </w:r>
    </w:p>
    <w:p w14:paraId="7E5283B8" w14:textId="692B5A93" w:rsidR="0006793C" w:rsidRDefault="0006793C" w:rsidP="00614EC1">
      <w:pPr>
        <w:pStyle w:val="Listenabsatz"/>
        <w:numPr>
          <w:ilvl w:val="0"/>
          <w:numId w:val="24"/>
        </w:numPr>
      </w:pPr>
      <w:r>
        <w:t xml:space="preserve">Wie auch bereits in den Anforderungen sollen Reintext-Nachrichten von File-Nachrichten unterschieden werden. Dies liegt daran das Nearby selbst beide Nachrichtentypen anders handhabt und die Files nach dem Empfangen direkt speichert. </w:t>
      </w:r>
    </w:p>
    <w:p w14:paraId="2E66EFE0" w14:textId="3249A465" w:rsidR="000177C0" w:rsidRPr="000177C0" w:rsidRDefault="000177C0" w:rsidP="00614EC1">
      <w:pPr>
        <w:pStyle w:val="Listenabsatz"/>
        <w:numPr>
          <w:ilvl w:val="0"/>
          <w:numId w:val="24"/>
        </w:numPr>
        <w:rPr>
          <w:color w:val="BFBFBF" w:themeColor="background1" w:themeShade="BF"/>
        </w:rPr>
      </w:pPr>
      <w:r w:rsidRPr="000177C0">
        <w:rPr>
          <w:color w:val="BFBFBF" w:themeColor="background1" w:themeShade="BF"/>
        </w:rPr>
        <w:t xml:space="preserve">MsgForwarder Komponente wird im späteren benötigt, weil die Nachrichten später weitergeleitet werden müssen, da Nearby </w:t>
      </w:r>
    </w:p>
    <w:p w14:paraId="4E3B3FE3" w14:textId="7AF0B0B5" w:rsidR="004F1207" w:rsidRDefault="004F1207" w:rsidP="004F1207">
      <w:r>
        <w:t xml:space="preserve">Im </w:t>
      </w:r>
      <w:r w:rsidR="00BF51AC">
        <w:t>Folgenden</w:t>
      </w:r>
      <w:r>
        <w:t xml:space="preserve"> wird Design veranschaulicht:</w:t>
      </w:r>
    </w:p>
    <w:p w14:paraId="520EC008" w14:textId="56F99142" w:rsidR="004F1207" w:rsidRDefault="00567C84" w:rsidP="004F1207">
      <w:r>
        <w:rPr>
          <w:b/>
          <w:bCs/>
        </w:rPr>
        <w:t>Nearfly</w:t>
      </w:r>
      <w:r w:rsidR="004F1207" w:rsidRPr="00C25A13">
        <w:rPr>
          <w:b/>
          <w:bCs/>
        </w:rPr>
        <w:t xml:space="preserve">Message: </w:t>
      </w:r>
      <w:r w:rsidR="004F1207">
        <w:t>Erweiterte Nachricht, welche hilft Nearby-Messsages an MQTT-Messages assimilieren. Beinhaltet bisher: Topic, Payload… zukünftig wahrscheinlich noch sequence number, Gesamtanzahl der Chunks pro Paket, Priorität, sendLatest + evtl. timestamp</w:t>
      </w:r>
    </w:p>
    <w:p w14:paraId="37058941" w14:textId="4CC79711" w:rsidR="00567C84" w:rsidRDefault="00567C84" w:rsidP="00567C84">
      <w:pPr>
        <w:pStyle w:val="Listenabsatz"/>
        <w:numPr>
          <w:ilvl w:val="0"/>
          <w:numId w:val="24"/>
        </w:numPr>
      </w:pPr>
      <w:r>
        <w:t xml:space="preserve">Evlt. </w:t>
      </w:r>
    </w:p>
    <w:p w14:paraId="1AE9C135" w14:textId="77777777" w:rsidR="004F1207" w:rsidRDefault="004F1207" w:rsidP="004F1207">
      <w:r w:rsidRPr="00B54169">
        <w:rPr>
          <w:b/>
          <w:bCs/>
        </w:rPr>
        <w:t>Nearby Unpublisher:</w:t>
      </w:r>
      <w:r>
        <w:t xml:space="preserve"> Wird gebraucht, da Nearby im gegensatz zum MQTT Protokoll Nachrichten „persistent“ publisht. Damit werden gepublishte Nachrichten, ähnlich MQTT publishes mit aktiver retain flag, bis zu ihrem unpublish von allen subscribern ein mal empfagen.</w:t>
      </w:r>
    </w:p>
    <w:p w14:paraId="14A5E0FA" w14:textId="77777777" w:rsidR="004F1207" w:rsidRDefault="004F1207" w:rsidP="004F1207">
      <w:pPr>
        <w:pStyle w:val="Listenabsatz"/>
        <w:numPr>
          <w:ilvl w:val="0"/>
          <w:numId w:val="22"/>
        </w:numPr>
      </w:pPr>
      <w:r>
        <w:t>Nach publish, wartet dieser durch sleep bis zum aublauf der timetolive der gepublishten Nearby Nachricht und unpublisht diese.</w:t>
      </w:r>
    </w:p>
    <w:p w14:paraId="3AB49EAD" w14:textId="77777777" w:rsidR="004F1207" w:rsidRDefault="004F1207" w:rsidP="004F1207">
      <w:pPr>
        <w:pStyle w:val="Listenabsatz"/>
        <w:numPr>
          <w:ilvl w:val="0"/>
          <w:numId w:val="22"/>
        </w:numPr>
      </w:pPr>
      <w:r>
        <w:t>Sonst legt dieser sich schlafen, ein erneutes publishen wacht diesen durch ein notify auf</w:t>
      </w:r>
    </w:p>
    <w:p w14:paraId="3E38341B" w14:textId="77777777" w:rsidR="004F1207" w:rsidRDefault="004F1207" w:rsidP="004F1207">
      <w:r w:rsidRPr="00C25A13">
        <w:rPr>
          <w:b/>
          <w:bCs/>
        </w:rPr>
        <w:t>Neafly Service:</w:t>
      </w:r>
      <w:r>
        <w:t xml:space="preserve"> Service Klasse, welche sowohl den selbst implementierten Neafby Service, wie auch den MQTT Service beinhaltet. </w:t>
      </w:r>
    </w:p>
    <w:p w14:paraId="0D33C0CF" w14:textId="77777777" w:rsidR="004F1207" w:rsidRDefault="004F1207" w:rsidP="004F1207">
      <w:pPr>
        <w:pStyle w:val="Listenabsatz"/>
        <w:numPr>
          <w:ilvl w:val="0"/>
          <w:numId w:val="22"/>
        </w:numPr>
      </w:pPr>
      <w:r>
        <w:t xml:space="preserve">Integrierter Nearby Service beinhaltet: Kanalfilter, </w:t>
      </w:r>
    </w:p>
    <w:p w14:paraId="1578863D" w14:textId="77777777" w:rsidR="004F1207" w:rsidRDefault="004F1207" w:rsidP="004F1207">
      <w:r>
        <w:t>Message Listener(Interface): Dient zur dependency inversion  zwischen subManager und Nearfly Service durch z.B.  onMessage/ onStatus-Methoden</w:t>
      </w:r>
    </w:p>
    <w:p w14:paraId="4BC29F1C" w14:textId="3C3B7121" w:rsidR="004F1207" w:rsidRPr="00C25A13" w:rsidRDefault="00002395" w:rsidP="004F1207">
      <w:pPr>
        <w:rPr>
          <w:b/>
          <w:bCs/>
        </w:rPr>
      </w:pPr>
      <w:r>
        <w:rPr>
          <w:b/>
          <w:bCs/>
        </w:rPr>
        <w:t>MessageManager</w:t>
      </w:r>
      <w:r w:rsidR="004F1207" w:rsidRPr="00C25A13">
        <w:rPr>
          <w:b/>
          <w:bCs/>
        </w:rPr>
        <w:t>:</w:t>
      </w:r>
    </w:p>
    <w:p w14:paraId="045EE3EB" w14:textId="77777777" w:rsidR="004F1207" w:rsidRDefault="004F1207" w:rsidP="004F1207">
      <w:pPr>
        <w:pStyle w:val="Listenabsatz"/>
        <w:numPr>
          <w:ilvl w:val="0"/>
          <w:numId w:val="22"/>
        </w:numPr>
      </w:pPr>
      <w:r>
        <w:t>Speichert erhaltene Datenpakete nach Eintreffen in PriorityBlockingQueue</w:t>
      </w:r>
    </w:p>
    <w:p w14:paraId="475A73AE" w14:textId="77777777" w:rsidR="004F1207" w:rsidRDefault="004F1207" w:rsidP="004F1207">
      <w:pPr>
        <w:pStyle w:val="Listenabsatz"/>
        <w:numPr>
          <w:ilvl w:val="0"/>
          <w:numId w:val="22"/>
        </w:numPr>
      </w:pPr>
      <w:r>
        <w:t xml:space="preserve">Hat einen Counter (Sequence Number), welcher </w:t>
      </w:r>
    </w:p>
    <w:p w14:paraId="7414B4B9" w14:textId="77777777" w:rsidR="004F1207" w:rsidRDefault="004F1207" w:rsidP="004F1207">
      <w:pPr>
        <w:pStyle w:val="Listenabsatz"/>
        <w:numPr>
          <w:ilvl w:val="0"/>
          <w:numId w:val="22"/>
        </w:numPr>
      </w:pPr>
      <w:r>
        <w:t>Zuständig erhaltene Chunks zusammenzufügen</w:t>
      </w:r>
    </w:p>
    <w:p w14:paraId="5966073B" w14:textId="77777777" w:rsidR="004F1207" w:rsidRDefault="004F1207" w:rsidP="004F1207">
      <w:pPr>
        <w:pStyle w:val="Listenabsatz"/>
        <w:numPr>
          <w:ilvl w:val="0"/>
          <w:numId w:val="22"/>
        </w:numPr>
      </w:pPr>
      <w:r>
        <w:t>Trifft eine not chunked oder die letzte einer chunked Nachricht ein, werden wenn nötig deren Fragmente aus einer PriorityQueue geholt und der SubCallBack Listener getriggert.</w:t>
      </w:r>
    </w:p>
    <w:p w14:paraId="0691CBBA" w14:textId="6D369E6A" w:rsidR="004930C3" w:rsidRPr="00BC08A4" w:rsidRDefault="00367849" w:rsidP="004930C3">
      <w:pPr>
        <w:pStyle w:val="Abbildung"/>
        <w:rPr>
          <w:rStyle w:val="Kommentarzeichen"/>
          <w:sz w:val="24"/>
        </w:rPr>
      </w:pPr>
      <w:r>
        <w:rPr>
          <w:noProof/>
        </w:rPr>
        <w:lastRenderedPageBreak/>
        <w:drawing>
          <wp:inline distT="0" distB="0" distL="0" distR="0" wp14:anchorId="63682C03" wp14:editId="160F22B7">
            <wp:extent cx="5399405" cy="421703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99405" cy="4217035"/>
                    </a:xfrm>
                    <a:prstGeom prst="rect">
                      <a:avLst/>
                    </a:prstGeom>
                  </pic:spPr>
                </pic:pic>
              </a:graphicData>
            </a:graphic>
          </wp:inline>
        </w:drawing>
      </w:r>
    </w:p>
    <w:p w14:paraId="098F542A" w14:textId="7546EBC8" w:rsidR="00E63193" w:rsidRPr="00E63193" w:rsidRDefault="004930C3" w:rsidP="00E63193">
      <w:pPr>
        <w:pStyle w:val="Beschriftung"/>
      </w:pPr>
      <w:bookmarkStart w:id="38" w:name="_Ref15828139"/>
      <w:bookmarkStart w:id="39" w:name="_Toc7017097"/>
      <w:bookmarkStart w:id="40"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783AED">
        <w:rPr>
          <w:b/>
          <w:noProof/>
        </w:rPr>
        <w:t>2</w:t>
      </w:r>
      <w:r w:rsidRPr="00BC08A4">
        <w:rPr>
          <w:b/>
        </w:rPr>
        <w:fldChar w:fldCharType="end"/>
      </w:r>
      <w:bookmarkEnd w:id="38"/>
      <w:r>
        <w:rPr>
          <w:b/>
        </w:rPr>
        <w:t>:</w:t>
      </w:r>
      <w:r w:rsidRPr="00BC08A4">
        <w:t xml:space="preserve"> </w:t>
      </w:r>
      <w:bookmarkEnd w:id="39"/>
      <w:bookmarkEnd w:id="40"/>
      <w:r>
        <w:t>Software-Architektur</w:t>
      </w:r>
    </w:p>
    <w:p w14:paraId="401A9AD7" w14:textId="77777777" w:rsidR="004930C3" w:rsidRPr="00812798" w:rsidRDefault="004930C3" w:rsidP="004930C3"/>
    <w:p w14:paraId="57B30524" w14:textId="77777777" w:rsidR="004930C3" w:rsidRDefault="004930C3" w:rsidP="004930C3"/>
    <w:p w14:paraId="09D92A85" w14:textId="77777777" w:rsidR="004930C3" w:rsidRDefault="004930C3" w:rsidP="004930C3">
      <w:r>
        <w:t>Nearfly API hat folgende Funktionen:</w:t>
      </w:r>
    </w:p>
    <w:p w14:paraId="6B40EE21" w14:textId="77777777" w:rsidR="004930C3" w:rsidRDefault="004930C3" w:rsidP="004930C3">
      <w:pPr>
        <w:pStyle w:val="Listenabsatz"/>
        <w:numPr>
          <w:ilvl w:val="0"/>
          <w:numId w:val="22"/>
        </w:numPr>
      </w:pPr>
      <w:r>
        <w:t>Connect(MqttOptions, NearbyOptions)</w:t>
      </w:r>
    </w:p>
    <w:p w14:paraId="34FC6292" w14:textId="77777777" w:rsidR="004930C3" w:rsidRDefault="004930C3" w:rsidP="004930C3">
      <w:pPr>
        <w:pStyle w:val="Listenabsatz"/>
        <w:numPr>
          <w:ilvl w:val="0"/>
          <w:numId w:val="22"/>
        </w:numPr>
      </w:pPr>
      <w:r>
        <w:t>Subscribe(channel, QoS)</w:t>
      </w:r>
    </w:p>
    <w:p w14:paraId="5EBDA802" w14:textId="50245570" w:rsidR="00896A95" w:rsidRPr="00CE7969" w:rsidRDefault="004930C3" w:rsidP="00896A95">
      <w:pPr>
        <w:pStyle w:val="Listenabsatz"/>
        <w:numPr>
          <w:ilvl w:val="0"/>
          <w:numId w:val="22"/>
        </w:numPr>
      </w:pPr>
      <w:r>
        <w:t>Publish(channel, payload, priority)</w:t>
      </w:r>
    </w:p>
    <w:bookmarkStart w:id="41" w:name="_Toc38056098"/>
    <w:p w14:paraId="02932229" w14:textId="1DCFDFCD"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20">
                      <w14:nvContentPartPr>
                        <w14:cNvContentPartPr/>
                      </w14:nvContentPartPr>
                      <w14:xfrm>
                        <a:off x="0" y="0"/>
                        <a:ext cx="34920" cy="1800"/>
                      </w14:xfrm>
                    </w14:contentPart>
                  </a:graphicData>
                </a:graphic>
              </wp:anchor>
            </w:drawing>
          </mc:Choice>
          <mc:Fallback>
            <w:pict>
              <v:shapetype w14:anchorId="19AC2C7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3" o:title=""/>
              </v:shape>
            </w:pict>
          </mc:Fallback>
        </mc:AlternateContent>
      </w:r>
      <w:r w:rsidR="004930C3">
        <w:t>Implementierung</w:t>
      </w:r>
      <w:r w:rsidR="00D13B3B">
        <w:t xml:space="preserve"> des Nearfly Services</w:t>
      </w:r>
      <w:bookmarkEnd w:id="41"/>
    </w:p>
    <w:p w14:paraId="25F3D01D" w14:textId="6256ED0C" w:rsidR="00405841" w:rsidRDefault="00606FEB" w:rsidP="00405841">
      <w:pPr>
        <w:pStyle w:val="Listenabsatz"/>
        <w:numPr>
          <w:ilvl w:val="0"/>
          <w:numId w:val="22"/>
        </w:numPr>
      </w:pPr>
      <w:r>
        <w:t xml:space="preserve">Weclhe Permission msüsen gewährt werden </w:t>
      </w:r>
      <w:r w:rsidR="002353FF">
        <w:t>…</w:t>
      </w:r>
      <w:r w:rsidR="002C149C">
        <w:t>+ Fragen zur Runtime und warum das gemacht werden muss</w:t>
      </w:r>
    </w:p>
    <w:p w14:paraId="194B908E" w14:textId="2EF65BE1" w:rsidR="00C3182F" w:rsidRDefault="00405841" w:rsidP="00C3182F">
      <w:pPr>
        <w:pStyle w:val="Listenabsatz"/>
        <w:numPr>
          <w:ilvl w:val="0"/>
          <w:numId w:val="22"/>
        </w:numPr>
      </w:pPr>
      <w:r>
        <w:t>Wahl der Kanäle</w:t>
      </w:r>
      <w:r w:rsidR="00C3182F">
        <w:t>:</w:t>
      </w:r>
    </w:p>
    <w:p w14:paraId="4D9FEF3A" w14:textId="6237967B" w:rsidR="00F62725" w:rsidRDefault="00F62725" w:rsidP="00C3182F">
      <w:pPr>
        <w:pStyle w:val="Listenabsatz"/>
        <w:numPr>
          <w:ilvl w:val="1"/>
          <w:numId w:val="22"/>
        </w:numPr>
      </w:pPr>
      <w:r>
        <w:t xml:space="preserve">Nearby Connections bietet eine </w:t>
      </w:r>
      <w:r w:rsidR="008D501E">
        <w:t>Sichtbarkeitsbeschränkung</w:t>
      </w:r>
      <w:r>
        <w:t xml:space="preserve"> für nahstehende Geräte an, welche durch die Angabe einer UTF-8 encodierter SERVICE_ID erfolgt. Sinnvoll ist die Benutzung dieses Features, um unerwünschte Verbindungsanfragen zwischen unterschiedlichen </w:t>
      </w:r>
      <w:r w:rsidR="00030CE5">
        <w:t>Applikationen</w:t>
      </w:r>
      <w:r>
        <w:t xml:space="preserve"> und </w:t>
      </w:r>
      <w:r w:rsidR="00E57004">
        <w:t>den damit verbundenen Overhead</w:t>
      </w:r>
      <w:r>
        <w:t xml:space="preserve"> zu vermeiden</w:t>
      </w:r>
      <w:r w:rsidR="00FD75FB">
        <w:t xml:space="preserve">. Da MQTT wird das top-level Topic als solches gebraucht. Sodass </w:t>
      </w:r>
      <w:r w:rsidR="00865D3D">
        <w:t>beim Verbindungsaufbau eun NEARFLYCONTEXT angeben muss.</w:t>
      </w:r>
    </w:p>
    <w:p w14:paraId="127CF8C0" w14:textId="2E774B70" w:rsidR="00A57DF2" w:rsidRDefault="00E7782C" w:rsidP="00A57DF2">
      <w:pPr>
        <w:pStyle w:val="Listenabsatz"/>
        <w:numPr>
          <w:ilvl w:val="0"/>
          <w:numId w:val="22"/>
        </w:numPr>
      </w:pPr>
      <w:r>
        <w:t>Dynamisches wechseln zwischen Online- und Offline-Modus</w:t>
      </w:r>
    </w:p>
    <w:p w14:paraId="3195DE88" w14:textId="5A672C8E" w:rsidR="00F165B5" w:rsidRDefault="00F165B5" w:rsidP="00A57DF2">
      <w:pPr>
        <w:pStyle w:val="Listenabsatz"/>
        <w:numPr>
          <w:ilvl w:val="0"/>
          <w:numId w:val="22"/>
        </w:numPr>
      </w:pPr>
      <w:r>
        <w:t>Realisierung der Callbacks</w:t>
      </w:r>
    </w:p>
    <w:p w14:paraId="43251841" w14:textId="14A1628E" w:rsidR="00387E1D" w:rsidRDefault="00387E1D" w:rsidP="00A57DF2">
      <w:pPr>
        <w:pStyle w:val="Listenabsatz"/>
        <w:numPr>
          <w:ilvl w:val="0"/>
          <w:numId w:val="22"/>
        </w:numPr>
      </w:pPr>
      <w:r>
        <w:t>Übertragung von TextNachrichten</w:t>
      </w:r>
    </w:p>
    <w:p w14:paraId="069A2B8A" w14:textId="3B2964E3" w:rsidR="000E2D39" w:rsidRDefault="000E2D39" w:rsidP="000E2D39">
      <w:pPr>
        <w:pStyle w:val="Listenabsatz"/>
        <w:numPr>
          <w:ilvl w:val="1"/>
          <w:numId w:val="22"/>
        </w:numPr>
      </w:pPr>
      <w:r>
        <w:t xml:space="preserve">Nearby: Wahl zwischen Bineary und Stream + </w:t>
      </w:r>
      <w:r w:rsidR="00406603">
        <w:t>konkrete Werte, was für ein unterschied hat was gemacht</w:t>
      </w:r>
      <w:r w:rsidR="0019617F">
        <w:t>?</w:t>
      </w:r>
    </w:p>
    <w:p w14:paraId="42757042" w14:textId="67B5B83B" w:rsidR="000E2D39" w:rsidRDefault="00843913" w:rsidP="000E2D39">
      <w:pPr>
        <w:pStyle w:val="Listenabsatz"/>
        <w:numPr>
          <w:ilvl w:val="1"/>
          <w:numId w:val="22"/>
        </w:numPr>
      </w:pPr>
      <w:r>
        <w:t xml:space="preserve">Bei MQTT hingegen reicht es die Datei im Stream einzulesen und diese in ein Binary-Array zu konvertieren. </w:t>
      </w:r>
      <w:r w:rsidR="00B7254C">
        <w:t xml:space="preserve">Die </w:t>
      </w:r>
      <w:r w:rsidR="00401E49">
        <w:t>Binary-Datei kann dann als Single Chunk gesendet werden</w:t>
      </w:r>
    </w:p>
    <w:p w14:paraId="2258C341" w14:textId="7FC77E97" w:rsidR="00387E1D" w:rsidRDefault="00387E1D" w:rsidP="00A57DF2">
      <w:pPr>
        <w:pStyle w:val="Listenabsatz"/>
        <w:numPr>
          <w:ilvl w:val="0"/>
          <w:numId w:val="22"/>
        </w:numPr>
      </w:pPr>
      <w:r>
        <w:t>Übertragung von Files</w:t>
      </w:r>
    </w:p>
    <w:p w14:paraId="23506124" w14:textId="51263A13" w:rsidR="00324DA9" w:rsidRDefault="00324DA9" w:rsidP="00324DA9">
      <w:pPr>
        <w:pStyle w:val="Listenabsatz"/>
        <w:numPr>
          <w:ilvl w:val="1"/>
          <w:numId w:val="22"/>
        </w:numPr>
      </w:pPr>
      <w:r>
        <w:t xml:space="preserve">Wenn die Aktivity auf Files zugreift, muss darauf geachtet werden, das diese </w:t>
      </w:r>
      <w:r w:rsidR="006D7AA6">
        <w:t>die rechte READ_EXTERNAL_STORAGE und WRITE_EXTERNAL_STORAGE</w:t>
      </w:r>
      <w:r w:rsidR="001138C8">
        <w:t xml:space="preserve"> besitzt.</w:t>
      </w:r>
    </w:p>
    <w:p w14:paraId="428EC7BD" w14:textId="31D2513B" w:rsidR="00CB72FC" w:rsidRDefault="00CB72FC" w:rsidP="00324DA9">
      <w:pPr>
        <w:pStyle w:val="Listenabsatz"/>
        <w:numPr>
          <w:ilvl w:val="1"/>
          <w:numId w:val="22"/>
        </w:numPr>
      </w:pPr>
      <w:r>
        <w:t>Sequenzdiagram wie im Buch</w:t>
      </w:r>
      <w:r w:rsidR="003C1590">
        <w:t>(11.04.20)</w:t>
      </w:r>
      <w:r>
        <w:t xml:space="preserve"> für Nearby aufzeichnen</w:t>
      </w:r>
    </w:p>
    <w:p w14:paraId="5D8FB97D" w14:textId="69AC02AF" w:rsidR="00EB332A" w:rsidRDefault="00EB332A" w:rsidP="00A57DF2">
      <w:pPr>
        <w:pStyle w:val="Listenabsatz"/>
        <w:numPr>
          <w:ilvl w:val="0"/>
          <w:numId w:val="22"/>
        </w:numPr>
      </w:pPr>
      <w:r>
        <w:t>Implementierung von Stream üvertragung. Aufpassen das RAM nicht vollläuft, daher Datei lokal abspeichern</w:t>
      </w:r>
      <w:r w:rsidR="00324DA9">
        <w:t>.</w:t>
      </w:r>
    </w:p>
    <w:p w14:paraId="557F690A" w14:textId="0DC2DB64" w:rsidR="00155773" w:rsidRDefault="00155773" w:rsidP="00A57DF2">
      <w:pPr>
        <w:pStyle w:val="Listenabsatz"/>
        <w:numPr>
          <w:ilvl w:val="0"/>
          <w:numId w:val="22"/>
        </w:numPr>
      </w:pPr>
      <w:r>
        <w:t>Wahl des Threads für die Forwarding komponente</w:t>
      </w:r>
      <w:r w:rsidR="00B71082">
        <w:t>: Thread-Pool Executor</w:t>
      </w:r>
    </w:p>
    <w:p w14:paraId="64F920FC" w14:textId="43A67707" w:rsidR="004A1AF1" w:rsidRPr="004A1AF1" w:rsidRDefault="009469CF" w:rsidP="004A1AF1">
      <w:pPr>
        <w:pStyle w:val="berschrift2"/>
        <w:rPr>
          <w:color w:val="A6A6A6" w:themeColor="background1" w:themeShade="A6"/>
        </w:rPr>
      </w:pPr>
      <w:bookmarkStart w:id="42" w:name="_Toc38056099"/>
      <w:r>
        <w:rPr>
          <w:color w:val="A6A6A6" w:themeColor="background1" w:themeShade="A6"/>
        </w:rPr>
        <w:t>Erstellen der Bibliothek</w:t>
      </w:r>
      <w:bookmarkEnd w:id="42"/>
    </w:p>
    <w:p w14:paraId="3C6C50A5" w14:textId="77777777" w:rsidR="009469CF" w:rsidRPr="000C6C5F" w:rsidRDefault="009469CF" w:rsidP="009469CF">
      <w:pPr>
        <w:pStyle w:val="Listenabsatz"/>
        <w:numPr>
          <w:ilvl w:val="0"/>
          <w:numId w:val="22"/>
        </w:numPr>
        <w:rPr>
          <w:color w:val="A6A6A6" w:themeColor="background1" w:themeShade="A6"/>
        </w:rPr>
      </w:pPr>
      <w:r w:rsidRPr="000C6C5F">
        <w:rPr>
          <w:color w:val="A6A6A6" w:themeColor="background1" w:themeShade="A6"/>
        </w:rPr>
        <w:t>Da zu Entwickelnde System eine Bibliothek sein soll, mus zunächst entschieden werden, welche Art benutzt wird</w:t>
      </w:r>
    </w:p>
    <w:p w14:paraId="225EA56E" w14:textId="77777777" w:rsidR="009469CF" w:rsidRPr="000C6C5F" w:rsidRDefault="009469CF" w:rsidP="009469CF">
      <w:pPr>
        <w:pStyle w:val="Listenabsatz"/>
        <w:numPr>
          <w:ilvl w:val="0"/>
          <w:numId w:val="22"/>
        </w:numPr>
        <w:rPr>
          <w:color w:val="A6A6A6" w:themeColor="background1" w:themeShade="A6"/>
        </w:rPr>
      </w:pPr>
      <w:r w:rsidRPr="000C6C5F">
        <w:rPr>
          <w:color w:val="A6A6A6" w:themeColor="background1" w:themeShade="A6"/>
        </w:rPr>
        <w:t>Android-Studio bietet 2 Arten von Bibliotheken. Java und Android Biblitoheken</w:t>
      </w:r>
    </w:p>
    <w:p w14:paraId="480BF2DD" w14:textId="3F973120" w:rsidR="009469CF" w:rsidRPr="009469CF" w:rsidRDefault="009469CF" w:rsidP="009469CF">
      <w:pPr>
        <w:pStyle w:val="Listenabsatz"/>
        <w:numPr>
          <w:ilvl w:val="0"/>
          <w:numId w:val="22"/>
        </w:numPr>
        <w:rPr>
          <w:color w:val="A6A6A6" w:themeColor="background1" w:themeShade="A6"/>
        </w:rPr>
      </w:pPr>
      <w:r w:rsidRPr="000C6C5F">
        <w:rPr>
          <w:color w:val="A6A6A6" w:themeColor="background1" w:themeShade="A6"/>
        </w:rPr>
        <w:t>(Kurze Erläuterung der Vorteile der AAR-Bib und weswegen diese zu verwenden ist)</w:t>
      </w:r>
    </w:p>
    <w:p w14:paraId="23183891" w14:textId="106FA86D" w:rsidR="00D023CA" w:rsidRDefault="00224EFE" w:rsidP="00D023CA">
      <w:pPr>
        <w:pStyle w:val="Listenabsatz"/>
        <w:numPr>
          <w:ilvl w:val="0"/>
          <w:numId w:val="22"/>
        </w:numPr>
      </w:pPr>
      <w:r>
        <w:t xml:space="preserve">Um eine </w:t>
      </w:r>
      <w:r w:rsidR="00FA5FDD">
        <w:t>Bibliothek</w:t>
      </w:r>
      <w:r>
        <w:t xml:space="preserve"> zu erstellen, muss </w:t>
      </w:r>
      <w:r w:rsidR="00563145">
        <w:t>das Projekt</w:t>
      </w:r>
      <w:r>
        <w:t xml:space="preserve"> zunächst in 2 Modulen eingeteilt werden. Dabei muss beinhaltet eines der Module die Nearfly-Bibliothek welche später in anderen Projekten eingebunden werden kann, während das </w:t>
      </w:r>
      <w:r w:rsidR="00643012">
        <w:t>zweite</w:t>
      </w:r>
      <w:r>
        <w:t xml:space="preserve"> Modul </w:t>
      </w:r>
      <w:r w:rsidR="002D77AC">
        <w:t xml:space="preserve">die </w:t>
      </w:r>
      <w:r>
        <w:t>Beispielanwendungen</w:t>
      </w:r>
      <w:r w:rsidR="008F01F0">
        <w:t xml:space="preserve"> enthält</w:t>
      </w:r>
      <w:r>
        <w:t xml:space="preserve">, welche zunächst erstellt </w:t>
      </w:r>
      <w:r w:rsidR="002D77AC">
        <w:t>werden</w:t>
      </w:r>
      <w:r>
        <w:t xml:space="preserve">, um die </w:t>
      </w:r>
      <w:r>
        <w:lastRenderedPageBreak/>
        <w:t>Bibliothek auf Ihre Grundfunktionalitäten hin zu testen</w:t>
      </w:r>
      <w:r w:rsidR="00905902">
        <w:t xml:space="preserve">. Das zweite Modul soll später aber auch um </w:t>
      </w:r>
      <w:r>
        <w:t xml:space="preserve">die Szenarien </w:t>
      </w:r>
      <w:r w:rsidR="00905902">
        <w:t>ergänzt werden</w:t>
      </w:r>
      <w:r>
        <w:t>.</w:t>
      </w:r>
    </w:p>
    <w:p w14:paraId="269D0B3B" w14:textId="049757B8" w:rsidR="00D023CA" w:rsidRDefault="00D023CA" w:rsidP="00D023CA">
      <w:pPr>
        <w:pStyle w:val="Listenabsatz"/>
        <w:numPr>
          <w:ilvl w:val="0"/>
          <w:numId w:val="22"/>
        </w:numPr>
      </w:pPr>
      <w:r>
        <w:t>Die Bibliothek wird als Service implementiert</w:t>
      </w:r>
      <w:r w:rsidR="005A3182">
        <w:t xml:space="preserve"> (</w:t>
      </w:r>
      <w:r w:rsidR="005A3182" w:rsidRPr="00C965CB">
        <w:rPr>
          <w:highlight w:val="cyan"/>
        </w:rPr>
        <w:t>Design-Entscheidung oder Implementierung?</w:t>
      </w:r>
      <w:r w:rsidR="005A3182">
        <w:t>)</w:t>
      </w:r>
    </w:p>
    <w:p w14:paraId="613C06F4" w14:textId="520C510D" w:rsidR="00464FCE" w:rsidRDefault="009B058B" w:rsidP="00BF51AC">
      <w:pPr>
        <w:pStyle w:val="Listenabsatz"/>
        <w:numPr>
          <w:ilvl w:val="0"/>
          <w:numId w:val="22"/>
        </w:numPr>
      </w:pPr>
      <w:r>
        <w:t>Sequenz- und Aktivitätsdiagramme</w:t>
      </w:r>
      <w:r w:rsidR="007D1437">
        <w:t xml:space="preserve"> verdeutlichen die Prozessabläufe und welche Komponenten durchlaufen werden</w:t>
      </w:r>
      <w:r>
        <w:t xml:space="preserve">: Wie </w:t>
      </w:r>
      <w:r w:rsidR="007D1437">
        <w:t xml:space="preserve">beim </w:t>
      </w:r>
      <w:r>
        <w:t>publish</w:t>
      </w:r>
      <w:r w:rsidR="00D023CA">
        <w:t>-</w:t>
      </w:r>
      <w:r>
        <w:t xml:space="preserve"> und subscrbe</w:t>
      </w:r>
      <w:r w:rsidR="00D023CA">
        <w:t>-</w:t>
      </w:r>
      <w:r>
        <w:t xml:space="preserve">prozess </w:t>
      </w:r>
    </w:p>
    <w:p w14:paraId="3D8E5210" w14:textId="6090D9E0" w:rsidR="00D03AF5" w:rsidRDefault="00A610D0" w:rsidP="00BF51AC">
      <w:pPr>
        <w:pStyle w:val="Listenabsatz"/>
        <w:numPr>
          <w:ilvl w:val="0"/>
          <w:numId w:val="22"/>
        </w:numPr>
      </w:pPr>
      <w:r>
        <w:t>Das Advertisen und Discovern im FINDROOT-State hat den Nachteil</w:t>
      </w:r>
      <w:r w:rsidR="00660BE2">
        <w:t xml:space="preserve">, das es für </w:t>
      </w:r>
      <w:r>
        <w:t>für größere Latenzzeiten bei der Verbindung</w:t>
      </w:r>
      <w:r w:rsidR="003B18C3">
        <w:t xml:space="preserve"> sorgt</w:t>
      </w:r>
      <w:r w:rsidR="00F86F79">
        <w:t xml:space="preserve"> </w:t>
      </w:r>
      <w:sdt>
        <w:sdtPr>
          <w:alias w:val="Don't edit this field"/>
          <w:tag w:val="CitaviPlaceholder#b89bcf02-effc-4d2a-9082-d5cdd61f1b9c"/>
          <w:id w:val="-1117219859"/>
          <w:placeholder>
            <w:docPart w:val="DefaultPlaceholder_-1854013440"/>
          </w:placeholder>
        </w:sdtPr>
        <w:sdtContent>
          <w:r w:rsidR="00F86F79">
            <w:fldChar w:fldCharType="begin"/>
          </w:r>
          <w:r w:rsidR="00084BE7">
            <w:instrText>ADDIN CitaviPlaceholder{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NiODliY2YwMi1lZmZjLTRkMmEtOTA4Mi1kNWNkZDYxZjFiOWMiLCJUZXh0IjoiWzRdIiwiV0FJVmVyc2lvbiI6IjYuMy4wLjAifQ==}</w:instrText>
          </w:r>
          <w:r w:rsidR="00F86F79">
            <w:fldChar w:fldCharType="separate"/>
          </w:r>
          <w:r w:rsidR="00B36958">
            <w:t>[4]</w:t>
          </w:r>
          <w:r w:rsidR="00F86F79">
            <w:fldChar w:fldCharType="end"/>
          </w:r>
        </w:sdtContent>
      </w:sdt>
      <w:r w:rsidR="00F86F79">
        <w:t>.</w:t>
      </w:r>
    </w:p>
    <w:p w14:paraId="44DDE0EF" w14:textId="7EBA693F" w:rsidR="00F12576" w:rsidRDefault="00F12576" w:rsidP="00F12576"/>
    <w:p w14:paraId="50648A53" w14:textId="7A715398" w:rsidR="00F12576" w:rsidRDefault="00F12576" w:rsidP="00F12576">
      <w:r>
        <w:t>Große Dateien sollte gechunkt werden:</w:t>
      </w:r>
    </w:p>
    <w:p w14:paraId="34B9AEC4" w14:textId="0AFB4768" w:rsidR="00F12576" w:rsidRDefault="00401E58" w:rsidP="00F12576">
      <w:pPr>
        <w:rPr>
          <w:rStyle w:val="Hyperlink"/>
        </w:rPr>
      </w:pPr>
      <w:hyperlink r:id="rId24" w:history="1">
        <w:r w:rsidR="00F12576">
          <w:rPr>
            <w:rStyle w:val="Hyperlink"/>
          </w:rPr>
          <w:t>https://stackoverflow.com/questions/50548446/google-nearby-connections-not-able-to-transfer-large-bytes-between-2-devices</w:t>
        </w:r>
      </w:hyperlink>
    </w:p>
    <w:p w14:paraId="64EF209E" w14:textId="3898B7B4" w:rsidR="00137101" w:rsidRDefault="00137101" w:rsidP="00A838FF">
      <w:pPr>
        <w:pStyle w:val="berschrift1"/>
      </w:pPr>
      <w:r>
        <w:rPr>
          <w:noProof/>
        </w:rPr>
        <w:lastRenderedPageBreak/>
        <mc:AlternateContent>
          <mc:Choice Requires="wpi">
            <w:drawing>
              <wp:anchor distT="0" distB="0" distL="114300" distR="114300" simplePos="0" relativeHeight="251661312" behindDoc="0" locked="0" layoutInCell="1" allowOverlap="1" wp14:anchorId="406A5929" wp14:editId="4AEB4832">
                <wp:simplePos x="0" y="0"/>
                <wp:positionH relativeFrom="column">
                  <wp:posOffset>-1180051</wp:posOffset>
                </wp:positionH>
                <wp:positionV relativeFrom="paragraph">
                  <wp:posOffset>4594874</wp:posOffset>
                </wp:positionV>
                <wp:extent cx="34920" cy="1800"/>
                <wp:effectExtent l="38100" t="38100" r="41910" b="55880"/>
                <wp:wrapNone/>
                <wp:docPr id="3" name="Freihand 3"/>
                <wp:cNvGraphicFramePr/>
                <a:graphic xmlns:a="http://schemas.openxmlformats.org/drawingml/2006/main">
                  <a:graphicData uri="http://schemas.microsoft.com/office/word/2010/wordprocessingInk">
                    <w14:contentPart bwMode="auto" r:id="rId25">
                      <w14:nvContentPartPr>
                        <w14:cNvContentPartPr/>
                      </w14:nvContentPartPr>
                      <w14:xfrm>
                        <a:off x="0" y="0"/>
                        <a:ext cx="34920" cy="1800"/>
                      </w14:xfrm>
                    </w14:contentPart>
                  </a:graphicData>
                </a:graphic>
              </wp:anchor>
            </w:drawing>
          </mc:Choice>
          <mc:Fallback>
            <w:pict>
              <v:shapetype w14:anchorId="110787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3" o:spid="_x0000_s1026" type="#_x0000_t75" style="position:absolute;margin-left:-93.6pt;margin-top:361.1pt;width:4.2pt;height:1.6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KIkDBMWeyyg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KiTCJooBAAAuAwAADgAAAAAA&#10;AAAAAAAAAAA8AgAAZHJzL2Uyb0RvYy54bWxQSwECLQAUAAYACAAAACEAb5ixa+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6" o:title=""/>
              </v:shape>
            </w:pict>
          </mc:Fallback>
        </mc:AlternateContent>
      </w:r>
      <w:r w:rsidR="00750F9B">
        <w:t>Verbindungsaufbau</w:t>
      </w:r>
    </w:p>
    <w:p w14:paraId="55CC386D" w14:textId="6F3BA919" w:rsidR="003D645F" w:rsidRDefault="003D645F" w:rsidP="003D645F"/>
    <w:p w14:paraId="5ED3294E" w14:textId="71D20B8E" w:rsidR="003D645F" w:rsidRDefault="003D645F" w:rsidP="003D645F">
      <w:pPr>
        <w:pStyle w:val="Listenabsatz"/>
        <w:numPr>
          <w:ilvl w:val="0"/>
          <w:numId w:val="22"/>
        </w:numPr>
      </w:pPr>
      <w:r>
        <w:t xml:space="preserve">Erfahrungsgemäß kann es bei Nearby besonders bei etwas älteren Geräte (Bsp. S5mini) vorkommen, das die Verbindung </w:t>
      </w:r>
      <w:r w:rsidR="00190C2F">
        <w:t>während</w:t>
      </w:r>
      <w:r>
        <w:t xml:space="preserve"> einer Spielsession beendet wird. Dem muss entgegengewirkt werden, indem die API in solch einem Fall, die zu versendenden Pakete innerhalb einer gewissen Zeit hält und diese dem betroffenen Gerät beim erneuten Verbindungsaufbau zusendet. </w:t>
      </w:r>
    </w:p>
    <w:p w14:paraId="1B85A67B" w14:textId="77777777" w:rsidR="00B265B6" w:rsidRDefault="00B265B6" w:rsidP="00B265B6">
      <w:pPr>
        <w:pStyle w:val="berschrift3"/>
      </w:pPr>
      <w:r>
        <w:t>Wahl der Strategie für das automatischen Verbindungsaufbau im Offline-Modus</w:t>
      </w:r>
    </w:p>
    <w:p w14:paraId="71508E6D" w14:textId="77777777" w:rsidR="00B265B6" w:rsidRPr="00B9615F" w:rsidRDefault="00B265B6" w:rsidP="00B265B6">
      <w:r>
        <w:t xml:space="preserve">Durch die Server/Client Architektur genügt bei der MQTT API eine Aktion (Befehl), um eine Verbindung zum Server und ebenso zu allen verbundenen Clients herzustellen. Anders sieht es bei der einer Nearby Connections API aus, welche als Peer-to-Peer API dem Entwickler die Entscheidung der Netzwerktopologie überlässt. Da die Nearfly-Bibliothek die Anforderung eines ähnlichen Verhaltens beiden gewrappten APIs hat, soll das Verbindungsmanagement des Nearby Connection API dem der MQTT Bibliothek gleichgemacht werden. </w:t>
      </w:r>
    </w:p>
    <w:p w14:paraId="3A74F252" w14:textId="77777777" w:rsidR="00B265B6" w:rsidRDefault="00B265B6" w:rsidP="00B265B6">
      <w:r>
        <w:t>Prinzipiell stehen 2 Möglichkeiten zur Verfügung, welche benutzt werden können</w:t>
      </w:r>
    </w:p>
    <w:p w14:paraId="3380FE0B" w14:textId="77777777" w:rsidR="00B265B6" w:rsidRDefault="00B265B6" w:rsidP="00B265B6">
      <w:pPr>
        <w:pStyle w:val="Listenabsatz"/>
        <w:numPr>
          <w:ilvl w:val="0"/>
          <w:numId w:val="30"/>
        </w:numPr>
      </w:pPr>
      <w:r>
        <w:t>Erstellen eines overlay-Netzwerkes mithilfe einer Shortcut-losen zirkularen distributed Hashtabelle.</w:t>
      </w:r>
    </w:p>
    <w:p w14:paraId="769EC60F" w14:textId="77777777" w:rsidR="00B265B6" w:rsidRDefault="00B265B6" w:rsidP="00B265B6">
      <w:pPr>
        <w:pStyle w:val="Listenabsatz"/>
        <w:numPr>
          <w:ilvl w:val="0"/>
          <w:numId w:val="30"/>
        </w:numPr>
      </w:pPr>
      <w:r>
        <w:t>Vorteil: Dadurch das jeder Knoten zwei Verbindungen hatlen muss, ist das das OverlayNetwerk mit einer Komplexitätsklasse von O (1) sehr gut skalierbar.</w:t>
      </w:r>
    </w:p>
    <w:p w14:paraId="44211407" w14:textId="77777777" w:rsidR="00B265B6" w:rsidRDefault="00B265B6" w:rsidP="00B265B6">
      <w:pPr>
        <w:pStyle w:val="Listenabsatz"/>
        <w:numPr>
          <w:ilvl w:val="0"/>
          <w:numId w:val="30"/>
        </w:numPr>
      </w:pPr>
      <w:r>
        <w:t xml:space="preserve">Jedoch führt dies dazu, dass zwangläufig die CLUSTER topologie gewählt werden muss, die wie bereits erwähnt auf Bluetooth limitiert ist und damit einen niedrigeren Datentransfer zulässt. Zusätzlich entsteht relativ viel Overheader sowohl beim Verbindungsaufbau wie auch bei einem Peer Churn, </w:t>
      </w:r>
    </w:p>
    <w:p w14:paraId="440A1DA5" w14:textId="77777777" w:rsidR="00B265B6" w:rsidRDefault="00B265B6" w:rsidP="00B265B6">
      <w:pPr>
        <w:pStyle w:val="Listenabsatz"/>
        <w:numPr>
          <w:ilvl w:val="0"/>
          <w:numId w:val="30"/>
        </w:numPr>
      </w:pPr>
      <w:r>
        <w:t>Um die Möglichkeit des WIFI-Direct nutzen zu können, muss also ein sternenförmigen Netwerkes angestrebt werden. Dies hat den Vorteil einer overheadarmen, stärkere Datenübertragung, die besonders bei niedrigerem Teilnehmen (3-4) gut funktioniert. Jedoch wird damit der Root-Gerät im System stärker belastet und die Last nichtmehr verteilt. Weiterhin ist das Netzwerk dadurch auf 7 Teilnehmer beschränkt. Weiterhin ist zu beachten, dass das Netzwerk dadurch eine unmittelbare Abhängigkeit zum Root gewinnt. Fällt dieser weg, muss sich das Netzwerk dann wiederaufbauen.</w:t>
      </w:r>
    </w:p>
    <w:p w14:paraId="53201942" w14:textId="77777777" w:rsidR="00B265B6" w:rsidRDefault="00B265B6" w:rsidP="00B265B6">
      <w:pPr>
        <w:pStyle w:val="Listenabsatz"/>
        <w:numPr>
          <w:ilvl w:val="1"/>
          <w:numId w:val="30"/>
        </w:numPr>
      </w:pPr>
      <w:r>
        <w:t>Entschlossen für das Sternen-Netzwerk.</w:t>
      </w:r>
    </w:p>
    <w:p w14:paraId="1175DC69" w14:textId="77777777" w:rsidR="00B265B6" w:rsidRDefault="00B265B6" w:rsidP="00B265B6">
      <w:pPr>
        <w:pStyle w:val="Listenabsatz"/>
        <w:numPr>
          <w:ilvl w:val="1"/>
          <w:numId w:val="30"/>
        </w:numPr>
      </w:pPr>
      <w:r>
        <w:t>Der Root dient dann als Server. Durch forwarding aller Nachrichten kann an alle Verbundenen dieser die Nachrichten gewären</w:t>
      </w:r>
    </w:p>
    <w:p w14:paraId="71955D0B" w14:textId="77777777" w:rsidR="00B265B6" w:rsidRDefault="00B265B6" w:rsidP="00B265B6">
      <w:pPr>
        <w:pStyle w:val="Listenabsatz"/>
        <w:numPr>
          <w:ilvl w:val="1"/>
          <w:numId w:val="30"/>
        </w:numPr>
      </w:pPr>
      <w:r>
        <w:lastRenderedPageBreak/>
        <w:t xml:space="preserve">Da der Root als zentrale Komponente relativ viel last ausgesetzt wird, sollte aus den lokalen Geräten dasjenige gewählt werden, welche die bessere CPU hat. Dabei soll angenommen werden, das dies ebenfalls der bestmögliche Verteiler ist. Wie wird man Advertiser? Zufällige Zahl + RAM-NR </w:t>
      </w:r>
    </w:p>
    <w:p w14:paraId="0A1F51FB" w14:textId="77777777" w:rsidR="00B265B6" w:rsidRDefault="00B265B6" w:rsidP="00B265B6">
      <w:pPr>
        <w:pStyle w:val="Listenabsatz"/>
        <w:numPr>
          <w:ilvl w:val="0"/>
          <w:numId w:val="24"/>
        </w:numPr>
      </w:pPr>
      <w:r>
        <w:t>Unteres Diagramm erklären Verlauf.</w:t>
      </w:r>
    </w:p>
    <w:p w14:paraId="6E98BBB5" w14:textId="77777777" w:rsidR="00B265B6" w:rsidRDefault="00B265B6" w:rsidP="00B265B6">
      <w:pPr>
        <w:pStyle w:val="Listenabsatz"/>
        <w:numPr>
          <w:ilvl w:val="1"/>
          <w:numId w:val="24"/>
        </w:numPr>
      </w:pPr>
      <w:r>
        <w:t>Einmal den Kompletten ablauf, bis zur rekonnection durchgehen</w:t>
      </w:r>
    </w:p>
    <w:p w14:paraId="7466116D" w14:textId="77777777" w:rsidR="00B265B6" w:rsidRDefault="00B265B6" w:rsidP="00B265B6">
      <w:pPr>
        <w:pStyle w:val="Listenabsatz"/>
        <w:numPr>
          <w:ilvl w:val="3"/>
          <w:numId w:val="30"/>
        </w:numPr>
      </w:pPr>
      <w:r>
        <w:t>UNKNOWN Zustand leert Entpoints</w:t>
      </w:r>
    </w:p>
    <w:p w14:paraId="0AB77A69" w14:textId="77777777" w:rsidR="00B265B6" w:rsidRDefault="00B265B6" w:rsidP="00B265B6">
      <w:pPr>
        <w:pStyle w:val="Listenabsatz"/>
        <w:numPr>
          <w:ilvl w:val="3"/>
          <w:numId w:val="30"/>
        </w:numPr>
      </w:pPr>
      <w:r>
        <w:t>FINDROOT soll Discovery und Advertising aktiviert werden.</w:t>
      </w:r>
    </w:p>
    <w:p w14:paraId="3BDFD2B4" w14:textId="77777777" w:rsidR="00B265B6" w:rsidRDefault="00B265B6" w:rsidP="00B265B6">
      <w:pPr>
        <w:jc w:val="left"/>
      </w:pPr>
      <w:r>
        <w:rPr>
          <w:noProof/>
        </w:rPr>
        <w:drawing>
          <wp:inline distT="0" distB="0" distL="0" distR="0" wp14:anchorId="11D88FE0" wp14:editId="3C1443FD">
            <wp:extent cx="5399405" cy="229044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399405" cy="2290445"/>
                    </a:xfrm>
                    <a:prstGeom prst="rect">
                      <a:avLst/>
                    </a:prstGeom>
                  </pic:spPr>
                </pic:pic>
              </a:graphicData>
            </a:graphic>
          </wp:inline>
        </w:drawing>
      </w:r>
    </w:p>
    <w:p w14:paraId="14A324F3" w14:textId="77777777" w:rsidR="00B265B6" w:rsidRDefault="00B265B6" w:rsidP="00B265B6">
      <w:pPr>
        <w:pStyle w:val="Beschriftung"/>
      </w:pPr>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Pr>
          <w:b/>
          <w:noProof/>
        </w:rPr>
        <w:t>2</w:t>
      </w:r>
      <w:r w:rsidRPr="00BC08A4">
        <w:rPr>
          <w:b/>
        </w:rPr>
        <w:fldChar w:fldCharType="end"/>
      </w:r>
      <w:r>
        <w:rPr>
          <w:b/>
        </w:rPr>
        <w:t>:</w:t>
      </w:r>
      <w:r w:rsidRPr="00BC08A4">
        <w:t xml:space="preserve"> </w:t>
      </w:r>
      <w:r>
        <w:t>Zustandsdiagramm vom Verbindungsaufbau im Offline-Modus</w:t>
      </w:r>
    </w:p>
    <w:p w14:paraId="51CD44C9" w14:textId="77777777" w:rsidR="00B265B6" w:rsidRPr="0034230B" w:rsidRDefault="00B265B6" w:rsidP="00B265B6">
      <w:pPr>
        <w:pStyle w:val="Listenabsatz"/>
        <w:numPr>
          <w:ilvl w:val="0"/>
          <w:numId w:val="22"/>
        </w:numPr>
      </w:pPr>
      <w:r>
        <w:t xml:space="preserve">Mit hilfe der Modelierungssprache UML, sollen sowohl die Komponenten, wie auch die Gesamtarchitektur </w:t>
      </w:r>
    </w:p>
    <w:p w14:paraId="4AD4A9F0" w14:textId="77777777" w:rsidR="00B265B6" w:rsidRDefault="00B265B6" w:rsidP="00B265B6">
      <w:pPr>
        <w:pStyle w:val="Listenabsatz"/>
        <w:numPr>
          <w:ilvl w:val="0"/>
          <w:numId w:val="22"/>
        </w:numPr>
      </w:pPr>
      <w:r>
        <w:t>Modelieren des Systems durch zuhilfenahme der Modeliersprache UML</w:t>
      </w:r>
    </w:p>
    <w:p w14:paraId="5B882AA3" w14:textId="77777777" w:rsidR="00B265B6" w:rsidRDefault="00B265B6" w:rsidP="00B265B6">
      <w:pPr>
        <w:pStyle w:val="Listenabsatz"/>
        <w:numPr>
          <w:ilvl w:val="0"/>
          <w:numId w:val="22"/>
        </w:numPr>
      </w:pPr>
      <w:r>
        <w:t>Dabei soll Gesamtüberblick über das zu Entwickelnde System und dessen Komponenten gewonnen werden</w:t>
      </w:r>
    </w:p>
    <w:p w14:paraId="22122898" w14:textId="77777777" w:rsidR="00B265B6" w:rsidRPr="003D645F" w:rsidRDefault="00B265B6" w:rsidP="003D645F">
      <w:pPr>
        <w:pStyle w:val="Listenabsatz"/>
        <w:numPr>
          <w:ilvl w:val="0"/>
          <w:numId w:val="22"/>
        </w:numPr>
      </w:pPr>
    </w:p>
    <w:p w14:paraId="29602562" w14:textId="77777777" w:rsidR="00750F9B" w:rsidRDefault="00750F9B" w:rsidP="00750F9B">
      <w:pPr>
        <w:pStyle w:val="berschrift1"/>
      </w:pPr>
      <w:r>
        <w:rPr>
          <w:noProof/>
        </w:rPr>
        <w:lastRenderedPageBreak/>
        <mc:AlternateContent>
          <mc:Choice Requires="wpi">
            <w:drawing>
              <wp:anchor distT="0" distB="0" distL="114300" distR="114300" simplePos="0" relativeHeight="251663360" behindDoc="0" locked="0" layoutInCell="1" allowOverlap="1" wp14:anchorId="6886D952" wp14:editId="184C0BE3">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28">
                      <w14:nvContentPartPr>
                        <w14:cNvContentPartPr/>
                      </w14:nvContentPartPr>
                      <w14:xfrm>
                        <a:off x="0" y="0"/>
                        <a:ext cx="34920" cy="1800"/>
                      </w14:xfrm>
                    </w14:contentPart>
                  </a:graphicData>
                </a:graphic>
              </wp:anchor>
            </w:drawing>
          </mc:Choice>
          <mc:Fallback>
            <w:pict>
              <v:shape w14:anchorId="124FA6E1" id="Freihand 4" o:spid="_x0000_s1026" type="#_x0000_t75" style="position:absolute;margin-left:-93.6pt;margin-top:361.1pt;width:4.2pt;height:1.6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PnZcCO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26" o:title=""/>
              </v:shape>
            </w:pict>
          </mc:Fallback>
        </mc:AlternateContent>
      </w:r>
      <w:r>
        <w:t>Übertragung von Daten</w:t>
      </w:r>
    </w:p>
    <w:p w14:paraId="0100C19D" w14:textId="77777777" w:rsidR="00750F9B" w:rsidRPr="00750F9B" w:rsidRDefault="00750F9B" w:rsidP="00750F9B"/>
    <w:p w14:paraId="2FADFD66" w14:textId="4E52D9B9" w:rsidR="00A838FF" w:rsidRDefault="00A838FF" w:rsidP="00A838FF">
      <w:r>
        <w:t>Nearby:</w:t>
      </w:r>
    </w:p>
    <w:p w14:paraId="5B777322" w14:textId="77777777" w:rsidR="00D20B53" w:rsidRDefault="00D20B53" w:rsidP="00A838FF"/>
    <w:p w14:paraId="35791FF9" w14:textId="439C1750" w:rsidR="00A838FF" w:rsidRPr="00A838FF" w:rsidRDefault="00A838FF" w:rsidP="00A838FF">
      <w:r>
        <w:t>Mqtt:</w:t>
      </w:r>
    </w:p>
    <w:p w14:paraId="74C36832" w14:textId="51025713" w:rsidR="00D13B3B" w:rsidRDefault="0092387C" w:rsidP="00D13B3B">
      <w:pPr>
        <w:pStyle w:val="berschrift1"/>
        <w:jc w:val="both"/>
      </w:pPr>
      <w:r>
        <w:lastRenderedPageBreak/>
        <w:t>Benutzung der API</w:t>
      </w:r>
    </w:p>
    <w:p w14:paraId="11F4277D" w14:textId="31C269F5" w:rsidR="00D1278F" w:rsidRDefault="004D667D" w:rsidP="004D667D">
      <w:r>
        <w:t>Durch Code kann hier die Benutzung aufgezeigt werden</w:t>
      </w:r>
      <w:r w:rsidR="00EB0A1A">
        <w:t>. Ähnlich dem Google Get</w:t>
      </w:r>
      <w:r w:rsidR="004E6693">
        <w:t>-</w:t>
      </w:r>
      <w:r w:rsidR="00EB0A1A">
        <w:t>Started</w:t>
      </w:r>
      <w:r w:rsidR="00D1278F">
        <w:t xml:space="preserve"> z.B.:</w:t>
      </w:r>
    </w:p>
    <w:p w14:paraId="46E9F2B2" w14:textId="74E67692" w:rsidR="00D1278F" w:rsidRDefault="00D1278F" w:rsidP="0000374C">
      <w:pPr>
        <w:pStyle w:val="Listenabsatz"/>
        <w:numPr>
          <w:ilvl w:val="0"/>
          <w:numId w:val="22"/>
        </w:numPr>
      </w:pPr>
      <w:r>
        <w:t>Bevor beginn:</w:t>
      </w:r>
    </w:p>
    <w:p w14:paraId="2CCC8375" w14:textId="59F2090B" w:rsidR="002223A9" w:rsidRDefault="00D1278F" w:rsidP="0000374C">
      <w:pPr>
        <w:pStyle w:val="Listenabsatz"/>
        <w:numPr>
          <w:ilvl w:val="1"/>
          <w:numId w:val="22"/>
        </w:numPr>
      </w:pPr>
      <w:r>
        <w:t>Installiere Google Play-Service SDK</w:t>
      </w:r>
    </w:p>
    <w:p w14:paraId="40F4F88F" w14:textId="1AE9EB50" w:rsidR="00626E1E" w:rsidRDefault="002223A9" w:rsidP="0000374C">
      <w:pPr>
        <w:pStyle w:val="Listenabsatz"/>
        <w:numPr>
          <w:ilvl w:val="1"/>
          <w:numId w:val="22"/>
        </w:numPr>
      </w:pPr>
      <w:r>
        <w:t>Erteile dem System die nötigen Berechtigungen</w:t>
      </w:r>
      <w:r w:rsidR="00626E1E">
        <w:t xml:space="preserve"> (Beachte dazu)</w:t>
      </w:r>
      <w:r>
        <w:t xml:space="preserve"> oder erbe von der </w:t>
      </w:r>
      <w:r w:rsidRPr="002223A9">
        <w:t>ConnectionsActivityWithPermissions</w:t>
      </w:r>
      <w:r>
        <w:t>, welche im Beispiel zur Verfügung gestellt wird</w:t>
      </w:r>
      <w:r w:rsidR="00626E1E">
        <w:t>.</w:t>
      </w:r>
    </w:p>
    <w:p w14:paraId="3551DD56" w14:textId="209FF920" w:rsidR="002223A9" w:rsidRDefault="0000374C" w:rsidP="0000374C">
      <w:pPr>
        <w:pStyle w:val="Listenabsatz"/>
        <w:numPr>
          <w:ilvl w:val="0"/>
          <w:numId w:val="22"/>
        </w:numPr>
      </w:pPr>
      <w:r>
        <w:t xml:space="preserve">Nachrichten </w:t>
      </w:r>
      <w:r w:rsidR="00522691">
        <w:t>verbinden</w:t>
      </w:r>
    </w:p>
    <w:p w14:paraId="36785595" w14:textId="75BCB000" w:rsidR="0000374C" w:rsidRDefault="0000374C" w:rsidP="0000374C">
      <w:pPr>
        <w:pStyle w:val="Listenabsatz"/>
        <w:numPr>
          <w:ilvl w:val="0"/>
          <w:numId w:val="22"/>
        </w:numPr>
      </w:pPr>
      <w:r>
        <w:t xml:space="preserve">Nachrichten </w:t>
      </w:r>
      <w:r w:rsidR="00634DDC">
        <w:t>senden</w:t>
      </w:r>
    </w:p>
    <w:p w14:paraId="43123E9D" w14:textId="66AE67A6" w:rsidR="0000374C" w:rsidRPr="004D667D" w:rsidRDefault="008A6D46" w:rsidP="0000374C">
      <w:pPr>
        <w:pStyle w:val="Listenabsatz"/>
        <w:numPr>
          <w:ilvl w:val="0"/>
          <w:numId w:val="22"/>
        </w:numPr>
      </w:pPr>
      <w:r>
        <w:t xml:space="preserve">Nachrichten </w:t>
      </w:r>
      <w:r w:rsidR="00CC5384">
        <w:t>Nachrichten</w:t>
      </w:r>
      <w:r w:rsidR="00F97957">
        <w:t xml:space="preserve"> Empfangen</w:t>
      </w:r>
    </w:p>
    <w:p w14:paraId="7A3FF9C1" w14:textId="4D129EED" w:rsidR="00A36B45" w:rsidRDefault="000E6D74" w:rsidP="00A36B45">
      <w:pPr>
        <w:pStyle w:val="berschrift1"/>
        <w:jc w:val="both"/>
      </w:pPr>
      <w:bookmarkStart w:id="43" w:name="_Toc38056104"/>
      <w:r>
        <w:lastRenderedPageBreak/>
        <w:t>Evaluation</w:t>
      </w:r>
      <w:bookmarkEnd w:id="43"/>
    </w:p>
    <w:p w14:paraId="76EB699E" w14:textId="298962E2" w:rsidR="000E0E6D"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033E749E" w14:textId="1E3EE18A" w:rsidR="008F302E" w:rsidRDefault="00C863A4" w:rsidP="008F302E">
      <w:pPr>
        <w:pStyle w:val="berschrift2"/>
      </w:pPr>
      <w:r>
        <w:t>Vergleichen der Prozesslaufzeiten zwischen MQTT und Nearby Connections</w:t>
      </w:r>
    </w:p>
    <w:p w14:paraId="424253E3" w14:textId="2E7F5624" w:rsidR="001F643F" w:rsidRDefault="008F302E" w:rsidP="001F643F">
      <w:pPr>
        <w:pStyle w:val="Listenabsatz"/>
        <w:numPr>
          <w:ilvl w:val="0"/>
          <w:numId w:val="22"/>
        </w:numPr>
      </w:pPr>
      <w:r>
        <w:t xml:space="preserve">Verbindungsaufbau mit 2, 3, 4 Peers. </w:t>
      </w:r>
      <w:r w:rsidR="001F643F">
        <w:t>Wie gut Skalierbar? Mit Werte Belegen.</w:t>
      </w:r>
    </w:p>
    <w:p w14:paraId="0C22D2C2" w14:textId="6445195E" w:rsidR="00C26D08" w:rsidRDefault="000B19E1" w:rsidP="00C26D08">
      <w:pPr>
        <w:pStyle w:val="Listenabsatz"/>
        <w:numPr>
          <w:ilvl w:val="1"/>
          <w:numId w:val="22"/>
        </w:numPr>
      </w:pPr>
      <w:r>
        <w:t xml:space="preserve">Z.B. vom Buch: Verbindung 10s </w:t>
      </w:r>
      <w:r w:rsidR="00155773">
        <w:t>1. Peer, 30.s</w:t>
      </w:r>
    </w:p>
    <w:p w14:paraId="49EB09DC" w14:textId="7D67DADC" w:rsidR="00161A20" w:rsidRDefault="00161A20" w:rsidP="00C26D08">
      <w:pPr>
        <w:pStyle w:val="Listenabsatz"/>
        <w:numPr>
          <w:ilvl w:val="1"/>
          <w:numId w:val="22"/>
        </w:numPr>
      </w:pPr>
      <w:r>
        <w:t>Aktiviert Nearby Connections jedoch WIFI-Direct ist dies 3mal schneller</w:t>
      </w:r>
      <w:r w:rsidR="00CB72FC">
        <w:t xml:space="preserve"> (siehe buch)</w:t>
      </w:r>
    </w:p>
    <w:p w14:paraId="69EC6B9C" w14:textId="5CFCCD3F" w:rsidR="00F27FB9" w:rsidRDefault="00F27FB9" w:rsidP="00F27FB9">
      <w:pPr>
        <w:pStyle w:val="Listenabsatz"/>
        <w:numPr>
          <w:ilvl w:val="0"/>
          <w:numId w:val="22"/>
        </w:numPr>
      </w:pPr>
      <w:r>
        <w:t>Senden von Daten:</w:t>
      </w:r>
    </w:p>
    <w:p w14:paraId="0E12A976" w14:textId="35302AB6" w:rsidR="00C22123" w:rsidRDefault="00F27FB9" w:rsidP="00C22123">
      <w:pPr>
        <w:pStyle w:val="Listenabsatz"/>
        <w:numPr>
          <w:ilvl w:val="1"/>
          <w:numId w:val="22"/>
        </w:numPr>
      </w:pPr>
      <w:r>
        <w:t xml:space="preserve">MQTT vs Nearby: </w:t>
      </w:r>
      <w:r w:rsidR="00C22123">
        <w:t>Textbasierte Nachrichten</w:t>
      </w:r>
    </w:p>
    <w:p w14:paraId="13E35F7D" w14:textId="3E1603F8" w:rsidR="00C22123" w:rsidRDefault="00C22123" w:rsidP="00C22123">
      <w:pPr>
        <w:pStyle w:val="Listenabsatz"/>
        <w:numPr>
          <w:ilvl w:val="1"/>
          <w:numId w:val="22"/>
        </w:numPr>
      </w:pPr>
      <w:r>
        <w:t>Senden von Files</w:t>
      </w:r>
      <w:r w:rsidR="002729A3">
        <w:t>, wer ist schneller. Wieviel?</w:t>
      </w:r>
    </w:p>
    <w:p w14:paraId="78353C93" w14:textId="77777777" w:rsidR="00405841" w:rsidRDefault="00405841" w:rsidP="00405841">
      <w:pPr>
        <w:rPr>
          <w:color w:val="76923C" w:themeColor="accent3" w:themeShade="BF"/>
        </w:rPr>
      </w:pPr>
      <w:r w:rsidRPr="00E9336F">
        <w:rPr>
          <w:color w:val="76923C" w:themeColor="accent3" w:themeShade="BF"/>
        </w:rPr>
        <w:t>ich schreibe Ihnen aufgrund der Nearby Connection API. Soweit habe ich eine minimalistische Beispiel-App entwickelt, welche praktisch nur zum connecten und publishen der Devices zuständig ist. Das Verbinden an sich klappt durch Discovery(D) und Advertising(A). Möglich ist hierbei, das 1 Device D und der andere A spielt oder beide A&amp;D zeitgleich. Das Verbinden von 2 nahliegenden Devices geht Flott(wenige Sekunden), da bloß 1 Verbindung benötigt wird. Der Nachrichtenaustausch danach deutlich schneller. Versucht man jetzt ein 3. Device hinzuzufügen, fängt die Nearby-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localen Server(Stern-Netzwerk), braucht man nurnoch einen der Discovert und alle anderen müssen nurnoch publishen, geht das deutlich besser. Ich experementiere soweit noch mit Versionen, Einstellungen ... Mein anliegen ist nun folgender: Sie haben im Exposé erwähnt gehabt, das Sie keinen Smartphone als Server haben wollten, derzeitig scheint das jedoch tatsächlich dahin zu führen.</w:t>
      </w:r>
    </w:p>
    <w:p w14:paraId="35F2C2F8" w14:textId="77777777" w:rsidR="00405841" w:rsidRPr="001F643F" w:rsidRDefault="00405841" w:rsidP="001F643F"/>
    <w:p w14:paraId="21EEB754" w14:textId="01C01EDF" w:rsidR="00641E44" w:rsidRDefault="00641E44" w:rsidP="00641E44">
      <w:pPr>
        <w:pStyle w:val="berschrift2"/>
      </w:pPr>
      <w:bookmarkStart w:id="44" w:name="_Toc38056105"/>
      <w:r>
        <w:t>Verifikation der Anforderungen</w:t>
      </w:r>
      <w:bookmarkEnd w:id="44"/>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45" w:name="_Toc38056106"/>
      <w:r>
        <w:lastRenderedPageBreak/>
        <w:t xml:space="preserve">Erkenntnisse des Messenger </w:t>
      </w:r>
      <w:r w:rsidR="00090341">
        <w:t>Szenarios</w:t>
      </w:r>
      <w:bookmarkEnd w:id="45"/>
    </w:p>
    <w:p w14:paraId="3A8513D0" w14:textId="2D3041E4" w:rsidR="004E04BE" w:rsidRDefault="004E04BE" w:rsidP="004E04BE">
      <w:pPr>
        <w:pStyle w:val="Listenabsatz"/>
        <w:numPr>
          <w:ilvl w:val="0"/>
          <w:numId w:val="22"/>
        </w:numPr>
      </w:pPr>
      <w:r>
        <w:t xml:space="preserve">Wie schnell können Größere Nachrichten </w:t>
      </w:r>
      <w:r w:rsidR="0022242D">
        <w:t>übertragen</w:t>
      </w:r>
      <w:r>
        <w:t xml:space="preserve"> werden?</w:t>
      </w:r>
    </w:p>
    <w:p w14:paraId="1E55D6AD" w14:textId="77777777" w:rsidR="004E04BE" w:rsidRDefault="004E04BE" w:rsidP="004E04BE">
      <w:pPr>
        <w:pStyle w:val="Listenabsatz"/>
        <w:numPr>
          <w:ilvl w:val="0"/>
          <w:numId w:val="22"/>
        </w:numPr>
      </w:pPr>
      <w:r>
        <w:t>Konkrete Zahlen. Abhängigkeit zwischen Größe, Geschwindigkeit &amp; Endpunkte in MQTT &amp; Nearby</w:t>
      </w:r>
    </w:p>
    <w:p w14:paraId="3BB56E16" w14:textId="3360F0F6" w:rsidR="004E04BE" w:rsidRPr="00E2203D" w:rsidRDefault="00FD4716" w:rsidP="006F53F8">
      <w:pPr>
        <w:pStyle w:val="Listenabsatz"/>
        <w:numPr>
          <w:ilvl w:val="0"/>
          <w:numId w:val="22"/>
        </w:numPr>
      </w:pPr>
      <w:r>
        <w:t>Senden von Files, Wie schnell funktioniert dies im Online-Modus, wie schnell im Offline-Modus</w:t>
      </w:r>
    </w:p>
    <w:p w14:paraId="0344A380" w14:textId="1263E887" w:rsidR="00641E44" w:rsidRDefault="00641E44" w:rsidP="00641E44">
      <w:pPr>
        <w:pStyle w:val="berschrift2"/>
      </w:pPr>
      <w:bookmarkStart w:id="46" w:name="_Toc38056107"/>
      <w:r>
        <w:t xml:space="preserve">Erkenntnisse </w:t>
      </w:r>
      <w:r w:rsidR="009E2FAE">
        <w:t>des Touchpoint Szenarios</w:t>
      </w:r>
      <w:bookmarkEnd w:id="46"/>
    </w:p>
    <w:p w14:paraId="1DDC4D13" w14:textId="1E12B3FE" w:rsidR="006F53F8" w:rsidRPr="006F53F8" w:rsidRDefault="006F53F8" w:rsidP="006F53F8">
      <w:r>
        <w:t>Nearby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r>
        <w:t>Shared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7F9A1A7" w:rsidR="005E43D6" w:rsidRDefault="005E43D6" w:rsidP="004176DE">
      <w:pPr>
        <w:pStyle w:val="Listenabsatz"/>
        <w:numPr>
          <w:ilvl w:val="0"/>
          <w:numId w:val="22"/>
        </w:numPr>
      </w:pPr>
      <w:r>
        <w:t>Wie verhielt sich Anwendung bei 1 Device, wie bei 4 ?</w:t>
      </w:r>
    </w:p>
    <w:p w14:paraId="7FE5DC73" w14:textId="1CC7F2F4" w:rsidR="006F53F8" w:rsidRPr="005B4468" w:rsidRDefault="00580CA9" w:rsidP="009E2FAE">
      <w:pPr>
        <w:pStyle w:val="Listenabsatz"/>
        <w:numPr>
          <w:ilvl w:val="0"/>
          <w:numId w:val="22"/>
        </w:numPr>
      </w:pPr>
      <w:r>
        <w:t>Wie verhielt sich das System bei so und sovielen Werten pro Sekund</w:t>
      </w:r>
      <w:r w:rsidR="00793F09">
        <w:t>e?</w:t>
      </w:r>
    </w:p>
    <w:p w14:paraId="1A9279F8" w14:textId="77777777" w:rsidR="009E2FAE" w:rsidRPr="009E2FAE" w:rsidRDefault="009E2FAE" w:rsidP="009E2FAE"/>
    <w:p w14:paraId="1C946071" w14:textId="77777777" w:rsidR="00641E44" w:rsidRPr="00641E44" w:rsidRDefault="00641E44" w:rsidP="00641E44"/>
    <w:p w14:paraId="7F34BDAA" w14:textId="016A79AA" w:rsidR="00692E80" w:rsidRDefault="00692E80" w:rsidP="00692E80">
      <w:pPr>
        <w:pStyle w:val="berschrift2"/>
      </w:pPr>
      <w:bookmarkStart w:id="47" w:name="_Toc38056108"/>
      <w:r>
        <w:t xml:space="preserve">Erkenntnisse </w:t>
      </w:r>
      <w:bookmarkEnd w:id="47"/>
      <w:r w:rsidR="00921775">
        <w:t>des Bouncing Ball Szenarios</w:t>
      </w:r>
    </w:p>
    <w:p w14:paraId="11B32DBF" w14:textId="0AC5656A" w:rsidR="00641E44" w:rsidRPr="00641E44" w:rsidRDefault="00220B9E" w:rsidP="00641E44">
      <w:pPr>
        <w:pStyle w:val="Listenabsatz"/>
        <w:numPr>
          <w:ilvl w:val="0"/>
          <w:numId w:val="22"/>
        </w:numPr>
      </w:pPr>
      <w:r>
        <w:t xml:space="preserve">Die Anforderugen ,welche die Bouncing Ball stellt konnten im Offline-Modus leider nicht </w:t>
      </w:r>
      <w:r w:rsidR="004A0F31">
        <w:t>erfüllt werden.</w:t>
      </w:r>
    </w:p>
    <w:p w14:paraId="2126A698" w14:textId="2F00155E" w:rsidR="007B6157" w:rsidRDefault="007B6157" w:rsidP="00CA09BB">
      <w:pPr>
        <w:pStyle w:val="berschrift1"/>
        <w:numPr>
          <w:ilvl w:val="0"/>
          <w:numId w:val="0"/>
        </w:numPr>
        <w:ind w:left="680" w:hanging="680"/>
      </w:pPr>
      <w:bookmarkStart w:id="48" w:name="_Toc38056109"/>
      <w:r>
        <w:lastRenderedPageBreak/>
        <w:t>Fazit</w:t>
      </w:r>
      <w:bookmarkEnd w:id="48"/>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49" w:name="_Toc38056110"/>
      <w:r>
        <w:t>Ausblick</w:t>
      </w:r>
      <w:bookmarkEnd w:id="49"/>
    </w:p>
    <w:p w14:paraId="087C021D" w14:textId="72337131" w:rsidR="00C72258" w:rsidRPr="00C72258" w:rsidRDefault="00C72258" w:rsidP="00C72258">
      <w:r>
        <w:t>…</w:t>
      </w:r>
    </w:p>
    <w:p w14:paraId="326BA82B" w14:textId="77777777" w:rsidR="003652C0" w:rsidRPr="003652C0" w:rsidRDefault="003652C0" w:rsidP="003652C0"/>
    <w:sdt>
      <w:sdtPr>
        <w:tag w:val="CitaviBibliography"/>
        <w:id w:val="378748890"/>
        <w:placeholder>
          <w:docPart w:val="DefaultPlaceholder_-1854013440"/>
        </w:placeholder>
      </w:sdtPr>
      <w:sdtEndPr>
        <w:rPr>
          <w:rFonts w:ascii="Times New Roman" w:hAnsi="Times New Roman"/>
          <w:b w:val="0"/>
          <w:kern w:val="0"/>
          <w:sz w:val="24"/>
        </w:rPr>
      </w:sdtEndPr>
      <w:sdtContent>
        <w:p w14:paraId="7BB9BCDD" w14:textId="77777777" w:rsidR="00B36958" w:rsidRDefault="005C0CFB" w:rsidP="00B36958">
          <w:pPr>
            <w:pStyle w:val="CitaviBibliographyHeading"/>
          </w:pPr>
          <w:r>
            <w:fldChar w:fldCharType="begin"/>
          </w:r>
          <w:r>
            <w:instrText>ADDIN CitaviBibliography</w:instrText>
          </w:r>
          <w:r>
            <w:fldChar w:fldCharType="separate"/>
          </w:r>
          <w:r w:rsidR="00B36958">
            <w:t>Quellenverzeichnis</w:t>
          </w:r>
        </w:p>
        <w:p w14:paraId="5835E258" w14:textId="77777777" w:rsidR="00B36958" w:rsidRDefault="00B36958" w:rsidP="00B36958">
          <w:pPr>
            <w:pStyle w:val="CitaviBibliographyEntry"/>
          </w:pPr>
          <w:r>
            <w:t>[1]</w:t>
          </w:r>
          <w:r>
            <w:tab/>
          </w:r>
          <w:bookmarkStart w:id="50" w:name="_CTVL00164593fd40c454502bdba7041b9561011"/>
          <w:r w:rsidRPr="00B36958">
            <w:rPr>
              <w:i/>
            </w:rPr>
            <w:t>Alexander Kunst</w:t>
          </w:r>
          <w:bookmarkEnd w:id="50"/>
          <w:r w:rsidRPr="00B36958">
            <w:t>. Statista-Umfrage Telekommunikation 2017. https://de.statista.com/statistik/daten/studie/722248/umfrage/umfrage-zur-nutzung-von-smartphone-funktionen-nach-haeufigkeit-in-deutschland/.</w:t>
          </w:r>
        </w:p>
        <w:p w14:paraId="7914EF63" w14:textId="77777777" w:rsidR="00B36958" w:rsidRDefault="00B36958" w:rsidP="00B36958">
          <w:pPr>
            <w:pStyle w:val="CitaviBibliographyEntry"/>
          </w:pPr>
          <w:r>
            <w:t>[2]</w:t>
          </w:r>
          <w:r>
            <w:tab/>
          </w:r>
          <w:bookmarkStart w:id="51" w:name="_CTVL001ba5b76d29d3e446d99747073549f9c67"/>
          <w:r w:rsidRPr="00B36958">
            <w:rPr>
              <w:i/>
            </w:rPr>
            <w:t>Banks</w:t>
          </w:r>
          <w:bookmarkEnd w:id="51"/>
          <w:r w:rsidRPr="00B36958">
            <w:t xml:space="preserve"> </w:t>
          </w:r>
          <w:r w:rsidRPr="00B36958">
            <w:rPr>
              <w:i/>
            </w:rPr>
            <w:t>A., Gupta</w:t>
          </w:r>
          <w:r w:rsidRPr="00B36958">
            <w:t xml:space="preserve"> </w:t>
          </w:r>
          <w:r w:rsidRPr="00B36958">
            <w:rPr>
              <w:i/>
            </w:rPr>
            <w:t>R.</w:t>
          </w:r>
          <w:r w:rsidRPr="00B36958">
            <w:t xml:space="preserve"> MQTT Version 3.1.1 - OASIS Standard. http://docs.oasis-open.org/mqtt/mqtt/v3.1.1/mqtt-v3.1.1.html.</w:t>
          </w:r>
        </w:p>
        <w:p w14:paraId="3D03C433" w14:textId="77777777" w:rsidR="00B36958" w:rsidRDefault="00B36958" w:rsidP="00B36958">
          <w:pPr>
            <w:pStyle w:val="CitaviBibliographyEntry"/>
          </w:pPr>
          <w:r>
            <w:t>[3]</w:t>
          </w:r>
          <w:r>
            <w:tab/>
          </w:r>
          <w:bookmarkStart w:id="52" w:name="_CTVL0018682dcf33a1347239369e41f7f31b7f3"/>
          <w:r w:rsidRPr="00B36958">
            <w:rPr>
              <w:i/>
            </w:rPr>
            <w:t>Harmon</w:t>
          </w:r>
          <w:bookmarkEnd w:id="52"/>
          <w:r w:rsidRPr="00B36958">
            <w:t xml:space="preserve"> </w:t>
          </w:r>
          <w:r w:rsidRPr="00B36958">
            <w:rPr>
              <w:i/>
            </w:rPr>
            <w:t>W.</w:t>
          </w:r>
          <w:r w:rsidRPr="00B36958">
            <w:t xml:space="preserve"> Google Nearby Connections 2.0 capabilities. https://stackoverflow.com/questions/51976470/google-nearby-connections-2-0-capabilities.</w:t>
          </w:r>
        </w:p>
        <w:p w14:paraId="2EC03476" w14:textId="77777777" w:rsidR="00B36958" w:rsidRDefault="00B36958" w:rsidP="00B36958">
          <w:pPr>
            <w:pStyle w:val="CitaviBibliographyEntry"/>
          </w:pPr>
          <w:r>
            <w:t>[4]</w:t>
          </w:r>
          <w:r>
            <w:tab/>
          </w:r>
          <w:bookmarkStart w:id="53" w:name="_CTVL00107e4e8c48e1e4cbf850442e23e3e6fc4"/>
          <w:r w:rsidRPr="00B36958">
            <w:rPr>
              <w:i/>
            </w:rPr>
            <w:t>Harmon</w:t>
          </w:r>
          <w:bookmarkEnd w:id="53"/>
          <w:r w:rsidRPr="00B36958">
            <w:t xml:space="preserve"> </w:t>
          </w:r>
          <w:r w:rsidRPr="00B36958">
            <w:rPr>
              <w:i/>
            </w:rPr>
            <w:t>W.</w:t>
          </w:r>
          <w:r w:rsidRPr="00B36958">
            <w:t xml:space="preserve"> How can I speed up Nearby Connections API discovery? https://stackoverflow.com/questions/52825617/how-can-i-speed-up-nearby-connections-api-discovery/52882054#52882054.</w:t>
          </w:r>
        </w:p>
        <w:p w14:paraId="53E699F0" w14:textId="77777777" w:rsidR="00B36958" w:rsidRDefault="00B36958" w:rsidP="00B36958">
          <w:pPr>
            <w:pStyle w:val="CitaviBibliographyEntry"/>
          </w:pPr>
          <w:r>
            <w:t>[5]</w:t>
          </w:r>
          <w:r>
            <w:tab/>
          </w:r>
          <w:bookmarkStart w:id="54" w:name="_CTVL001b6b8f39097d146f7b86c3a1fbf9e3b90"/>
          <w:r w:rsidRPr="00B36958">
            <w:rPr>
              <w:i/>
            </w:rPr>
            <w:t>Harmon</w:t>
          </w:r>
          <w:bookmarkEnd w:id="54"/>
          <w:r w:rsidRPr="00B36958">
            <w:t xml:space="preserve"> </w:t>
          </w:r>
          <w:r w:rsidRPr="00B36958">
            <w:rPr>
              <w:i/>
            </w:rPr>
            <w:t>W.</w:t>
          </w:r>
          <w:r w:rsidRPr="00B36958">
            <w:t xml:space="preserve"> How performant is Nearby Connections? https://stackoverflow.com/questions/54434616/how-performant-is-nearby-connections/54470958#54470958.</w:t>
          </w:r>
        </w:p>
        <w:p w14:paraId="51A41FB2" w14:textId="77777777" w:rsidR="00B36958" w:rsidRDefault="00B36958" w:rsidP="00B36958">
          <w:pPr>
            <w:pStyle w:val="CitaviBibliographyEntry"/>
          </w:pPr>
          <w:r>
            <w:t>[6]</w:t>
          </w:r>
          <w:r>
            <w:tab/>
          </w:r>
          <w:bookmarkStart w:id="55" w:name="_CTVL001a410573b4fd04f77abd393aa1b1ead54"/>
          <w:r w:rsidRPr="00B36958">
            <w:rPr>
              <w:i/>
            </w:rPr>
            <w:t>HiveMQ Team</w:t>
          </w:r>
          <w:bookmarkEnd w:id="55"/>
          <w:r w:rsidRPr="00B36958">
            <w:t>. Client, Broker / Server and Connection Establishment - MQTT Essentials: Part 3. https://www.hivemq.com/blog/mqtt-essentials-part-3-client-broker-connection-establishment/.</w:t>
          </w:r>
        </w:p>
        <w:p w14:paraId="48BD2AF8" w14:textId="77777777" w:rsidR="00B36958" w:rsidRDefault="00B36958" w:rsidP="00B36958">
          <w:pPr>
            <w:pStyle w:val="CitaviBibliographyEntry"/>
          </w:pPr>
          <w:r>
            <w:t>[7]</w:t>
          </w:r>
          <w:r>
            <w:tab/>
          </w:r>
          <w:bookmarkStart w:id="56" w:name="_CTVL00163b1b985e3b34719a6ccdbe29b1654c9"/>
          <w:r w:rsidRPr="00B36958">
            <w:rPr>
              <w:i/>
            </w:rPr>
            <w:t>Nearby Connections Team</w:t>
          </w:r>
          <w:bookmarkEnd w:id="56"/>
          <w:r w:rsidRPr="00B36958">
            <w:t>. Nearby Connections API Leitfaden. https://developers.google.com/nearby/connections.</w:t>
          </w:r>
        </w:p>
        <w:p w14:paraId="52041FEF" w14:textId="77777777" w:rsidR="00B36958" w:rsidRDefault="00B36958" w:rsidP="00B36958">
          <w:pPr>
            <w:pStyle w:val="CitaviBibliographyEntry"/>
          </w:pPr>
          <w:r>
            <w:t>[8]</w:t>
          </w:r>
          <w:r>
            <w:tab/>
          </w:r>
          <w:bookmarkStart w:id="57" w:name="_CTVL001ead62713b0834e88b292fc9005520133"/>
          <w:r w:rsidRPr="00B36958">
            <w:rPr>
              <w:i/>
            </w:rPr>
            <w:t>Roger Light</w:t>
          </w:r>
          <w:bookmarkEnd w:id="57"/>
          <w:r w:rsidRPr="00B36958">
            <w:t>. mosquitto.conf man page. https://mosquitto.org/man/mosquitto-8.html.</w:t>
          </w:r>
        </w:p>
        <w:p w14:paraId="390F94EC" w14:textId="6C6C9AF7" w:rsidR="005C0CFB" w:rsidRDefault="00B36958" w:rsidP="00B36958">
          <w:pPr>
            <w:pStyle w:val="CitaviBibliographyEntry"/>
          </w:pPr>
          <w:r>
            <w:t>[9]</w:t>
          </w:r>
          <w:r>
            <w:tab/>
          </w:r>
          <w:bookmarkStart w:id="58" w:name="_CTVL001133e17a19bc64aac8a3b8a05a54db3b1"/>
          <w:r w:rsidRPr="00B36958">
            <w:rPr>
              <w:i/>
            </w:rPr>
            <w:t>Zhang</w:t>
          </w:r>
          <w:bookmarkEnd w:id="58"/>
          <w:r w:rsidRPr="00B36958">
            <w:t xml:space="preserve"> </w:t>
          </w:r>
          <w:r w:rsidRPr="00B36958">
            <w:rPr>
              <w:i/>
            </w:rPr>
            <w:t>L.</w:t>
          </w:r>
          <w:r w:rsidRPr="00B36958">
            <w:t xml:space="preserve"> Building Facebook Messenger. https://www.facebook.com/notes/facebook-engineering/building-facebook-messenger/10150259350998920.</w:t>
          </w:r>
          <w:r w:rsidR="005C0CFB">
            <w:fldChar w:fldCharType="end"/>
          </w:r>
        </w:p>
      </w:sdtContent>
    </w:sdt>
    <w:p w14:paraId="5996A79C" w14:textId="77777777" w:rsidR="005C0CFB" w:rsidRPr="00BC08A4" w:rsidRDefault="005C0CFB" w:rsidP="005C0CFB"/>
    <w:sectPr w:rsidR="005C0CFB" w:rsidRPr="00BC08A4" w:rsidSect="00783AED">
      <w:headerReference w:type="default" r:id="rId29"/>
      <w:footerReference w:type="default" r:id="rId30"/>
      <w:pgSz w:w="11906" w:h="16838" w:code="9"/>
      <w:pgMar w:top="1418" w:right="1418" w:bottom="1134"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cerPredator" w:date="2020-04-13T19:27:00Z" w:initials="A">
    <w:p w14:paraId="62F6DB1F" w14:textId="77777777" w:rsidR="003D3EDD" w:rsidRDefault="003D3EDD" w:rsidP="009F713B">
      <w:pPr>
        <w:pStyle w:val="Listenabsatz"/>
        <w:numPr>
          <w:ilvl w:val="0"/>
          <w:numId w:val="22"/>
        </w:numPr>
      </w:pPr>
      <w:r>
        <w:rPr>
          <w:rStyle w:val="Kommentarzeichen"/>
        </w:rPr>
        <w:annotationRef/>
      </w:r>
      <w:r>
        <w:t>Middleware für Android, die MQTT und Nearby verwendet.</w:t>
      </w:r>
    </w:p>
    <w:p w14:paraId="33412E79" w14:textId="77777777" w:rsidR="003D3EDD" w:rsidRDefault="003D3EDD" w:rsidP="009F713B">
      <w:pPr>
        <w:pStyle w:val="Listenabsatz"/>
        <w:numPr>
          <w:ilvl w:val="0"/>
          <w:numId w:val="22"/>
        </w:numPr>
      </w:pPr>
      <w:r>
        <w:t>Wie auch MQTT und Nearby soll das zu entwerfende System eine Publish/ Subscribe API anbieten.</w:t>
      </w:r>
    </w:p>
    <w:p w14:paraId="66A0953F" w14:textId="77777777" w:rsidR="003D3EDD" w:rsidRDefault="003D3EDD" w:rsidP="009F713B">
      <w:pPr>
        <w:pStyle w:val="Listenabsatz"/>
        <w:numPr>
          <w:ilvl w:val="0"/>
          <w:numId w:val="22"/>
        </w:numPr>
      </w:pPr>
      <w:r>
        <w:t xml:space="preserve">Prioritätenbasierte </w:t>
      </w:r>
    </w:p>
    <w:p w14:paraId="398A820E" w14:textId="77777777" w:rsidR="003D3EDD" w:rsidRPr="0051536E" w:rsidRDefault="003D3EDD" w:rsidP="009F713B">
      <w:pPr>
        <w:pStyle w:val="Listenabsatz"/>
        <w:numPr>
          <w:ilvl w:val="0"/>
          <w:numId w:val="22"/>
        </w:numPr>
      </w:pPr>
      <w:r>
        <w:t>Die Kernfunktionalitäten der zu Neafly-Bibliothek bestehen aus:1, 2, 3</w:t>
      </w:r>
    </w:p>
    <w:p w14:paraId="14A0E06E" w14:textId="7ACE9A00" w:rsidR="003D3EDD" w:rsidRDefault="003D3EDD">
      <w:pPr>
        <w:pStyle w:val="Kommentartext"/>
      </w:pPr>
    </w:p>
  </w:comment>
  <w:comment w:id="12" w:author="AcerPredator" w:date="2020-04-13T13:21:00Z" w:initials="A">
    <w:p w14:paraId="76CA127A" w14:textId="77777777" w:rsidR="003D3EDD" w:rsidRPr="003559B6" w:rsidRDefault="003D3EDD" w:rsidP="00C148A7">
      <w:pPr>
        <w:rPr>
          <w:color w:val="A6A6A6" w:themeColor="background1" w:themeShade="A6"/>
        </w:rPr>
      </w:pPr>
      <w:r>
        <w:rPr>
          <w:rStyle w:val="Kommentarzeichen"/>
        </w:rPr>
        <w:annotationRef/>
      </w:r>
      <w:r w:rsidRPr="003559B6">
        <w:rPr>
          <w:color w:val="A6A6A6" w:themeColor="background1" w:themeShade="A6"/>
        </w:rPr>
        <w:t xml:space="preserve">In diesem Kapitel sollen die konkreten Anforderungen an das zu entwickelnde System (Android-Bibliothek) ermittelt werden. Um die Anforderungsanalyse zu erleichtern sollen hierfür zunächst die funktionalen Anforderungen dreier Szenarien (Beispielanwendungen) bestimmt werden. Die ermittelten Anforderungen ermöglichen eine Deduktion, aus welcher sich die konkreten Anforderungen an die </w:t>
      </w:r>
      <w:r w:rsidRPr="003559B6">
        <w:rPr>
          <w:color w:val="A6A6A6" w:themeColor="background1" w:themeShade="A6"/>
          <w:highlight w:val="yellow"/>
        </w:rPr>
        <w:t>Nearfly</w:t>
      </w:r>
      <w:r w:rsidRPr="003559B6">
        <w:rPr>
          <w:color w:val="A6A6A6" w:themeColor="background1" w:themeShade="A6"/>
        </w:rPr>
        <w:t>-Bibliothek ergeben.</w:t>
      </w:r>
    </w:p>
    <w:p w14:paraId="4133CCAE" w14:textId="77777777" w:rsidR="003D3EDD" w:rsidRDefault="003D3EDD" w:rsidP="00C148A7">
      <w:pPr>
        <w:rPr>
          <w:color w:val="A6A6A6" w:themeColor="background1" w:themeShade="A6"/>
        </w:rPr>
      </w:pPr>
      <w:r w:rsidRPr="003559B6">
        <w:rPr>
          <w:color w:val="A6A6A6" w:themeColor="background1" w:themeShade="A6"/>
        </w:rPr>
        <w:t>Die Auswahl der Szenarien beschränkt sich jedoch nicht nur auf die Findung konkreter Anforderungen, sondern dient außerdem zur späteren Verifikation der Nearfly-Bibliothek.</w:t>
      </w:r>
    </w:p>
    <w:p w14:paraId="607A627B" w14:textId="77777777" w:rsidR="003D3EDD" w:rsidRDefault="003D3EDD">
      <w:pPr>
        <w:pStyle w:val="Kommentartext"/>
      </w:pPr>
    </w:p>
    <w:p w14:paraId="5761C984" w14:textId="77777777" w:rsidR="003D3EDD" w:rsidRDefault="003D3EDD">
      <w:pPr>
        <w:pStyle w:val="Kommentartext"/>
      </w:pPr>
    </w:p>
    <w:p w14:paraId="7103DEE5" w14:textId="5221024B" w:rsidR="003D3EDD" w:rsidRDefault="003D3EDD">
      <w:pPr>
        <w:pStyle w:val="Kommentartext"/>
      </w:pPr>
    </w:p>
  </w:comment>
  <w:comment w:id="14" w:author="AcerPredator" w:date="2020-04-13T02:33:00Z" w:initials="A">
    <w:p w14:paraId="21B47CB1" w14:textId="203EF330" w:rsidR="003D3EDD" w:rsidRDefault="003D3EDD" w:rsidP="002A3B6B">
      <w:r>
        <w:rPr>
          <w:rStyle w:val="Kommentarzeichen"/>
        </w:rPr>
        <w:annotationRef/>
      </w:r>
      <w:r>
        <w:t>Das 1. Szenario ist die Entwicklung einer Messenger App, in welche konventionelle Chatrooms erstellt werden und durch mehrere Benutzer betreten werden können. Basierend auf klassische Messenger Apps entstehen hierfür folgende funktionale Anforderungen.</w:t>
      </w:r>
    </w:p>
    <w:p w14:paraId="2A042F36" w14:textId="7D93FBFC" w:rsidR="003D3EDD" w:rsidRDefault="003D3EDD" w:rsidP="002A3B6B"/>
    <w:p w14:paraId="258CB02B" w14:textId="77777777" w:rsidR="003D3EDD" w:rsidRDefault="003D3EDD" w:rsidP="00300757">
      <w:r>
        <w:rPr>
          <w:b/>
          <w:bCs/>
        </w:rPr>
        <w:t>Chatroom erstellen</w:t>
      </w:r>
      <w:r w:rsidRPr="004C653B">
        <w:rPr>
          <w:b/>
          <w:bCs/>
        </w:rPr>
        <w:t>:</w:t>
      </w:r>
      <w:r>
        <w:t xml:space="preserve"> Ein Nutzer kann einen eigenen Chatroom erstellen.</w:t>
      </w:r>
    </w:p>
    <w:p w14:paraId="214F32D8" w14:textId="77777777" w:rsidR="003D3EDD" w:rsidRDefault="003D3EDD" w:rsidP="00300757">
      <w:r w:rsidRPr="00806AF4">
        <w:rPr>
          <w:b/>
          <w:bCs/>
        </w:rPr>
        <w:t>Chatroom beitreten:</w:t>
      </w:r>
      <w:r>
        <w:t xml:space="preserve"> Ein Nutzer kann einen erstellten Chatroom beitreten.</w:t>
      </w:r>
    </w:p>
    <w:p w14:paraId="765E5E69" w14:textId="77777777" w:rsidR="003D3EDD" w:rsidRDefault="003D3EDD" w:rsidP="00300757">
      <w:r w:rsidRPr="005C0958">
        <w:rPr>
          <w:b/>
          <w:bCs/>
        </w:rPr>
        <w:t>Echte Parallelität</w:t>
      </w:r>
      <w:r>
        <w:t>: Werden Bild- und Textnachrichten beinah parallel versendet, muss die kleineren Nachrichten, unabhängig davon welche der beiden Nachrichten zuerst versandt wurde, schneller ankommen. -&gt; Nachrichtentypen einstellen</w:t>
      </w:r>
    </w:p>
    <w:p w14:paraId="1D58C919" w14:textId="77777777" w:rsidR="003D3EDD" w:rsidRDefault="003D3EDD" w:rsidP="00300757">
      <w:r w:rsidRPr="00A90984">
        <w:rPr>
          <w:b/>
          <w:bCs/>
        </w:rPr>
        <w:t>Differenzierbarkeit:</w:t>
      </w:r>
      <w:r>
        <w:t xml:space="preserve"> Um die Nutzer zu unterscheiden, soll jedem Nutzer ein Name und eine Farbe zugewiesen werden.</w:t>
      </w:r>
    </w:p>
    <w:p w14:paraId="3136FCCA" w14:textId="77777777" w:rsidR="003D3EDD" w:rsidRPr="00FA7090" w:rsidRDefault="003D3EDD" w:rsidP="002A3B6B"/>
    <w:p w14:paraId="7C294FAB" w14:textId="57E25A71" w:rsidR="003D3EDD" w:rsidRDefault="003D3EDD">
      <w:pPr>
        <w:pStyle w:val="Kommentartext"/>
      </w:pPr>
    </w:p>
  </w:comment>
  <w:comment w:id="16" w:author="AcerPredator" w:date="2020-04-13T02:33:00Z" w:initials="A">
    <w:p w14:paraId="6F9447E2" w14:textId="7F61749E" w:rsidR="003D3EDD" w:rsidRDefault="003D3EDD" w:rsidP="002A3B6B">
      <w:pPr>
        <w:tabs>
          <w:tab w:val="left" w:pos="2535"/>
        </w:tabs>
      </w:pPr>
      <w:r>
        <w:rPr>
          <w:rStyle w:val="Kommentarzeichen"/>
        </w:rPr>
        <w:annotationRef/>
      </w:r>
      <w:r>
        <w:t>Das 2. Szenario umfasst das Entwickeln einer minimalistischen Anwendung, welche eine Leinwand beinhaltet, die von allen Benutzern gemeinsam bemalt werden kann. Jedem Benutzer wird zu Beginn eine Farbe zugeteilt. Berührt ein Benutzer die Leinwand, entsteht ein kolorierter Abdruck (Touchpoint), welcher nach Ablauf einer gewissen Zeit verschwindet. Die Umsetzung der fundamentalen Funktionen inkludiert folgende Anforderungen:</w:t>
      </w:r>
    </w:p>
    <w:p w14:paraId="58C3CCF4" w14:textId="2979A0EE" w:rsidR="003D3EDD" w:rsidRDefault="003D3EDD" w:rsidP="002A3B6B">
      <w:pPr>
        <w:tabs>
          <w:tab w:val="left" w:pos="2535"/>
        </w:tabs>
      </w:pPr>
    </w:p>
    <w:p w14:paraId="671ABBBE" w14:textId="77777777" w:rsidR="003D3EDD" w:rsidRDefault="003D3EDD" w:rsidP="00CA1E87">
      <w:pPr>
        <w:tabs>
          <w:tab w:val="left" w:pos="2535"/>
        </w:tabs>
      </w:pPr>
      <w:r w:rsidRPr="005E2706">
        <w:rPr>
          <w:b/>
          <w:bCs/>
        </w:rPr>
        <w:t xml:space="preserve">Touchpoints </w:t>
      </w:r>
      <w:r>
        <w:rPr>
          <w:b/>
          <w:bCs/>
        </w:rPr>
        <w:t>Broadcasting</w:t>
      </w:r>
      <w:r w:rsidRPr="005E2706">
        <w:rPr>
          <w:b/>
          <w:bCs/>
        </w:rPr>
        <w:t xml:space="preserve">: </w:t>
      </w:r>
      <w:r>
        <w:t>Falls die Leinwand berührt wird, muss das System die Berührung erfassen und diese den anderen Benutzern mitteilen.</w:t>
      </w:r>
    </w:p>
    <w:p w14:paraId="07A1599E" w14:textId="77777777" w:rsidR="003D3EDD" w:rsidRPr="000E174B" w:rsidRDefault="003D3EDD" w:rsidP="00CA1E87">
      <w:pPr>
        <w:tabs>
          <w:tab w:val="left" w:pos="2535"/>
        </w:tabs>
      </w:pPr>
      <w:r>
        <w:t>Nahe Echzeit:</w:t>
      </w:r>
    </w:p>
    <w:p w14:paraId="53F7C3F6" w14:textId="77777777" w:rsidR="003D3EDD" w:rsidRDefault="003D3EDD" w:rsidP="00CA1E87">
      <w:pPr>
        <w:tabs>
          <w:tab w:val="left" w:pos="2535"/>
        </w:tabs>
      </w:pPr>
      <w:r>
        <w:rPr>
          <w:b/>
          <w:bCs/>
        </w:rPr>
        <w:t>Shared Canvas</w:t>
      </w:r>
      <w:r>
        <w:t>: Falls ein Berührungspunkt empfangen wird, muss das System diesen mit der dem Benutzer zugewiesenen Farben an die entsprechende Position zeichnen.</w:t>
      </w:r>
    </w:p>
    <w:p w14:paraId="63258BBB" w14:textId="77777777" w:rsidR="003D3EDD" w:rsidRDefault="003D3EDD" w:rsidP="00CA1E87">
      <w:pPr>
        <w:tabs>
          <w:tab w:val="left" w:pos="2535"/>
        </w:tabs>
      </w:pPr>
      <w:r w:rsidRPr="00A90984">
        <w:rPr>
          <w:b/>
          <w:bCs/>
        </w:rPr>
        <w:t>Differenzierbarkeit</w:t>
      </w:r>
      <w:r w:rsidRPr="005E2706">
        <w:rPr>
          <w:b/>
          <w:bCs/>
        </w:rPr>
        <w:t>:</w:t>
      </w:r>
      <w:r>
        <w:t xml:space="preserve"> Falls die Anwendung gestartet wird, muss das System dem Benutzer eine Farbe zuweisen.</w:t>
      </w:r>
    </w:p>
    <w:p w14:paraId="326E7D32" w14:textId="77777777" w:rsidR="003D3EDD" w:rsidRDefault="003D3EDD" w:rsidP="00CA1E87">
      <w:pPr>
        <w:tabs>
          <w:tab w:val="left" w:pos="2535"/>
        </w:tabs>
      </w:pPr>
      <w:r>
        <w:rPr>
          <w:b/>
          <w:bCs/>
        </w:rPr>
        <w:t>Auto-Clean</w:t>
      </w:r>
      <w:r w:rsidRPr="00091E52">
        <w:rPr>
          <w:b/>
          <w:bCs/>
        </w:rPr>
        <w:t>:</w:t>
      </w:r>
      <w:r>
        <w:t xml:space="preserve"> Nach einer festgelegten Zeit, muss das System die kolorierten Touchpoints aus der Leinwand entfernen. </w:t>
      </w:r>
    </w:p>
    <w:p w14:paraId="53C5AF18" w14:textId="77777777" w:rsidR="003D3EDD" w:rsidRDefault="003D3EDD" w:rsidP="00CA1E87">
      <w:pPr>
        <w:tabs>
          <w:tab w:val="left" w:pos="2535"/>
        </w:tabs>
      </w:pPr>
      <w:r>
        <w:rPr>
          <w:b/>
          <w:bCs/>
        </w:rPr>
        <w:t>(Passt nicht zum Szenario) Join-Benachrichtigung</w:t>
      </w:r>
      <w:r w:rsidRPr="00F912BB">
        <w:rPr>
          <w:b/>
          <w:bCs/>
        </w:rPr>
        <w:t>:</w:t>
      </w:r>
      <w:r>
        <w:t xml:space="preserve"> Falls ein Benutzer die Anwendung startet, muss das System alle aktiven Benutzer derselben Anwendung benachrichtigen.</w:t>
      </w:r>
    </w:p>
    <w:p w14:paraId="3A1F8AC0" w14:textId="77777777" w:rsidR="003D3EDD" w:rsidRDefault="003D3EDD" w:rsidP="002A3B6B">
      <w:pPr>
        <w:tabs>
          <w:tab w:val="left" w:pos="2535"/>
        </w:tabs>
      </w:pPr>
    </w:p>
    <w:p w14:paraId="218CC910" w14:textId="310A34B1" w:rsidR="003D3EDD" w:rsidRDefault="003D3EDD">
      <w:pPr>
        <w:pStyle w:val="Kommentartext"/>
      </w:pPr>
    </w:p>
  </w:comment>
  <w:comment w:id="18" w:author="AcerPredator" w:date="2020-04-13T02:33:00Z" w:initials="A">
    <w:p w14:paraId="07E2A5E7" w14:textId="60F29343" w:rsidR="003D3EDD" w:rsidRDefault="003D3EDD" w:rsidP="002A3B6B">
      <w:pPr>
        <w:tabs>
          <w:tab w:val="left" w:pos="5009"/>
        </w:tabs>
      </w:pPr>
      <w:r>
        <w:rPr>
          <w:rStyle w:val="Kommentarzeichen"/>
        </w:rPr>
        <w:annotationRef/>
      </w: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55085BE3" w14:textId="787680B6" w:rsidR="003D3EDD" w:rsidRDefault="003D3EDD" w:rsidP="002A3B6B">
      <w:pPr>
        <w:tabs>
          <w:tab w:val="left" w:pos="5009"/>
        </w:tabs>
      </w:pPr>
    </w:p>
    <w:p w14:paraId="05979EE1" w14:textId="77777777" w:rsidR="003D3EDD" w:rsidRDefault="003D3EDD" w:rsidP="001C6122">
      <w:pPr>
        <w:pStyle w:val="Listenabsatz"/>
        <w:numPr>
          <w:ilvl w:val="0"/>
          <w:numId w:val="22"/>
        </w:numPr>
        <w:tabs>
          <w:tab w:val="left" w:pos="5009"/>
        </w:tabs>
      </w:pPr>
      <w:r>
        <w:t>A1: Das System muss die kontinuierlich die Neigungsdaten aller Spieler erfassen und an alle Spieler senden.</w:t>
      </w:r>
    </w:p>
    <w:p w14:paraId="24B6E200" w14:textId="77777777" w:rsidR="003D3EDD" w:rsidRDefault="003D3EDD" w:rsidP="001C6122">
      <w:pPr>
        <w:pStyle w:val="Listenabsatz"/>
        <w:numPr>
          <w:ilvl w:val="0"/>
          <w:numId w:val="22"/>
        </w:numPr>
        <w:tabs>
          <w:tab w:val="left" w:pos="5009"/>
        </w:tabs>
      </w:pPr>
      <w:r>
        <w:t>A2: Nach dem Erhalt der Neigungsdaten aller Spieler, muss das System ein resultierendes Verhalten für die Kugel berechnen.</w:t>
      </w:r>
    </w:p>
    <w:p w14:paraId="1708DFB0" w14:textId="77777777" w:rsidR="003D3EDD" w:rsidRDefault="003D3EDD" w:rsidP="001C6122">
      <w:pPr>
        <w:pStyle w:val="Listenabsatz"/>
        <w:numPr>
          <w:ilvl w:val="0"/>
          <w:numId w:val="22"/>
        </w:numPr>
        <w:tabs>
          <w:tab w:val="left" w:pos="5009"/>
        </w:tabs>
      </w:pPr>
      <w:r>
        <w:t>A1 und A2;</w:t>
      </w:r>
    </w:p>
    <w:p w14:paraId="4A7A1391" w14:textId="77777777" w:rsidR="003D3EDD" w:rsidRDefault="003D3EDD" w:rsidP="001C6122">
      <w:pPr>
        <w:pStyle w:val="Listenabsatz"/>
        <w:numPr>
          <w:ilvl w:val="0"/>
          <w:numId w:val="22"/>
        </w:numPr>
        <w:tabs>
          <w:tab w:val="left" w:pos="5009"/>
        </w:tabs>
      </w:pPr>
      <w:r>
        <w:t>A3: Das System muss jedem Spieler die Möglichkeit geben, das Spiel synchron (als Team) zu starten.</w:t>
      </w:r>
    </w:p>
    <w:p w14:paraId="484D7718" w14:textId="77777777" w:rsidR="003D3EDD" w:rsidRDefault="003D3EDD" w:rsidP="001C6122">
      <w:pPr>
        <w:pStyle w:val="Listenabsatz"/>
        <w:numPr>
          <w:ilvl w:val="0"/>
          <w:numId w:val="22"/>
        </w:numPr>
        <w:tabs>
          <w:tab w:val="left" w:pos="5009"/>
        </w:tabs>
      </w:pPr>
      <w:r>
        <w:t>A4: Das System muss jedem Spieler die Möglichkeit geben, das Spiel zum Anfang einer Runde beizutreten.</w:t>
      </w:r>
    </w:p>
    <w:p w14:paraId="7534CC89" w14:textId="77777777" w:rsidR="003D3EDD" w:rsidRDefault="003D3EDD" w:rsidP="002A3B6B">
      <w:pPr>
        <w:tabs>
          <w:tab w:val="left" w:pos="5009"/>
        </w:tabs>
      </w:pPr>
    </w:p>
    <w:p w14:paraId="15EA7042" w14:textId="5DE14A99" w:rsidR="003D3EDD" w:rsidRDefault="003D3EDD">
      <w:pPr>
        <w:pStyle w:val="Kommentartext"/>
      </w:pPr>
    </w:p>
  </w:comment>
  <w:comment w:id="22" w:author="AcerPredator" w:date="2020-04-17T21:32:00Z" w:initials="A">
    <w:p w14:paraId="2590FB65" w14:textId="77777777" w:rsidR="003D3EDD" w:rsidRPr="00A14256" w:rsidRDefault="003D3EDD" w:rsidP="00F32C2C">
      <w:pPr>
        <w:rPr>
          <w:b/>
          <w:bCs/>
        </w:rPr>
      </w:pPr>
      <w:r>
        <w:rPr>
          <w:rStyle w:val="Kommentarzeichen"/>
        </w:rPr>
        <w:annotationRef/>
      </w:r>
      <w:r>
        <w:rPr>
          <w:b/>
          <w:bCs/>
        </w:rPr>
        <w:t xml:space="preserve">Channelbased </w:t>
      </w:r>
      <w:r w:rsidRPr="00620B51">
        <w:rPr>
          <w:b/>
          <w:bCs/>
        </w:rPr>
        <w:t>Broadcasting:</w:t>
      </w:r>
    </w:p>
    <w:p w14:paraId="46090817" w14:textId="77777777" w:rsidR="003D3EDD" w:rsidRDefault="003D3EDD" w:rsidP="00F32C2C">
      <w:r>
        <w:t>Zu sendende Nachrichten müssen einem Empfangskanal zugewiesen werden.</w:t>
      </w:r>
    </w:p>
    <w:p w14:paraId="63882F3F" w14:textId="77777777" w:rsidR="003D3EDD" w:rsidRDefault="003D3EDD" w:rsidP="00F32C2C">
      <w:r w:rsidRPr="00B44B43">
        <w:rPr>
          <w:b/>
          <w:bCs/>
        </w:rPr>
        <w:t>Kontextualität</w:t>
      </w:r>
      <w:r w:rsidRPr="00620B51">
        <w:rPr>
          <w:b/>
          <w:bCs/>
        </w:rPr>
        <w:t>:</w:t>
      </w:r>
      <w:r>
        <w:t xml:space="preserve"> Nachrichten sind nur im Kontext derselben Anwendung sichtbar</w:t>
      </w:r>
    </w:p>
    <w:p w14:paraId="7A897C5E" w14:textId="77777777" w:rsidR="003D3EDD" w:rsidRDefault="003D3EDD" w:rsidP="00F32C2C">
      <w:r>
        <w:rPr>
          <w:b/>
          <w:bCs/>
        </w:rPr>
        <w:t>channelbased listening:</w:t>
      </w:r>
      <w:r>
        <w:t xml:space="preserve"> Das System kann auf eingehende Nachrichten unterschiedlicher Kanäle verschieden reagieren.</w:t>
      </w:r>
    </w:p>
    <w:p w14:paraId="0775255A" w14:textId="77777777" w:rsidR="003D3EDD" w:rsidRDefault="003D3EDD" w:rsidP="00F32C2C">
      <w:r w:rsidRPr="006B75B9">
        <w:rPr>
          <w:b/>
          <w:bCs/>
        </w:rPr>
        <w:t xml:space="preserve">Traceability: </w:t>
      </w:r>
      <w:r>
        <w:t>Der Sender einer Nachricht muss identifiziert werden können</w:t>
      </w:r>
    </w:p>
    <w:p w14:paraId="3426A345" w14:textId="77777777" w:rsidR="003D3EDD" w:rsidRPr="008816D3" w:rsidRDefault="003D3EDD" w:rsidP="00F32C2C">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erden 2 Nachrichten unterschiedlicher Größe versandt, kommt die kleinere beider Nachrichten erster an. </w:t>
      </w:r>
    </w:p>
    <w:p w14:paraId="49526309" w14:textId="77777777" w:rsidR="003D3EDD" w:rsidRDefault="003D3EDD" w:rsidP="00F32C2C">
      <w:pPr>
        <w:spacing w:before="600"/>
      </w:pPr>
      <w:r>
        <w:t>Zudem lassen sich aus den bestehenden Anforderungen folgende weitere Bibliotheksnähere Anforderungen identifizieren, welche sich zwar nicht aus den Szenarien ergeben, jedoch wünschenswert</w:t>
      </w:r>
    </w:p>
    <w:p w14:paraId="78AE295B" w14:textId="77777777" w:rsidR="003D3EDD" w:rsidRDefault="003D3EDD" w:rsidP="00F32C2C">
      <w:r w:rsidRPr="003E701F">
        <w:rPr>
          <w:b/>
          <w:bCs/>
        </w:rPr>
        <w:t>Flawless Switch:</w:t>
      </w:r>
      <w:r>
        <w:t xml:space="preserve"> Wechselt das System die unterliegende Technologie während des Betriebes, soll dies möglichst reibungslos funktionieren.</w:t>
      </w:r>
    </w:p>
    <w:p w14:paraId="4C758723" w14:textId="77777777" w:rsidR="003D3EDD" w:rsidRDefault="003D3EDD" w:rsidP="00F32C2C">
      <w:r w:rsidRPr="00A70497">
        <w:rPr>
          <w:b/>
          <w:bCs/>
        </w:rPr>
        <w:t>Autoverbinndungsaufbau:</w:t>
      </w:r>
      <w:r>
        <w:t xml:space="preserve"> Scheitert die Verbindung muss das System in einen kontrollierten Zustand wechseln, in welchem die Verbindung wiederaufgebaut wird, dabei soll eingestellt werden können ob nicht versandte (pending) Nachrichten zwischengespeichert oder verworfen werden sollen. -&gt; Szenario (Bouncing Ball, Obsolete Nachrichte)</w:t>
      </w:r>
    </w:p>
    <w:p w14:paraId="53CE25F3" w14:textId="77777777" w:rsidR="003D3EDD" w:rsidRDefault="003D3EDD" w:rsidP="00F32C2C">
      <w:r>
        <w:t>Einbindbarkeit</w:t>
      </w:r>
    </w:p>
    <w:p w14:paraId="2692CC1F" w14:textId="77777777" w:rsidR="003D3EDD" w:rsidRPr="007A0DEC" w:rsidRDefault="003D3EDD" w:rsidP="00F32C2C">
      <w:r w:rsidRPr="00BC5EC4">
        <w:rPr>
          <w:b/>
          <w:bCs/>
        </w:rPr>
        <w:t>Debug-Tool:</w:t>
      </w:r>
      <w:r>
        <w:t xml:space="preserve"> Das System soll dem Entwickler die Möglichkeit geben, die höchste auftretenden Round-Trip Time während des Betriebes zu messen.</w:t>
      </w:r>
    </w:p>
    <w:p w14:paraId="68AD89DD" w14:textId="77777777" w:rsidR="003D3EDD" w:rsidRDefault="003D3EDD" w:rsidP="00F32C2C">
      <w:pPr>
        <w:pStyle w:val="Kommentar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A0E06E" w15:done="0"/>
  <w15:commentEx w15:paraId="7103DEE5" w15:done="0"/>
  <w15:commentEx w15:paraId="7C294FAB" w15:done="0"/>
  <w15:commentEx w15:paraId="218CC910" w15:done="0"/>
  <w15:commentEx w15:paraId="15EA7042" w15:done="0"/>
  <w15:commentEx w15:paraId="68AD89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A0E06E" w16cid:durableId="223F3BA2"/>
  <w16cid:commentId w16cid:paraId="7103DEE5" w16cid:durableId="223EE5E1"/>
  <w16cid:commentId w16cid:paraId="7C294FAB" w16cid:durableId="223E4E0C"/>
  <w16cid:commentId w16cid:paraId="218CC910" w16cid:durableId="223E4DFD"/>
  <w16cid:commentId w16cid:paraId="15EA7042" w16cid:durableId="223E4DEE"/>
  <w16cid:commentId w16cid:paraId="68AD89DD" w16cid:durableId="225447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65885A" w14:textId="77777777" w:rsidR="00C521C2" w:rsidRDefault="00C521C2">
      <w:pPr>
        <w:spacing w:before="0" w:line="240" w:lineRule="auto"/>
      </w:pPr>
      <w:r>
        <w:separator/>
      </w:r>
    </w:p>
  </w:endnote>
  <w:endnote w:type="continuationSeparator" w:id="0">
    <w:p w14:paraId="7B6E7845" w14:textId="77777777" w:rsidR="00C521C2" w:rsidRDefault="00C521C2">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33"/>
    </w:tblGrid>
    <w:tr w:rsidR="003D3EDD" w14:paraId="593137E0" w14:textId="77777777" w:rsidTr="00D1370D">
      <w:tc>
        <w:tcPr>
          <w:tcW w:w="2831" w:type="dxa"/>
        </w:tcPr>
        <w:p w14:paraId="0866D592" w14:textId="77777777" w:rsidR="003D3EDD" w:rsidRDefault="003D3EDD" w:rsidP="00D1370D">
          <w:pPr>
            <w:jc w:val="left"/>
          </w:pPr>
          <w:r>
            <w:t>Vorgelegt von</w:t>
          </w:r>
          <w:r>
            <w:tab/>
          </w:r>
          <w:r>
            <w:tab/>
          </w:r>
          <w:r>
            <w:tab/>
          </w:r>
          <w:r>
            <w:tab/>
          </w:r>
        </w:p>
        <w:p w14:paraId="6C1BE421" w14:textId="77777777" w:rsidR="003D3EDD" w:rsidRDefault="003D3EDD" w:rsidP="00D1370D"/>
      </w:tc>
      <w:tc>
        <w:tcPr>
          <w:tcW w:w="5533" w:type="dxa"/>
        </w:tcPr>
        <w:p w14:paraId="050BB8A2" w14:textId="77777777" w:rsidR="003D3EDD" w:rsidRDefault="003D3EDD" w:rsidP="00D1370D">
          <w:r>
            <w:t>Alexis Danilo Morgado dos Santos</w:t>
          </w:r>
        </w:p>
      </w:tc>
    </w:tr>
    <w:tr w:rsidR="003D3EDD" w14:paraId="4996DCE3" w14:textId="77777777" w:rsidTr="00D1370D">
      <w:tc>
        <w:tcPr>
          <w:tcW w:w="2831" w:type="dxa"/>
        </w:tcPr>
        <w:p w14:paraId="503981A3" w14:textId="77777777" w:rsidR="003D3EDD" w:rsidRDefault="003D3EDD" w:rsidP="00D1370D">
          <w:r>
            <w:t>Studiengang</w:t>
          </w:r>
        </w:p>
      </w:tc>
      <w:tc>
        <w:tcPr>
          <w:tcW w:w="5533" w:type="dxa"/>
        </w:tcPr>
        <w:p w14:paraId="492F2E52" w14:textId="77777777" w:rsidR="003D3EDD" w:rsidRDefault="003D3EDD" w:rsidP="00D1370D">
          <w:r>
            <w:t>Technische Informatik</w:t>
          </w:r>
        </w:p>
      </w:tc>
    </w:tr>
    <w:tr w:rsidR="003D3EDD" w14:paraId="6019C2C6" w14:textId="77777777" w:rsidTr="00D1370D">
      <w:tc>
        <w:tcPr>
          <w:tcW w:w="2831" w:type="dxa"/>
        </w:tcPr>
        <w:p w14:paraId="3BA4CBA7" w14:textId="77777777" w:rsidR="003D3EDD" w:rsidRDefault="003D3EDD" w:rsidP="00D1370D">
          <w:r>
            <w:t>Betreuer</w:t>
          </w:r>
        </w:p>
      </w:tc>
      <w:tc>
        <w:tcPr>
          <w:tcW w:w="5533" w:type="dxa"/>
        </w:tcPr>
        <w:p w14:paraId="3C25A1AE" w14:textId="77777777" w:rsidR="003D3EDD" w:rsidRDefault="003D3EDD" w:rsidP="00D1370D">
          <w:r>
            <w:t>Peter Barth</w:t>
          </w:r>
        </w:p>
      </w:tc>
    </w:tr>
    <w:tr w:rsidR="003D3EDD" w14:paraId="04FD0080" w14:textId="77777777" w:rsidTr="00D1370D">
      <w:tc>
        <w:tcPr>
          <w:tcW w:w="2831" w:type="dxa"/>
        </w:tcPr>
        <w:p w14:paraId="5751FF05" w14:textId="77777777" w:rsidR="003D3EDD" w:rsidRDefault="003D3EDD" w:rsidP="00D1370D">
          <w:r>
            <w:t>Zweitbetreuer</w:t>
          </w:r>
        </w:p>
      </w:tc>
      <w:tc>
        <w:tcPr>
          <w:tcW w:w="5533" w:type="dxa"/>
        </w:tcPr>
        <w:p w14:paraId="7FB13B87" w14:textId="77777777" w:rsidR="003D3EDD" w:rsidRDefault="003D3EDD" w:rsidP="00D1370D">
          <w:r>
            <w:t>Mark Hastenteufel</w:t>
          </w:r>
        </w:p>
      </w:tc>
    </w:tr>
  </w:tbl>
  <w:p w14:paraId="7D320BE4" w14:textId="77777777" w:rsidR="003D3EDD" w:rsidRDefault="003D3ED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F9C7F8" w14:textId="77777777" w:rsidR="003D3EDD" w:rsidRDefault="003D3ED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FF970" w14:textId="77777777" w:rsidR="003D3EDD" w:rsidRDefault="003D3ED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FB545B" w14:textId="77777777" w:rsidR="00C521C2" w:rsidRDefault="00C521C2">
      <w:pPr>
        <w:spacing w:before="0" w:line="240" w:lineRule="auto"/>
      </w:pPr>
      <w:r>
        <w:separator/>
      </w:r>
    </w:p>
  </w:footnote>
  <w:footnote w:type="continuationSeparator" w:id="0">
    <w:p w14:paraId="445BE293" w14:textId="77777777" w:rsidR="00C521C2" w:rsidRDefault="00C521C2">
      <w:pPr>
        <w:spacing w:before="0" w:line="240" w:lineRule="auto"/>
      </w:pPr>
      <w:r>
        <w:continuationSeparator/>
      </w:r>
    </w:p>
  </w:footnote>
  <w:footnote w:id="1">
    <w:p w14:paraId="14714453" w14:textId="4543B417" w:rsidR="003D3EDD" w:rsidRDefault="003D3EDD">
      <w:pPr>
        <w:pStyle w:val="Funotentext"/>
      </w:pPr>
      <w:r>
        <w:rPr>
          <w:rStyle w:val="Funotenzeichen"/>
        </w:rPr>
        <w:footnoteRef/>
      </w:r>
      <w:r>
        <w:t xml:space="preserve"> Die MQTT Spezifikation erlaubt auch andere Protokolle, welche eine geordnete, verlustfreie, bi-direktionale Verbindung zulassen ( </w:t>
      </w:r>
      <w:sdt>
        <w:sdtPr>
          <w:alias w:val="Don't edit this field"/>
          <w:tag w:val="CitaviPlaceholder#22f0a12d-c85c-46e5-aac7-2663081940cb"/>
          <w:id w:val="-1368437310"/>
          <w:placeholder>
            <w:docPart w:val="DefaultPlaceholder_-1854013440"/>
          </w:placeholder>
        </w:sdtPr>
        <w:sdtContent>
          <w:r>
            <w:fldChar w:fldCharType="begin"/>
          </w:r>
          <w:r>
            <w:instrText>ADDIN CitaviPlaceholder{eyIkaWQiOiIxIiwiRW50cmllcyI6W3siJGlkIjoiMiIsIklkIjoiMzU0Y2Y2NDQtMzI0My00OGYyLWJmODctYWJhNzdlM2FmNjUw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dLCJPbmxpbmVBZGRyZXNzIjoiaHR0cDovL2RvY3Mub2FzaXMtb3Blbi5vcmcvbXF0dC9tcXR0L3YzLjEuMS9tcXR0LXYzLjEuMS5odG1sIiwiT3JnYW5pemF0aW9ucyI6W10sIk90aGVyc0ludm9sdmVkIjpbXSwiUHVibGlzaGVycyI6W10sIlF1b3RhdGlvbnMiOltdLCJSZWZlcmVuY2VUeXBlIjoiSW50ZXJuZXREb2N1bWVudCIsIlNob3J0VGl0bGUiOiJCYW5rcywgR3VwdGEg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1LTAxVDE1OjQ1OjI3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MyMmYwYTEyZC1jODVjLTQ2ZTUtYWFjNy0yNjYzMDgxOTQwY2IiLCJUZXh0IjoiWzJdIiwiV0FJVmVyc2lvbiI6IjYuMy4wLjAifQ==}</w:instrText>
          </w:r>
          <w:r>
            <w:fldChar w:fldCharType="separate"/>
          </w:r>
          <w:r>
            <w:t>[2]</w:t>
          </w:r>
          <w:r>
            <w:fldChar w:fldCharType="end"/>
          </w:r>
        </w:sdtContent>
      </w:sdt>
      <w:r>
        <w:t>.).</w:t>
      </w:r>
    </w:p>
  </w:footnote>
  <w:footnote w:id="2">
    <w:p w14:paraId="5844ACF2" w14:textId="550B34B9" w:rsidR="003D3EDD" w:rsidRDefault="003D3EDD">
      <w:pPr>
        <w:pStyle w:val="Funotentext"/>
      </w:pPr>
      <w:r>
        <w:rPr>
          <w:rStyle w:val="Funotenzeichen"/>
        </w:rPr>
        <w:footnoteRef/>
      </w:r>
      <w:r>
        <w:t xml:space="preserve"> Ein Topic ist ein UTF-8 Encodierter String der durch einen Schrägstrich (‚/‘ U+002F) hierarchisch, gleichend einer Baumstruktur, untergliedert werden kann z.B. „Baum/Zweig“ inkludiert „Baum/Zweig/Blatt“ ( </w:t>
      </w:r>
      <w:sdt>
        <w:sdtPr>
          <w:alias w:val="Don't edit this field"/>
          <w:tag w:val="CitaviPlaceholder#701e6fed-198c-4ef2-a936-739c06e6016a"/>
          <w:id w:val="-2025160518"/>
          <w:placeholder>
            <w:docPart w:val="DefaultPlaceholder_-1854013440"/>
          </w:placeholder>
        </w:sdtPr>
        <w:sdtContent>
          <w:r>
            <w:fldChar w:fldCharType="begin"/>
          </w:r>
          <w:r>
            <w:instrText>ADDIN CitaviPlaceholder{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M3MDFlNmZlZC0xOThjLTRlZjItYTkzNi03MzljMDZlNjAxNmEiLCJUZXh0IjoiWzJdIiwiV0FJVmVyc2lvbiI6IjYuMy4wLjAifQ==}</w:instrText>
          </w:r>
          <w:r>
            <w:fldChar w:fldCharType="separate"/>
          </w:r>
          <w:r>
            <w:t>[2]</w:t>
          </w:r>
          <w:r>
            <w:fldChar w:fldCharType="end"/>
          </w:r>
        </w:sdtContent>
      </w:sdt>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187ADA" w14:textId="77777777" w:rsidR="003D3EDD" w:rsidRDefault="003D3EDD" w:rsidP="00FC48E8">
    <w:pPr>
      <w:pStyle w:val="Kopfzeile"/>
      <w:jc w:val="left"/>
      <w:rPr>
        <w:b/>
        <w:sz w:val="24"/>
        <w:szCs w:val="24"/>
      </w:rPr>
    </w:pPr>
    <w:r w:rsidRPr="00FC48E8">
      <w:rPr>
        <w:noProof/>
      </w:rPr>
      <w:drawing>
        <wp:inline distT="0" distB="0" distL="0" distR="0" wp14:anchorId="7A96A00B" wp14:editId="35648342">
          <wp:extent cx="1981204" cy="53492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1">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p w14:paraId="494F470B" w14:textId="0F18BD07" w:rsidR="003D3EDD" w:rsidRPr="00FC48E8" w:rsidRDefault="003D3EDD" w:rsidP="00FC48E8">
    <w:pPr>
      <w:pStyle w:val="Kopfzeile"/>
      <w:jc w:val="right"/>
      <w:rPr>
        <w:sz w:val="40"/>
        <w:szCs w:val="40"/>
      </w:rPr>
    </w:pPr>
    <w:r w:rsidRPr="00FC48E8">
      <w:rPr>
        <w:b/>
        <w:sz w:val="40"/>
        <w:szCs w:val="40"/>
      </w:rPr>
      <w:t xml:space="preserve"> Fakultät für Informationstechni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E7999" w14:textId="43EBEA63" w:rsidR="003D3EDD" w:rsidRDefault="003D3EDD" w:rsidP="003527B5">
    <w:pPr>
      <w:pStyle w:val="Kopfzeile"/>
      <w:tabs>
        <w:tab w:val="clear" w:pos="7938"/>
        <w:tab w:val="left" w:pos="6249"/>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A52821">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Pr>
        <w:noProof/>
      </w:rPr>
      <w:instrText>1</w:instrText>
    </w:r>
    <w:r>
      <w:rPr>
        <w:noProof/>
      </w:rPr>
      <w:fldChar w:fldCharType="end"/>
    </w:r>
    <w:r>
      <w:instrText xml:space="preserve"> " " \* MERGEFORMAT </w:instrText>
    </w:r>
    <w:r>
      <w:fldChar w:fldCharType="separate"/>
    </w:r>
    <w:r>
      <w:rPr>
        <w:noProof/>
      </w:rPr>
      <w:instrText>1</w:instrText>
    </w:r>
    <w:r>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A52821">
      <w:rPr>
        <w:noProof/>
      </w:rPr>
      <w:t>Inhaltsverzeichnis</w:t>
    </w:r>
    <w:r>
      <w:rPr>
        <w:noProof/>
      </w:rPr>
      <w:fldChar w:fldCharType="end"/>
    </w:r>
    <w:r>
      <w:tab/>
    </w:r>
    <w:r>
      <w:tab/>
    </w:r>
    <w:r>
      <w:fldChar w:fldCharType="begin"/>
    </w:r>
    <w:r>
      <w:instrText xml:space="preserve"> PAGE  \* MERGEFORMAT </w:instrText>
    </w:r>
    <w:r>
      <w:fldChar w:fldCharType="separate"/>
    </w:r>
    <w:r>
      <w:t>VI</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03DC81" w14:textId="6F3F8F5E" w:rsidR="003D3EDD" w:rsidRPr="003527B5" w:rsidRDefault="003D3EDD" w:rsidP="003527B5">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B25B52">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B25B52">
      <w:rPr>
        <w:noProof/>
      </w:rPr>
      <w:instrText>2</w:instrText>
    </w:r>
    <w:r>
      <w:rPr>
        <w:noProof/>
      </w:rPr>
      <w:fldChar w:fldCharType="end"/>
    </w:r>
    <w:r>
      <w:instrText xml:space="preserve"> " " \* MERGEFORMAT </w:instrText>
    </w:r>
    <w:r>
      <w:fldChar w:fldCharType="separate"/>
    </w:r>
    <w:r w:rsidR="00B25B52">
      <w:rPr>
        <w:noProof/>
      </w:rPr>
      <w:instrText>2</w:instrText>
    </w:r>
    <w:r w:rsidR="00B25B52">
      <w:instrText xml:space="preserve"> </w:instrText>
    </w:r>
    <w:r>
      <w:fldChar w:fldCharType="end"/>
    </w:r>
    <w:r>
      <w:instrText xml:space="preserve"> \* MERGEFORMAT </w:instrText>
    </w:r>
    <w:r w:rsidR="00A52821">
      <w:fldChar w:fldCharType="separate"/>
    </w:r>
    <w:r w:rsidR="00B25B52">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B25B52">
      <w:rPr>
        <w:noProof/>
      </w:rPr>
      <w:t>Anforderungsanalyse</w:t>
    </w:r>
    <w:r>
      <w:rPr>
        <w:noProof/>
      </w:rPr>
      <w:fldChar w:fldCharType="end"/>
    </w:r>
    <w:r>
      <w:tab/>
    </w:r>
    <w:r>
      <w:fldChar w:fldCharType="begin"/>
    </w:r>
    <w:r>
      <w:instrText xml:space="preserve"> PAGE   \* MERGEFORMAT </w:instrText>
    </w:r>
    <w:r>
      <w:fldChar w:fldCharType="separate"/>
    </w:r>
    <w: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BED7F00"/>
    <w:multiLevelType w:val="hybridMultilevel"/>
    <w:tmpl w:val="218094E2"/>
    <w:lvl w:ilvl="0" w:tplc="432E87B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C6F48A8"/>
    <w:multiLevelType w:val="hybridMultilevel"/>
    <w:tmpl w:val="CCF8E4B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9340E69"/>
    <w:multiLevelType w:val="hybridMultilevel"/>
    <w:tmpl w:val="74D0C254"/>
    <w:lvl w:ilvl="0" w:tplc="7AE2D044">
      <w:numFmt w:val="bullet"/>
      <w:lvlText w:val=""/>
      <w:lvlJc w:val="left"/>
      <w:pPr>
        <w:ind w:left="1080" w:hanging="360"/>
      </w:pPr>
      <w:rPr>
        <w:rFonts w:ascii="Wingdings" w:eastAsia="Times New Roman" w:hAnsi="Wingdings"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3" w15:restartNumberingAfterBreak="0">
    <w:nsid w:val="5414457E"/>
    <w:multiLevelType w:val="hybridMultilevel"/>
    <w:tmpl w:val="52585BF6"/>
    <w:lvl w:ilvl="0" w:tplc="0E5A0A0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9" w15:restartNumberingAfterBreak="0">
    <w:nsid w:val="7D8A6FE6"/>
    <w:multiLevelType w:val="multilevel"/>
    <w:tmpl w:val="28D0388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6"/>
  </w:num>
  <w:num w:numId="13">
    <w:abstractNumId w:val="13"/>
  </w:num>
  <w:num w:numId="14">
    <w:abstractNumId w:val="15"/>
  </w:num>
  <w:num w:numId="15">
    <w:abstractNumId w:val="27"/>
  </w:num>
  <w:num w:numId="16">
    <w:abstractNumId w:val="24"/>
  </w:num>
  <w:num w:numId="17">
    <w:abstractNumId w:val="12"/>
  </w:num>
  <w:num w:numId="18">
    <w:abstractNumId w:val="16"/>
  </w:num>
  <w:num w:numId="19">
    <w:abstractNumId w:val="28"/>
  </w:num>
  <w:num w:numId="20">
    <w:abstractNumId w:val="21"/>
  </w:num>
  <w:num w:numId="21">
    <w:abstractNumId w:val="18"/>
  </w:num>
  <w:num w:numId="22">
    <w:abstractNumId w:val="14"/>
  </w:num>
  <w:num w:numId="23">
    <w:abstractNumId w:val="19"/>
  </w:num>
  <w:num w:numId="24">
    <w:abstractNumId w:val="10"/>
  </w:num>
  <w:num w:numId="25">
    <w:abstractNumId w:val="11"/>
  </w:num>
  <w:num w:numId="26">
    <w:abstractNumId w:val="25"/>
  </w:num>
  <w:num w:numId="27">
    <w:abstractNumId w:val="23"/>
  </w:num>
  <w:num w:numId="28">
    <w:abstractNumId w:val="17"/>
  </w:num>
  <w:num w:numId="29">
    <w:abstractNumId w:val="22"/>
  </w:num>
  <w:num w:numId="30">
    <w:abstractNumId w:val="20"/>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rPredator">
    <w15:presenceInfo w15:providerId="None" w15:userId="AcerPreda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1677"/>
    <w:rsid w:val="0000211C"/>
    <w:rsid w:val="0000230B"/>
    <w:rsid w:val="00002395"/>
    <w:rsid w:val="00002984"/>
    <w:rsid w:val="00002F58"/>
    <w:rsid w:val="0000374C"/>
    <w:rsid w:val="00004708"/>
    <w:rsid w:val="000048A5"/>
    <w:rsid w:val="000048DF"/>
    <w:rsid w:val="00004A1B"/>
    <w:rsid w:val="00004EC4"/>
    <w:rsid w:val="00005755"/>
    <w:rsid w:val="000060AA"/>
    <w:rsid w:val="00006233"/>
    <w:rsid w:val="00007091"/>
    <w:rsid w:val="000076E3"/>
    <w:rsid w:val="00007B6F"/>
    <w:rsid w:val="00007D13"/>
    <w:rsid w:val="00007F71"/>
    <w:rsid w:val="00010B28"/>
    <w:rsid w:val="0001194D"/>
    <w:rsid w:val="00011E09"/>
    <w:rsid w:val="0001305C"/>
    <w:rsid w:val="00013C5E"/>
    <w:rsid w:val="00013CA2"/>
    <w:rsid w:val="00014188"/>
    <w:rsid w:val="00014368"/>
    <w:rsid w:val="00014B58"/>
    <w:rsid w:val="00014E91"/>
    <w:rsid w:val="00015960"/>
    <w:rsid w:val="00015BE7"/>
    <w:rsid w:val="00015DEB"/>
    <w:rsid w:val="00016014"/>
    <w:rsid w:val="00016198"/>
    <w:rsid w:val="0001630C"/>
    <w:rsid w:val="0001672E"/>
    <w:rsid w:val="000169B2"/>
    <w:rsid w:val="00016B30"/>
    <w:rsid w:val="00016C62"/>
    <w:rsid w:val="000177C0"/>
    <w:rsid w:val="0001789B"/>
    <w:rsid w:val="000205CA"/>
    <w:rsid w:val="00020BE0"/>
    <w:rsid w:val="0002170D"/>
    <w:rsid w:val="00022AD1"/>
    <w:rsid w:val="00023990"/>
    <w:rsid w:val="00023AE4"/>
    <w:rsid w:val="00023FC0"/>
    <w:rsid w:val="0002430C"/>
    <w:rsid w:val="00024C00"/>
    <w:rsid w:val="00024CDC"/>
    <w:rsid w:val="00024DFF"/>
    <w:rsid w:val="00025018"/>
    <w:rsid w:val="00025399"/>
    <w:rsid w:val="000254F3"/>
    <w:rsid w:val="00025ADE"/>
    <w:rsid w:val="000264E1"/>
    <w:rsid w:val="00026A36"/>
    <w:rsid w:val="00026BA6"/>
    <w:rsid w:val="00026FBE"/>
    <w:rsid w:val="00027B63"/>
    <w:rsid w:val="0003009D"/>
    <w:rsid w:val="000309FC"/>
    <w:rsid w:val="00030CE5"/>
    <w:rsid w:val="000318B2"/>
    <w:rsid w:val="00031A3C"/>
    <w:rsid w:val="00032040"/>
    <w:rsid w:val="0003242D"/>
    <w:rsid w:val="00032722"/>
    <w:rsid w:val="00032CA1"/>
    <w:rsid w:val="00032FC7"/>
    <w:rsid w:val="000339DF"/>
    <w:rsid w:val="0003450D"/>
    <w:rsid w:val="0003463C"/>
    <w:rsid w:val="00034753"/>
    <w:rsid w:val="00034B2B"/>
    <w:rsid w:val="0003553C"/>
    <w:rsid w:val="00035C8E"/>
    <w:rsid w:val="00036A12"/>
    <w:rsid w:val="000379D6"/>
    <w:rsid w:val="00037C1F"/>
    <w:rsid w:val="00037F6D"/>
    <w:rsid w:val="000405C7"/>
    <w:rsid w:val="000409A7"/>
    <w:rsid w:val="00041076"/>
    <w:rsid w:val="00041DE9"/>
    <w:rsid w:val="00041E41"/>
    <w:rsid w:val="00042A01"/>
    <w:rsid w:val="00043885"/>
    <w:rsid w:val="00044207"/>
    <w:rsid w:val="00044835"/>
    <w:rsid w:val="000457DA"/>
    <w:rsid w:val="00046791"/>
    <w:rsid w:val="00046993"/>
    <w:rsid w:val="000473A1"/>
    <w:rsid w:val="00050795"/>
    <w:rsid w:val="00050E73"/>
    <w:rsid w:val="00051D63"/>
    <w:rsid w:val="00051F7C"/>
    <w:rsid w:val="00052197"/>
    <w:rsid w:val="000521E1"/>
    <w:rsid w:val="00052397"/>
    <w:rsid w:val="00053A6D"/>
    <w:rsid w:val="00053BD5"/>
    <w:rsid w:val="0005550D"/>
    <w:rsid w:val="0005557C"/>
    <w:rsid w:val="000556CF"/>
    <w:rsid w:val="00057795"/>
    <w:rsid w:val="00061BF4"/>
    <w:rsid w:val="00061C49"/>
    <w:rsid w:val="00062C19"/>
    <w:rsid w:val="00062DB0"/>
    <w:rsid w:val="00063317"/>
    <w:rsid w:val="000637D3"/>
    <w:rsid w:val="00063911"/>
    <w:rsid w:val="000645C5"/>
    <w:rsid w:val="00064832"/>
    <w:rsid w:val="00064B9A"/>
    <w:rsid w:val="00065E1C"/>
    <w:rsid w:val="000669B4"/>
    <w:rsid w:val="00066DCB"/>
    <w:rsid w:val="000675DA"/>
    <w:rsid w:val="0006793C"/>
    <w:rsid w:val="00067DEA"/>
    <w:rsid w:val="0007001C"/>
    <w:rsid w:val="000707DF"/>
    <w:rsid w:val="00071508"/>
    <w:rsid w:val="000717BD"/>
    <w:rsid w:val="00071D00"/>
    <w:rsid w:val="00071EC6"/>
    <w:rsid w:val="00071FA1"/>
    <w:rsid w:val="000721FF"/>
    <w:rsid w:val="00072327"/>
    <w:rsid w:val="00072D6A"/>
    <w:rsid w:val="00072F15"/>
    <w:rsid w:val="00073C42"/>
    <w:rsid w:val="000747E7"/>
    <w:rsid w:val="00074B38"/>
    <w:rsid w:val="00074B3F"/>
    <w:rsid w:val="00074B71"/>
    <w:rsid w:val="00076234"/>
    <w:rsid w:val="00077122"/>
    <w:rsid w:val="0007777C"/>
    <w:rsid w:val="00077DB8"/>
    <w:rsid w:val="0008060F"/>
    <w:rsid w:val="00080B9A"/>
    <w:rsid w:val="0008106A"/>
    <w:rsid w:val="00081194"/>
    <w:rsid w:val="00081561"/>
    <w:rsid w:val="00081BD3"/>
    <w:rsid w:val="00081D44"/>
    <w:rsid w:val="000834A0"/>
    <w:rsid w:val="000835F8"/>
    <w:rsid w:val="0008374E"/>
    <w:rsid w:val="00083E64"/>
    <w:rsid w:val="000843C0"/>
    <w:rsid w:val="00084BE3"/>
    <w:rsid w:val="00084BE7"/>
    <w:rsid w:val="00084C1B"/>
    <w:rsid w:val="00085692"/>
    <w:rsid w:val="00085E0B"/>
    <w:rsid w:val="00086475"/>
    <w:rsid w:val="000864CC"/>
    <w:rsid w:val="0008687E"/>
    <w:rsid w:val="0008711D"/>
    <w:rsid w:val="00090341"/>
    <w:rsid w:val="00090523"/>
    <w:rsid w:val="000906E0"/>
    <w:rsid w:val="00090705"/>
    <w:rsid w:val="0009097A"/>
    <w:rsid w:val="00090AB7"/>
    <w:rsid w:val="00090D43"/>
    <w:rsid w:val="00091227"/>
    <w:rsid w:val="000918A1"/>
    <w:rsid w:val="00091921"/>
    <w:rsid w:val="00091E52"/>
    <w:rsid w:val="00092067"/>
    <w:rsid w:val="0009266C"/>
    <w:rsid w:val="000928A2"/>
    <w:rsid w:val="000938B7"/>
    <w:rsid w:val="000945A6"/>
    <w:rsid w:val="00094C59"/>
    <w:rsid w:val="00096ADF"/>
    <w:rsid w:val="00096D8E"/>
    <w:rsid w:val="00096DA7"/>
    <w:rsid w:val="00097206"/>
    <w:rsid w:val="00097B2B"/>
    <w:rsid w:val="000A0324"/>
    <w:rsid w:val="000A0B3C"/>
    <w:rsid w:val="000A0B49"/>
    <w:rsid w:val="000A0D45"/>
    <w:rsid w:val="000A25CC"/>
    <w:rsid w:val="000A3486"/>
    <w:rsid w:val="000A3590"/>
    <w:rsid w:val="000A3624"/>
    <w:rsid w:val="000A3A3B"/>
    <w:rsid w:val="000A3BF6"/>
    <w:rsid w:val="000A4A2D"/>
    <w:rsid w:val="000A4F10"/>
    <w:rsid w:val="000A5242"/>
    <w:rsid w:val="000A5249"/>
    <w:rsid w:val="000A55AE"/>
    <w:rsid w:val="000A5AB5"/>
    <w:rsid w:val="000A6115"/>
    <w:rsid w:val="000A645A"/>
    <w:rsid w:val="000A7224"/>
    <w:rsid w:val="000B09CC"/>
    <w:rsid w:val="000B19E1"/>
    <w:rsid w:val="000B3543"/>
    <w:rsid w:val="000B409A"/>
    <w:rsid w:val="000B4581"/>
    <w:rsid w:val="000B4703"/>
    <w:rsid w:val="000B49B6"/>
    <w:rsid w:val="000B49B9"/>
    <w:rsid w:val="000B4DEA"/>
    <w:rsid w:val="000B522D"/>
    <w:rsid w:val="000B635A"/>
    <w:rsid w:val="000B6428"/>
    <w:rsid w:val="000B68FD"/>
    <w:rsid w:val="000B6A52"/>
    <w:rsid w:val="000B71AE"/>
    <w:rsid w:val="000B738C"/>
    <w:rsid w:val="000B7575"/>
    <w:rsid w:val="000B791A"/>
    <w:rsid w:val="000C050F"/>
    <w:rsid w:val="000C12E4"/>
    <w:rsid w:val="000C34E6"/>
    <w:rsid w:val="000C3AFA"/>
    <w:rsid w:val="000C4562"/>
    <w:rsid w:val="000C49BE"/>
    <w:rsid w:val="000C4B4C"/>
    <w:rsid w:val="000C682C"/>
    <w:rsid w:val="000C6B4C"/>
    <w:rsid w:val="000C6C5F"/>
    <w:rsid w:val="000C753F"/>
    <w:rsid w:val="000C7B7F"/>
    <w:rsid w:val="000C7FB9"/>
    <w:rsid w:val="000D0242"/>
    <w:rsid w:val="000D0C7D"/>
    <w:rsid w:val="000D38CE"/>
    <w:rsid w:val="000D3EB8"/>
    <w:rsid w:val="000D3F70"/>
    <w:rsid w:val="000D480D"/>
    <w:rsid w:val="000E026A"/>
    <w:rsid w:val="000E03C6"/>
    <w:rsid w:val="000E091A"/>
    <w:rsid w:val="000E0E6D"/>
    <w:rsid w:val="000E174B"/>
    <w:rsid w:val="000E1BC2"/>
    <w:rsid w:val="000E2D39"/>
    <w:rsid w:val="000E3353"/>
    <w:rsid w:val="000E40D1"/>
    <w:rsid w:val="000E4176"/>
    <w:rsid w:val="000E425A"/>
    <w:rsid w:val="000E4661"/>
    <w:rsid w:val="000E4FE0"/>
    <w:rsid w:val="000E5BAD"/>
    <w:rsid w:val="000E5E9F"/>
    <w:rsid w:val="000E6AA0"/>
    <w:rsid w:val="000E6C16"/>
    <w:rsid w:val="000E6D74"/>
    <w:rsid w:val="000E77BD"/>
    <w:rsid w:val="000E7EB0"/>
    <w:rsid w:val="000F1AB9"/>
    <w:rsid w:val="000F1CE4"/>
    <w:rsid w:val="000F232B"/>
    <w:rsid w:val="000F29B0"/>
    <w:rsid w:val="000F307F"/>
    <w:rsid w:val="000F3522"/>
    <w:rsid w:val="000F3ECE"/>
    <w:rsid w:val="000F4148"/>
    <w:rsid w:val="000F4574"/>
    <w:rsid w:val="000F4770"/>
    <w:rsid w:val="000F6859"/>
    <w:rsid w:val="000F69BD"/>
    <w:rsid w:val="000F6F6C"/>
    <w:rsid w:val="000F71B3"/>
    <w:rsid w:val="000F7F66"/>
    <w:rsid w:val="001006C6"/>
    <w:rsid w:val="00101CD4"/>
    <w:rsid w:val="00103B7D"/>
    <w:rsid w:val="0010451D"/>
    <w:rsid w:val="001062AF"/>
    <w:rsid w:val="00106373"/>
    <w:rsid w:val="001066DA"/>
    <w:rsid w:val="00107108"/>
    <w:rsid w:val="00107290"/>
    <w:rsid w:val="00107A4B"/>
    <w:rsid w:val="00111818"/>
    <w:rsid w:val="0011193E"/>
    <w:rsid w:val="00111AC6"/>
    <w:rsid w:val="001134CD"/>
    <w:rsid w:val="001135E0"/>
    <w:rsid w:val="001138C8"/>
    <w:rsid w:val="00116432"/>
    <w:rsid w:val="001171A6"/>
    <w:rsid w:val="0011745A"/>
    <w:rsid w:val="001176DA"/>
    <w:rsid w:val="00117D31"/>
    <w:rsid w:val="00120EBD"/>
    <w:rsid w:val="00122924"/>
    <w:rsid w:val="001233CA"/>
    <w:rsid w:val="0012463E"/>
    <w:rsid w:val="00124F56"/>
    <w:rsid w:val="00125EF7"/>
    <w:rsid w:val="00126576"/>
    <w:rsid w:val="001273BC"/>
    <w:rsid w:val="00127DD9"/>
    <w:rsid w:val="00127E8C"/>
    <w:rsid w:val="00130B3A"/>
    <w:rsid w:val="00132E5E"/>
    <w:rsid w:val="00133CDF"/>
    <w:rsid w:val="00135476"/>
    <w:rsid w:val="0013588C"/>
    <w:rsid w:val="001363D5"/>
    <w:rsid w:val="00136CBD"/>
    <w:rsid w:val="0013701A"/>
    <w:rsid w:val="001370C0"/>
    <w:rsid w:val="00137101"/>
    <w:rsid w:val="00137E4F"/>
    <w:rsid w:val="00140403"/>
    <w:rsid w:val="00140834"/>
    <w:rsid w:val="00140A52"/>
    <w:rsid w:val="00140DB5"/>
    <w:rsid w:val="00141585"/>
    <w:rsid w:val="00142201"/>
    <w:rsid w:val="0014265C"/>
    <w:rsid w:val="001428F9"/>
    <w:rsid w:val="00142E06"/>
    <w:rsid w:val="001436CE"/>
    <w:rsid w:val="001448B9"/>
    <w:rsid w:val="00146218"/>
    <w:rsid w:val="0014679C"/>
    <w:rsid w:val="001469AB"/>
    <w:rsid w:val="00146B89"/>
    <w:rsid w:val="00147056"/>
    <w:rsid w:val="001470D6"/>
    <w:rsid w:val="0014732D"/>
    <w:rsid w:val="001502A6"/>
    <w:rsid w:val="001503A0"/>
    <w:rsid w:val="00150C91"/>
    <w:rsid w:val="00151D20"/>
    <w:rsid w:val="00151D63"/>
    <w:rsid w:val="00151E88"/>
    <w:rsid w:val="001521DA"/>
    <w:rsid w:val="0015227D"/>
    <w:rsid w:val="001529B9"/>
    <w:rsid w:val="00152A26"/>
    <w:rsid w:val="00152EFF"/>
    <w:rsid w:val="00153A41"/>
    <w:rsid w:val="001547EE"/>
    <w:rsid w:val="00154820"/>
    <w:rsid w:val="0015568D"/>
    <w:rsid w:val="00155773"/>
    <w:rsid w:val="00155A79"/>
    <w:rsid w:val="00155DD8"/>
    <w:rsid w:val="001564F2"/>
    <w:rsid w:val="0015650F"/>
    <w:rsid w:val="0015713C"/>
    <w:rsid w:val="00157B88"/>
    <w:rsid w:val="00160589"/>
    <w:rsid w:val="00160E2A"/>
    <w:rsid w:val="00161238"/>
    <w:rsid w:val="00161A20"/>
    <w:rsid w:val="00161A85"/>
    <w:rsid w:val="001623A7"/>
    <w:rsid w:val="00162618"/>
    <w:rsid w:val="00162E2C"/>
    <w:rsid w:val="00162F6D"/>
    <w:rsid w:val="00162FAF"/>
    <w:rsid w:val="00163201"/>
    <w:rsid w:val="001636F5"/>
    <w:rsid w:val="00164C28"/>
    <w:rsid w:val="00165166"/>
    <w:rsid w:val="00165895"/>
    <w:rsid w:val="00165A7B"/>
    <w:rsid w:val="00165E88"/>
    <w:rsid w:val="0016693C"/>
    <w:rsid w:val="0016795E"/>
    <w:rsid w:val="00170834"/>
    <w:rsid w:val="0017132B"/>
    <w:rsid w:val="00173095"/>
    <w:rsid w:val="00173B33"/>
    <w:rsid w:val="00174C99"/>
    <w:rsid w:val="00176173"/>
    <w:rsid w:val="001767CB"/>
    <w:rsid w:val="00177400"/>
    <w:rsid w:val="00177701"/>
    <w:rsid w:val="001777F4"/>
    <w:rsid w:val="00180CA7"/>
    <w:rsid w:val="00181A25"/>
    <w:rsid w:val="00182465"/>
    <w:rsid w:val="001836BE"/>
    <w:rsid w:val="001837C3"/>
    <w:rsid w:val="00185BEE"/>
    <w:rsid w:val="00185C4C"/>
    <w:rsid w:val="00186643"/>
    <w:rsid w:val="00186FFA"/>
    <w:rsid w:val="001873A8"/>
    <w:rsid w:val="00187561"/>
    <w:rsid w:val="00190761"/>
    <w:rsid w:val="00190C2F"/>
    <w:rsid w:val="00192B74"/>
    <w:rsid w:val="001938BF"/>
    <w:rsid w:val="00193A16"/>
    <w:rsid w:val="001943FB"/>
    <w:rsid w:val="0019507C"/>
    <w:rsid w:val="0019585B"/>
    <w:rsid w:val="0019617F"/>
    <w:rsid w:val="00196804"/>
    <w:rsid w:val="00197095"/>
    <w:rsid w:val="001977B6"/>
    <w:rsid w:val="00197B0A"/>
    <w:rsid w:val="001A00BC"/>
    <w:rsid w:val="001A05EF"/>
    <w:rsid w:val="001A0CF9"/>
    <w:rsid w:val="001A13DA"/>
    <w:rsid w:val="001A1F45"/>
    <w:rsid w:val="001A293F"/>
    <w:rsid w:val="001A2948"/>
    <w:rsid w:val="001A2AFD"/>
    <w:rsid w:val="001A3448"/>
    <w:rsid w:val="001A4273"/>
    <w:rsid w:val="001A468B"/>
    <w:rsid w:val="001A4F6B"/>
    <w:rsid w:val="001A548D"/>
    <w:rsid w:val="001A607D"/>
    <w:rsid w:val="001A60A8"/>
    <w:rsid w:val="001A7237"/>
    <w:rsid w:val="001A74F5"/>
    <w:rsid w:val="001B013D"/>
    <w:rsid w:val="001B05B0"/>
    <w:rsid w:val="001B0E95"/>
    <w:rsid w:val="001B2070"/>
    <w:rsid w:val="001B222F"/>
    <w:rsid w:val="001B31D0"/>
    <w:rsid w:val="001B33C7"/>
    <w:rsid w:val="001B3554"/>
    <w:rsid w:val="001B3763"/>
    <w:rsid w:val="001B3787"/>
    <w:rsid w:val="001B4116"/>
    <w:rsid w:val="001B4EBA"/>
    <w:rsid w:val="001B4FAC"/>
    <w:rsid w:val="001B538F"/>
    <w:rsid w:val="001B6361"/>
    <w:rsid w:val="001B6DDB"/>
    <w:rsid w:val="001B7448"/>
    <w:rsid w:val="001C0E18"/>
    <w:rsid w:val="001C0F2E"/>
    <w:rsid w:val="001C1A10"/>
    <w:rsid w:val="001C24F8"/>
    <w:rsid w:val="001C2D8D"/>
    <w:rsid w:val="001C37FF"/>
    <w:rsid w:val="001C39E5"/>
    <w:rsid w:val="001C4F77"/>
    <w:rsid w:val="001C5571"/>
    <w:rsid w:val="001C5788"/>
    <w:rsid w:val="001C5A48"/>
    <w:rsid w:val="001C6122"/>
    <w:rsid w:val="001C64ED"/>
    <w:rsid w:val="001C722B"/>
    <w:rsid w:val="001C7EB5"/>
    <w:rsid w:val="001D0CAB"/>
    <w:rsid w:val="001D18D5"/>
    <w:rsid w:val="001D22AB"/>
    <w:rsid w:val="001D2B59"/>
    <w:rsid w:val="001D2D57"/>
    <w:rsid w:val="001D3AFA"/>
    <w:rsid w:val="001D44D7"/>
    <w:rsid w:val="001D5A59"/>
    <w:rsid w:val="001D661F"/>
    <w:rsid w:val="001D67C0"/>
    <w:rsid w:val="001D768A"/>
    <w:rsid w:val="001E09A9"/>
    <w:rsid w:val="001E0EED"/>
    <w:rsid w:val="001E127A"/>
    <w:rsid w:val="001E22EF"/>
    <w:rsid w:val="001E245C"/>
    <w:rsid w:val="001E3223"/>
    <w:rsid w:val="001E36F8"/>
    <w:rsid w:val="001E3843"/>
    <w:rsid w:val="001E5D91"/>
    <w:rsid w:val="001E663A"/>
    <w:rsid w:val="001E766D"/>
    <w:rsid w:val="001E7EE1"/>
    <w:rsid w:val="001F0A79"/>
    <w:rsid w:val="001F1331"/>
    <w:rsid w:val="001F29F1"/>
    <w:rsid w:val="001F45BB"/>
    <w:rsid w:val="001F4F03"/>
    <w:rsid w:val="001F5D61"/>
    <w:rsid w:val="001F643F"/>
    <w:rsid w:val="001F671C"/>
    <w:rsid w:val="001F6DFE"/>
    <w:rsid w:val="00202647"/>
    <w:rsid w:val="002027CA"/>
    <w:rsid w:val="00202CAC"/>
    <w:rsid w:val="00205680"/>
    <w:rsid w:val="00205B0C"/>
    <w:rsid w:val="00205FFD"/>
    <w:rsid w:val="00206147"/>
    <w:rsid w:val="00207067"/>
    <w:rsid w:val="00207A13"/>
    <w:rsid w:val="00210782"/>
    <w:rsid w:val="002113FD"/>
    <w:rsid w:val="00211B95"/>
    <w:rsid w:val="00212080"/>
    <w:rsid w:val="0021232C"/>
    <w:rsid w:val="002129FF"/>
    <w:rsid w:val="00213EBA"/>
    <w:rsid w:val="00215895"/>
    <w:rsid w:val="00215E9D"/>
    <w:rsid w:val="002165A0"/>
    <w:rsid w:val="002168DE"/>
    <w:rsid w:val="00216F3E"/>
    <w:rsid w:val="00220B9E"/>
    <w:rsid w:val="00220DB9"/>
    <w:rsid w:val="0022124A"/>
    <w:rsid w:val="00221364"/>
    <w:rsid w:val="002220BE"/>
    <w:rsid w:val="002223A9"/>
    <w:rsid w:val="00222409"/>
    <w:rsid w:val="0022242D"/>
    <w:rsid w:val="00222700"/>
    <w:rsid w:val="00223B52"/>
    <w:rsid w:val="00224803"/>
    <w:rsid w:val="0022480A"/>
    <w:rsid w:val="00224AD5"/>
    <w:rsid w:val="00224AF3"/>
    <w:rsid w:val="00224EFE"/>
    <w:rsid w:val="00225333"/>
    <w:rsid w:val="00227921"/>
    <w:rsid w:val="00227CDE"/>
    <w:rsid w:val="00227DE9"/>
    <w:rsid w:val="00230727"/>
    <w:rsid w:val="0023105F"/>
    <w:rsid w:val="00232ED6"/>
    <w:rsid w:val="00233333"/>
    <w:rsid w:val="00234BAD"/>
    <w:rsid w:val="002353FF"/>
    <w:rsid w:val="00235B9C"/>
    <w:rsid w:val="00236D6F"/>
    <w:rsid w:val="0023769A"/>
    <w:rsid w:val="002378E4"/>
    <w:rsid w:val="00237BAE"/>
    <w:rsid w:val="00240908"/>
    <w:rsid w:val="00240B3A"/>
    <w:rsid w:val="00240EED"/>
    <w:rsid w:val="00241064"/>
    <w:rsid w:val="002413FD"/>
    <w:rsid w:val="002420F0"/>
    <w:rsid w:val="002424CA"/>
    <w:rsid w:val="00242527"/>
    <w:rsid w:val="00242691"/>
    <w:rsid w:val="00242BFE"/>
    <w:rsid w:val="00242E11"/>
    <w:rsid w:val="00243494"/>
    <w:rsid w:val="00244B4B"/>
    <w:rsid w:val="002450B1"/>
    <w:rsid w:val="0024584A"/>
    <w:rsid w:val="00245E55"/>
    <w:rsid w:val="00246B6C"/>
    <w:rsid w:val="0025028E"/>
    <w:rsid w:val="00250AC0"/>
    <w:rsid w:val="00250B43"/>
    <w:rsid w:val="00251AA7"/>
    <w:rsid w:val="00251FEE"/>
    <w:rsid w:val="0025208F"/>
    <w:rsid w:val="002520D6"/>
    <w:rsid w:val="00252BF3"/>
    <w:rsid w:val="00253FAE"/>
    <w:rsid w:val="002547C9"/>
    <w:rsid w:val="0025491E"/>
    <w:rsid w:val="00254963"/>
    <w:rsid w:val="002549B0"/>
    <w:rsid w:val="002556B5"/>
    <w:rsid w:val="00255988"/>
    <w:rsid w:val="00256BED"/>
    <w:rsid w:val="00256D75"/>
    <w:rsid w:val="00257232"/>
    <w:rsid w:val="00260C7A"/>
    <w:rsid w:val="00260E8F"/>
    <w:rsid w:val="0026131F"/>
    <w:rsid w:val="002613D4"/>
    <w:rsid w:val="002619AB"/>
    <w:rsid w:val="00263578"/>
    <w:rsid w:val="00263E78"/>
    <w:rsid w:val="00264933"/>
    <w:rsid w:val="002667D0"/>
    <w:rsid w:val="00266934"/>
    <w:rsid w:val="00266B4C"/>
    <w:rsid w:val="00267CCE"/>
    <w:rsid w:val="002729A3"/>
    <w:rsid w:val="002740B3"/>
    <w:rsid w:val="00276987"/>
    <w:rsid w:val="00277CAA"/>
    <w:rsid w:val="0028027D"/>
    <w:rsid w:val="002810D4"/>
    <w:rsid w:val="00281AB0"/>
    <w:rsid w:val="00281FA2"/>
    <w:rsid w:val="002823C1"/>
    <w:rsid w:val="00282C10"/>
    <w:rsid w:val="00283423"/>
    <w:rsid w:val="002837D7"/>
    <w:rsid w:val="00283F45"/>
    <w:rsid w:val="0028427A"/>
    <w:rsid w:val="002844A0"/>
    <w:rsid w:val="00284587"/>
    <w:rsid w:val="00284B56"/>
    <w:rsid w:val="00284FA6"/>
    <w:rsid w:val="00285E1E"/>
    <w:rsid w:val="002866DC"/>
    <w:rsid w:val="00286826"/>
    <w:rsid w:val="0028796A"/>
    <w:rsid w:val="00291047"/>
    <w:rsid w:val="00292D1A"/>
    <w:rsid w:val="00292D81"/>
    <w:rsid w:val="00294569"/>
    <w:rsid w:val="00294677"/>
    <w:rsid w:val="0029498A"/>
    <w:rsid w:val="0029592F"/>
    <w:rsid w:val="00295F9F"/>
    <w:rsid w:val="0029700C"/>
    <w:rsid w:val="00297595"/>
    <w:rsid w:val="00297888"/>
    <w:rsid w:val="00297EB5"/>
    <w:rsid w:val="002A0693"/>
    <w:rsid w:val="002A0982"/>
    <w:rsid w:val="002A0B89"/>
    <w:rsid w:val="002A12F5"/>
    <w:rsid w:val="002A255A"/>
    <w:rsid w:val="002A2B48"/>
    <w:rsid w:val="002A3B6B"/>
    <w:rsid w:val="002A4E2A"/>
    <w:rsid w:val="002A5E31"/>
    <w:rsid w:val="002A7323"/>
    <w:rsid w:val="002A7C78"/>
    <w:rsid w:val="002A7D1E"/>
    <w:rsid w:val="002B044F"/>
    <w:rsid w:val="002B10A2"/>
    <w:rsid w:val="002B1666"/>
    <w:rsid w:val="002B1908"/>
    <w:rsid w:val="002B2119"/>
    <w:rsid w:val="002B2195"/>
    <w:rsid w:val="002B2BAE"/>
    <w:rsid w:val="002B3C3A"/>
    <w:rsid w:val="002B3D45"/>
    <w:rsid w:val="002B3DF3"/>
    <w:rsid w:val="002B4159"/>
    <w:rsid w:val="002B4BE4"/>
    <w:rsid w:val="002B4CF7"/>
    <w:rsid w:val="002B5E7B"/>
    <w:rsid w:val="002C13C0"/>
    <w:rsid w:val="002C149C"/>
    <w:rsid w:val="002C1899"/>
    <w:rsid w:val="002C3020"/>
    <w:rsid w:val="002C3ABC"/>
    <w:rsid w:val="002C464B"/>
    <w:rsid w:val="002C4F21"/>
    <w:rsid w:val="002C52DF"/>
    <w:rsid w:val="002C542B"/>
    <w:rsid w:val="002C59E2"/>
    <w:rsid w:val="002C5D10"/>
    <w:rsid w:val="002C67B6"/>
    <w:rsid w:val="002C7F54"/>
    <w:rsid w:val="002D00B7"/>
    <w:rsid w:val="002D010F"/>
    <w:rsid w:val="002D0691"/>
    <w:rsid w:val="002D0C57"/>
    <w:rsid w:val="002D0E61"/>
    <w:rsid w:val="002D2921"/>
    <w:rsid w:val="002D2A13"/>
    <w:rsid w:val="002D3591"/>
    <w:rsid w:val="002D45EA"/>
    <w:rsid w:val="002D6CFF"/>
    <w:rsid w:val="002D6EC0"/>
    <w:rsid w:val="002D77AC"/>
    <w:rsid w:val="002E04BF"/>
    <w:rsid w:val="002E0678"/>
    <w:rsid w:val="002E1EBA"/>
    <w:rsid w:val="002E21B1"/>
    <w:rsid w:val="002E2E73"/>
    <w:rsid w:val="002E2FD2"/>
    <w:rsid w:val="002E3346"/>
    <w:rsid w:val="002E3834"/>
    <w:rsid w:val="002E532F"/>
    <w:rsid w:val="002E5437"/>
    <w:rsid w:val="002E5BB8"/>
    <w:rsid w:val="002E67C4"/>
    <w:rsid w:val="002E6BF5"/>
    <w:rsid w:val="002E6F71"/>
    <w:rsid w:val="002E712A"/>
    <w:rsid w:val="002F05F5"/>
    <w:rsid w:val="002F07E9"/>
    <w:rsid w:val="002F09AD"/>
    <w:rsid w:val="002F0FF8"/>
    <w:rsid w:val="002F1283"/>
    <w:rsid w:val="002F12EB"/>
    <w:rsid w:val="002F1DC5"/>
    <w:rsid w:val="002F1FDD"/>
    <w:rsid w:val="002F33EC"/>
    <w:rsid w:val="002F3945"/>
    <w:rsid w:val="002F573F"/>
    <w:rsid w:val="002F5D6F"/>
    <w:rsid w:val="002F640F"/>
    <w:rsid w:val="002F6CF6"/>
    <w:rsid w:val="002F70B8"/>
    <w:rsid w:val="002F717C"/>
    <w:rsid w:val="002F7517"/>
    <w:rsid w:val="002F792E"/>
    <w:rsid w:val="002F7BB1"/>
    <w:rsid w:val="002F7D81"/>
    <w:rsid w:val="00300757"/>
    <w:rsid w:val="0030272D"/>
    <w:rsid w:val="00302AAF"/>
    <w:rsid w:val="0030309D"/>
    <w:rsid w:val="00303448"/>
    <w:rsid w:val="003035B3"/>
    <w:rsid w:val="0030424F"/>
    <w:rsid w:val="003048E7"/>
    <w:rsid w:val="00304A7A"/>
    <w:rsid w:val="00304B0F"/>
    <w:rsid w:val="003057E5"/>
    <w:rsid w:val="003060CA"/>
    <w:rsid w:val="00306141"/>
    <w:rsid w:val="00306B7E"/>
    <w:rsid w:val="00306FAD"/>
    <w:rsid w:val="00307300"/>
    <w:rsid w:val="00307591"/>
    <w:rsid w:val="003075B5"/>
    <w:rsid w:val="00307BFE"/>
    <w:rsid w:val="00307D2A"/>
    <w:rsid w:val="003102D9"/>
    <w:rsid w:val="00310595"/>
    <w:rsid w:val="00312173"/>
    <w:rsid w:val="003123A3"/>
    <w:rsid w:val="00312758"/>
    <w:rsid w:val="003137FD"/>
    <w:rsid w:val="00313C7F"/>
    <w:rsid w:val="0031459E"/>
    <w:rsid w:val="00314C35"/>
    <w:rsid w:val="00314D58"/>
    <w:rsid w:val="00314DAD"/>
    <w:rsid w:val="00315914"/>
    <w:rsid w:val="003161EB"/>
    <w:rsid w:val="00316443"/>
    <w:rsid w:val="0031661A"/>
    <w:rsid w:val="00316DAB"/>
    <w:rsid w:val="003170BD"/>
    <w:rsid w:val="003173F4"/>
    <w:rsid w:val="00317662"/>
    <w:rsid w:val="00317B7A"/>
    <w:rsid w:val="00317C94"/>
    <w:rsid w:val="003200B0"/>
    <w:rsid w:val="0032025B"/>
    <w:rsid w:val="0032043B"/>
    <w:rsid w:val="00320970"/>
    <w:rsid w:val="00320C02"/>
    <w:rsid w:val="003226B7"/>
    <w:rsid w:val="0032280F"/>
    <w:rsid w:val="003241A1"/>
    <w:rsid w:val="00324DA9"/>
    <w:rsid w:val="00325A01"/>
    <w:rsid w:val="003263FE"/>
    <w:rsid w:val="00326441"/>
    <w:rsid w:val="00326BEE"/>
    <w:rsid w:val="00326D2E"/>
    <w:rsid w:val="00326EB5"/>
    <w:rsid w:val="003270AB"/>
    <w:rsid w:val="00327A09"/>
    <w:rsid w:val="00327AD8"/>
    <w:rsid w:val="003306F5"/>
    <w:rsid w:val="00330E27"/>
    <w:rsid w:val="00332233"/>
    <w:rsid w:val="003328B7"/>
    <w:rsid w:val="00335D11"/>
    <w:rsid w:val="00335EA4"/>
    <w:rsid w:val="00336127"/>
    <w:rsid w:val="0033622E"/>
    <w:rsid w:val="00336CA5"/>
    <w:rsid w:val="00337C1A"/>
    <w:rsid w:val="00337DB7"/>
    <w:rsid w:val="00337FC6"/>
    <w:rsid w:val="00340216"/>
    <w:rsid w:val="003405AA"/>
    <w:rsid w:val="00340912"/>
    <w:rsid w:val="00340D5A"/>
    <w:rsid w:val="003412C7"/>
    <w:rsid w:val="0034159C"/>
    <w:rsid w:val="003419D7"/>
    <w:rsid w:val="003419DF"/>
    <w:rsid w:val="00341F19"/>
    <w:rsid w:val="003421D4"/>
    <w:rsid w:val="0034230B"/>
    <w:rsid w:val="00342A4A"/>
    <w:rsid w:val="003436F0"/>
    <w:rsid w:val="00344441"/>
    <w:rsid w:val="003444A3"/>
    <w:rsid w:val="00344570"/>
    <w:rsid w:val="00344E8A"/>
    <w:rsid w:val="00345793"/>
    <w:rsid w:val="00346D98"/>
    <w:rsid w:val="00346FD8"/>
    <w:rsid w:val="00347A2F"/>
    <w:rsid w:val="00347A43"/>
    <w:rsid w:val="0035033C"/>
    <w:rsid w:val="00351016"/>
    <w:rsid w:val="003527B5"/>
    <w:rsid w:val="00352F81"/>
    <w:rsid w:val="003532F7"/>
    <w:rsid w:val="00354DEA"/>
    <w:rsid w:val="00355132"/>
    <w:rsid w:val="003559B6"/>
    <w:rsid w:val="003567C0"/>
    <w:rsid w:val="0035763B"/>
    <w:rsid w:val="00360370"/>
    <w:rsid w:val="003619D5"/>
    <w:rsid w:val="003634F4"/>
    <w:rsid w:val="00363634"/>
    <w:rsid w:val="00364B0B"/>
    <w:rsid w:val="003652C0"/>
    <w:rsid w:val="00366849"/>
    <w:rsid w:val="00366AFA"/>
    <w:rsid w:val="00366F5F"/>
    <w:rsid w:val="00366FD4"/>
    <w:rsid w:val="00367849"/>
    <w:rsid w:val="00367A56"/>
    <w:rsid w:val="00370D44"/>
    <w:rsid w:val="00371269"/>
    <w:rsid w:val="00373747"/>
    <w:rsid w:val="0037380F"/>
    <w:rsid w:val="00373914"/>
    <w:rsid w:val="0037414E"/>
    <w:rsid w:val="00374A68"/>
    <w:rsid w:val="00374DFC"/>
    <w:rsid w:val="003752B3"/>
    <w:rsid w:val="00375980"/>
    <w:rsid w:val="0037608B"/>
    <w:rsid w:val="0037646A"/>
    <w:rsid w:val="00376DCD"/>
    <w:rsid w:val="00377542"/>
    <w:rsid w:val="0038154D"/>
    <w:rsid w:val="0038170A"/>
    <w:rsid w:val="00382BDD"/>
    <w:rsid w:val="00385C8E"/>
    <w:rsid w:val="00386B5F"/>
    <w:rsid w:val="00386CAB"/>
    <w:rsid w:val="00387E1D"/>
    <w:rsid w:val="00390383"/>
    <w:rsid w:val="00390C3B"/>
    <w:rsid w:val="003915CA"/>
    <w:rsid w:val="00391F8D"/>
    <w:rsid w:val="0039208E"/>
    <w:rsid w:val="00393B83"/>
    <w:rsid w:val="00393C88"/>
    <w:rsid w:val="00395197"/>
    <w:rsid w:val="00395FD5"/>
    <w:rsid w:val="00396069"/>
    <w:rsid w:val="003960C4"/>
    <w:rsid w:val="003962A5"/>
    <w:rsid w:val="00396863"/>
    <w:rsid w:val="00397F85"/>
    <w:rsid w:val="003A03D7"/>
    <w:rsid w:val="003A08B6"/>
    <w:rsid w:val="003A140A"/>
    <w:rsid w:val="003A1CCC"/>
    <w:rsid w:val="003A2789"/>
    <w:rsid w:val="003A2B6D"/>
    <w:rsid w:val="003A2F07"/>
    <w:rsid w:val="003A325F"/>
    <w:rsid w:val="003A4168"/>
    <w:rsid w:val="003A4CDA"/>
    <w:rsid w:val="003A58AA"/>
    <w:rsid w:val="003A59DE"/>
    <w:rsid w:val="003A67AF"/>
    <w:rsid w:val="003A6D1C"/>
    <w:rsid w:val="003A73F7"/>
    <w:rsid w:val="003A75CA"/>
    <w:rsid w:val="003A7DCF"/>
    <w:rsid w:val="003B042F"/>
    <w:rsid w:val="003B0F19"/>
    <w:rsid w:val="003B16E5"/>
    <w:rsid w:val="003B18C3"/>
    <w:rsid w:val="003B2223"/>
    <w:rsid w:val="003B255E"/>
    <w:rsid w:val="003B332C"/>
    <w:rsid w:val="003B3405"/>
    <w:rsid w:val="003B3C86"/>
    <w:rsid w:val="003B4099"/>
    <w:rsid w:val="003B4602"/>
    <w:rsid w:val="003B4A01"/>
    <w:rsid w:val="003B5E64"/>
    <w:rsid w:val="003B75A1"/>
    <w:rsid w:val="003B78ED"/>
    <w:rsid w:val="003B79C6"/>
    <w:rsid w:val="003B7DD0"/>
    <w:rsid w:val="003C0BC8"/>
    <w:rsid w:val="003C1172"/>
    <w:rsid w:val="003C154F"/>
    <w:rsid w:val="003C1590"/>
    <w:rsid w:val="003C15DD"/>
    <w:rsid w:val="003C1826"/>
    <w:rsid w:val="003C193B"/>
    <w:rsid w:val="003C1DC3"/>
    <w:rsid w:val="003C20ED"/>
    <w:rsid w:val="003C2E4C"/>
    <w:rsid w:val="003C3B11"/>
    <w:rsid w:val="003C4333"/>
    <w:rsid w:val="003C4CA3"/>
    <w:rsid w:val="003C54DB"/>
    <w:rsid w:val="003C56DA"/>
    <w:rsid w:val="003C5BEF"/>
    <w:rsid w:val="003C616A"/>
    <w:rsid w:val="003C74A1"/>
    <w:rsid w:val="003D0AA4"/>
    <w:rsid w:val="003D0B55"/>
    <w:rsid w:val="003D15CA"/>
    <w:rsid w:val="003D162F"/>
    <w:rsid w:val="003D1A75"/>
    <w:rsid w:val="003D254C"/>
    <w:rsid w:val="003D2A78"/>
    <w:rsid w:val="003D2D4D"/>
    <w:rsid w:val="003D2E03"/>
    <w:rsid w:val="003D349F"/>
    <w:rsid w:val="003D3560"/>
    <w:rsid w:val="003D390E"/>
    <w:rsid w:val="003D3AAB"/>
    <w:rsid w:val="003D3EDD"/>
    <w:rsid w:val="003D4503"/>
    <w:rsid w:val="003D50A5"/>
    <w:rsid w:val="003D5B21"/>
    <w:rsid w:val="003D645F"/>
    <w:rsid w:val="003D669C"/>
    <w:rsid w:val="003D67B2"/>
    <w:rsid w:val="003D7741"/>
    <w:rsid w:val="003D7EAD"/>
    <w:rsid w:val="003E0360"/>
    <w:rsid w:val="003E06B1"/>
    <w:rsid w:val="003E07A1"/>
    <w:rsid w:val="003E2421"/>
    <w:rsid w:val="003E2C77"/>
    <w:rsid w:val="003E375E"/>
    <w:rsid w:val="003E44A1"/>
    <w:rsid w:val="003E45AB"/>
    <w:rsid w:val="003E592A"/>
    <w:rsid w:val="003E5F99"/>
    <w:rsid w:val="003E6063"/>
    <w:rsid w:val="003E701F"/>
    <w:rsid w:val="003E7585"/>
    <w:rsid w:val="003E7903"/>
    <w:rsid w:val="003E7929"/>
    <w:rsid w:val="003F2DD8"/>
    <w:rsid w:val="003F2FDA"/>
    <w:rsid w:val="003F3099"/>
    <w:rsid w:val="003F41BA"/>
    <w:rsid w:val="003F42A6"/>
    <w:rsid w:val="003F4DC4"/>
    <w:rsid w:val="003F6978"/>
    <w:rsid w:val="00400A66"/>
    <w:rsid w:val="00400D1F"/>
    <w:rsid w:val="00401054"/>
    <w:rsid w:val="004015A3"/>
    <w:rsid w:val="00401BEA"/>
    <w:rsid w:val="00401E49"/>
    <w:rsid w:val="00401E58"/>
    <w:rsid w:val="00401EAE"/>
    <w:rsid w:val="00401F51"/>
    <w:rsid w:val="0040295D"/>
    <w:rsid w:val="0040327E"/>
    <w:rsid w:val="00404431"/>
    <w:rsid w:val="0040463A"/>
    <w:rsid w:val="00404815"/>
    <w:rsid w:val="00404949"/>
    <w:rsid w:val="00404D77"/>
    <w:rsid w:val="00404E51"/>
    <w:rsid w:val="00405841"/>
    <w:rsid w:val="00405EB8"/>
    <w:rsid w:val="00405F14"/>
    <w:rsid w:val="004064A6"/>
    <w:rsid w:val="00406603"/>
    <w:rsid w:val="004066F8"/>
    <w:rsid w:val="004070F3"/>
    <w:rsid w:val="004071C2"/>
    <w:rsid w:val="00407828"/>
    <w:rsid w:val="004102A6"/>
    <w:rsid w:val="004102AD"/>
    <w:rsid w:val="00410932"/>
    <w:rsid w:val="0041106F"/>
    <w:rsid w:val="004110C7"/>
    <w:rsid w:val="00412A36"/>
    <w:rsid w:val="00412A8A"/>
    <w:rsid w:val="00413001"/>
    <w:rsid w:val="0041310B"/>
    <w:rsid w:val="00413205"/>
    <w:rsid w:val="00413D50"/>
    <w:rsid w:val="00415483"/>
    <w:rsid w:val="00417586"/>
    <w:rsid w:val="004175CB"/>
    <w:rsid w:val="004176DE"/>
    <w:rsid w:val="0041798A"/>
    <w:rsid w:val="00421152"/>
    <w:rsid w:val="0042140A"/>
    <w:rsid w:val="004218B6"/>
    <w:rsid w:val="00421E74"/>
    <w:rsid w:val="00422CA7"/>
    <w:rsid w:val="00422FC5"/>
    <w:rsid w:val="0042421D"/>
    <w:rsid w:val="004244F5"/>
    <w:rsid w:val="004254CA"/>
    <w:rsid w:val="00426910"/>
    <w:rsid w:val="00426D80"/>
    <w:rsid w:val="00426DD6"/>
    <w:rsid w:val="0043034C"/>
    <w:rsid w:val="00431D6A"/>
    <w:rsid w:val="004322CC"/>
    <w:rsid w:val="00432CBE"/>
    <w:rsid w:val="00433326"/>
    <w:rsid w:val="004334CA"/>
    <w:rsid w:val="004337C9"/>
    <w:rsid w:val="004338A1"/>
    <w:rsid w:val="00433C34"/>
    <w:rsid w:val="00434C22"/>
    <w:rsid w:val="0043531B"/>
    <w:rsid w:val="00435BA6"/>
    <w:rsid w:val="004360E1"/>
    <w:rsid w:val="0043671B"/>
    <w:rsid w:val="004376DC"/>
    <w:rsid w:val="00437BBF"/>
    <w:rsid w:val="00437D4C"/>
    <w:rsid w:val="00440893"/>
    <w:rsid w:val="00440D21"/>
    <w:rsid w:val="00441074"/>
    <w:rsid w:val="00441DE5"/>
    <w:rsid w:val="0044431A"/>
    <w:rsid w:val="00444AC8"/>
    <w:rsid w:val="00446512"/>
    <w:rsid w:val="00446DDE"/>
    <w:rsid w:val="004478A3"/>
    <w:rsid w:val="0045040D"/>
    <w:rsid w:val="00450666"/>
    <w:rsid w:val="004509DF"/>
    <w:rsid w:val="00451BBD"/>
    <w:rsid w:val="004523A7"/>
    <w:rsid w:val="004524D4"/>
    <w:rsid w:val="0045367B"/>
    <w:rsid w:val="0045386A"/>
    <w:rsid w:val="00454316"/>
    <w:rsid w:val="004553FA"/>
    <w:rsid w:val="0045576C"/>
    <w:rsid w:val="004558CA"/>
    <w:rsid w:val="00457827"/>
    <w:rsid w:val="00457A2F"/>
    <w:rsid w:val="00460217"/>
    <w:rsid w:val="00460641"/>
    <w:rsid w:val="004610E5"/>
    <w:rsid w:val="0046128E"/>
    <w:rsid w:val="004612D3"/>
    <w:rsid w:val="00461956"/>
    <w:rsid w:val="0046211A"/>
    <w:rsid w:val="004627B3"/>
    <w:rsid w:val="00462A8F"/>
    <w:rsid w:val="00464FCE"/>
    <w:rsid w:val="00466435"/>
    <w:rsid w:val="00466F6B"/>
    <w:rsid w:val="004673F7"/>
    <w:rsid w:val="004675E3"/>
    <w:rsid w:val="0046761D"/>
    <w:rsid w:val="004706E4"/>
    <w:rsid w:val="004709C7"/>
    <w:rsid w:val="00470B44"/>
    <w:rsid w:val="00470C66"/>
    <w:rsid w:val="00470DF3"/>
    <w:rsid w:val="00471996"/>
    <w:rsid w:val="00473024"/>
    <w:rsid w:val="00473C00"/>
    <w:rsid w:val="004744E4"/>
    <w:rsid w:val="00474A68"/>
    <w:rsid w:val="00474D2E"/>
    <w:rsid w:val="00474EA8"/>
    <w:rsid w:val="00475362"/>
    <w:rsid w:val="00476218"/>
    <w:rsid w:val="004765D5"/>
    <w:rsid w:val="0047662B"/>
    <w:rsid w:val="004766D7"/>
    <w:rsid w:val="004767E4"/>
    <w:rsid w:val="0047738D"/>
    <w:rsid w:val="00480F5A"/>
    <w:rsid w:val="004815B8"/>
    <w:rsid w:val="00481E80"/>
    <w:rsid w:val="004820D1"/>
    <w:rsid w:val="0048393A"/>
    <w:rsid w:val="004844F5"/>
    <w:rsid w:val="0048453C"/>
    <w:rsid w:val="0048545E"/>
    <w:rsid w:val="00485677"/>
    <w:rsid w:val="00485809"/>
    <w:rsid w:val="00487469"/>
    <w:rsid w:val="004875DE"/>
    <w:rsid w:val="00487E68"/>
    <w:rsid w:val="004902CE"/>
    <w:rsid w:val="004904E7"/>
    <w:rsid w:val="00490731"/>
    <w:rsid w:val="00491601"/>
    <w:rsid w:val="00492033"/>
    <w:rsid w:val="0049259C"/>
    <w:rsid w:val="00492C17"/>
    <w:rsid w:val="00493084"/>
    <w:rsid w:val="004930C3"/>
    <w:rsid w:val="0049347C"/>
    <w:rsid w:val="00495F52"/>
    <w:rsid w:val="00497584"/>
    <w:rsid w:val="004976F0"/>
    <w:rsid w:val="004A0932"/>
    <w:rsid w:val="004A0F31"/>
    <w:rsid w:val="004A1AF1"/>
    <w:rsid w:val="004A23E6"/>
    <w:rsid w:val="004A33BB"/>
    <w:rsid w:val="004A3620"/>
    <w:rsid w:val="004A36B7"/>
    <w:rsid w:val="004A3926"/>
    <w:rsid w:val="004A42BD"/>
    <w:rsid w:val="004A442A"/>
    <w:rsid w:val="004A4DF4"/>
    <w:rsid w:val="004A4EED"/>
    <w:rsid w:val="004A51C0"/>
    <w:rsid w:val="004A53F2"/>
    <w:rsid w:val="004A6A9D"/>
    <w:rsid w:val="004A746E"/>
    <w:rsid w:val="004B011C"/>
    <w:rsid w:val="004B0829"/>
    <w:rsid w:val="004B0CE7"/>
    <w:rsid w:val="004B1AA1"/>
    <w:rsid w:val="004B5B49"/>
    <w:rsid w:val="004B6C40"/>
    <w:rsid w:val="004B6F6F"/>
    <w:rsid w:val="004B7AD0"/>
    <w:rsid w:val="004C006D"/>
    <w:rsid w:val="004C0A36"/>
    <w:rsid w:val="004C0E02"/>
    <w:rsid w:val="004C17B4"/>
    <w:rsid w:val="004C29CE"/>
    <w:rsid w:val="004C335E"/>
    <w:rsid w:val="004C3424"/>
    <w:rsid w:val="004C35EB"/>
    <w:rsid w:val="004C4113"/>
    <w:rsid w:val="004C426E"/>
    <w:rsid w:val="004C4ECC"/>
    <w:rsid w:val="004C4FEC"/>
    <w:rsid w:val="004C5C36"/>
    <w:rsid w:val="004C6483"/>
    <w:rsid w:val="004C653B"/>
    <w:rsid w:val="004C65C7"/>
    <w:rsid w:val="004C65D0"/>
    <w:rsid w:val="004C74A4"/>
    <w:rsid w:val="004C78EC"/>
    <w:rsid w:val="004D04E6"/>
    <w:rsid w:val="004D0B50"/>
    <w:rsid w:val="004D0C20"/>
    <w:rsid w:val="004D1A6B"/>
    <w:rsid w:val="004D30EF"/>
    <w:rsid w:val="004D37C3"/>
    <w:rsid w:val="004D42D2"/>
    <w:rsid w:val="004D5029"/>
    <w:rsid w:val="004D53F9"/>
    <w:rsid w:val="004D54C9"/>
    <w:rsid w:val="004D667D"/>
    <w:rsid w:val="004D7760"/>
    <w:rsid w:val="004D7AD5"/>
    <w:rsid w:val="004D7C32"/>
    <w:rsid w:val="004E04BE"/>
    <w:rsid w:val="004E0EA5"/>
    <w:rsid w:val="004E169C"/>
    <w:rsid w:val="004E1F5A"/>
    <w:rsid w:val="004E1FAC"/>
    <w:rsid w:val="004E2562"/>
    <w:rsid w:val="004E3942"/>
    <w:rsid w:val="004E4AB5"/>
    <w:rsid w:val="004E4FFF"/>
    <w:rsid w:val="004E5279"/>
    <w:rsid w:val="004E547A"/>
    <w:rsid w:val="004E58F6"/>
    <w:rsid w:val="004E6270"/>
    <w:rsid w:val="004E6693"/>
    <w:rsid w:val="004E7B53"/>
    <w:rsid w:val="004F0165"/>
    <w:rsid w:val="004F041B"/>
    <w:rsid w:val="004F07C3"/>
    <w:rsid w:val="004F1207"/>
    <w:rsid w:val="004F2041"/>
    <w:rsid w:val="004F264E"/>
    <w:rsid w:val="004F3A7A"/>
    <w:rsid w:val="004F3B7D"/>
    <w:rsid w:val="004F3E15"/>
    <w:rsid w:val="004F59C8"/>
    <w:rsid w:val="004F5A0F"/>
    <w:rsid w:val="004F5C9A"/>
    <w:rsid w:val="004F5DD6"/>
    <w:rsid w:val="004F6546"/>
    <w:rsid w:val="004F67B5"/>
    <w:rsid w:val="004F6837"/>
    <w:rsid w:val="004F6E09"/>
    <w:rsid w:val="004F6F11"/>
    <w:rsid w:val="004F6FE2"/>
    <w:rsid w:val="004F7373"/>
    <w:rsid w:val="0050054E"/>
    <w:rsid w:val="0050092B"/>
    <w:rsid w:val="00500A75"/>
    <w:rsid w:val="00501F95"/>
    <w:rsid w:val="00502263"/>
    <w:rsid w:val="00503322"/>
    <w:rsid w:val="0050387C"/>
    <w:rsid w:val="005038CF"/>
    <w:rsid w:val="00503CEC"/>
    <w:rsid w:val="00503E2E"/>
    <w:rsid w:val="005047FD"/>
    <w:rsid w:val="00504CED"/>
    <w:rsid w:val="00504D3E"/>
    <w:rsid w:val="0050539F"/>
    <w:rsid w:val="00505CC4"/>
    <w:rsid w:val="005077E2"/>
    <w:rsid w:val="00507BFD"/>
    <w:rsid w:val="00507C8F"/>
    <w:rsid w:val="00511004"/>
    <w:rsid w:val="005122C2"/>
    <w:rsid w:val="005122FA"/>
    <w:rsid w:val="0051333B"/>
    <w:rsid w:val="00513836"/>
    <w:rsid w:val="00513D4F"/>
    <w:rsid w:val="00514C70"/>
    <w:rsid w:val="00514D13"/>
    <w:rsid w:val="0051536E"/>
    <w:rsid w:val="00515575"/>
    <w:rsid w:val="00517C58"/>
    <w:rsid w:val="005211FF"/>
    <w:rsid w:val="00521283"/>
    <w:rsid w:val="00521DC0"/>
    <w:rsid w:val="00522691"/>
    <w:rsid w:val="00523DD2"/>
    <w:rsid w:val="005247DF"/>
    <w:rsid w:val="00524829"/>
    <w:rsid w:val="00524F0A"/>
    <w:rsid w:val="00525421"/>
    <w:rsid w:val="00525B11"/>
    <w:rsid w:val="00525FAE"/>
    <w:rsid w:val="0052724D"/>
    <w:rsid w:val="00527BC6"/>
    <w:rsid w:val="00527F4D"/>
    <w:rsid w:val="00530360"/>
    <w:rsid w:val="00530670"/>
    <w:rsid w:val="0053123B"/>
    <w:rsid w:val="005322B7"/>
    <w:rsid w:val="00533602"/>
    <w:rsid w:val="00533E46"/>
    <w:rsid w:val="00534C0E"/>
    <w:rsid w:val="00534E20"/>
    <w:rsid w:val="00536271"/>
    <w:rsid w:val="00536BDC"/>
    <w:rsid w:val="00537831"/>
    <w:rsid w:val="00537888"/>
    <w:rsid w:val="0054003B"/>
    <w:rsid w:val="005402B7"/>
    <w:rsid w:val="005409ED"/>
    <w:rsid w:val="00540BA8"/>
    <w:rsid w:val="00540EAB"/>
    <w:rsid w:val="005410C7"/>
    <w:rsid w:val="0054161F"/>
    <w:rsid w:val="00541A7A"/>
    <w:rsid w:val="00542DD8"/>
    <w:rsid w:val="00542ED6"/>
    <w:rsid w:val="0054330F"/>
    <w:rsid w:val="005442D4"/>
    <w:rsid w:val="00544A6A"/>
    <w:rsid w:val="00544ABC"/>
    <w:rsid w:val="00544D85"/>
    <w:rsid w:val="00545145"/>
    <w:rsid w:val="00545151"/>
    <w:rsid w:val="00546037"/>
    <w:rsid w:val="00546389"/>
    <w:rsid w:val="005472FD"/>
    <w:rsid w:val="00547917"/>
    <w:rsid w:val="00547A3C"/>
    <w:rsid w:val="0055028B"/>
    <w:rsid w:val="00552AF0"/>
    <w:rsid w:val="00553655"/>
    <w:rsid w:val="005545BA"/>
    <w:rsid w:val="00554B07"/>
    <w:rsid w:val="00554FF4"/>
    <w:rsid w:val="00555288"/>
    <w:rsid w:val="00556852"/>
    <w:rsid w:val="00556CA8"/>
    <w:rsid w:val="0055746C"/>
    <w:rsid w:val="0055749F"/>
    <w:rsid w:val="0055778F"/>
    <w:rsid w:val="00557DA8"/>
    <w:rsid w:val="0056102E"/>
    <w:rsid w:val="00561B49"/>
    <w:rsid w:val="00561F86"/>
    <w:rsid w:val="00562EF4"/>
    <w:rsid w:val="00563145"/>
    <w:rsid w:val="005631D3"/>
    <w:rsid w:val="005657D0"/>
    <w:rsid w:val="0056639F"/>
    <w:rsid w:val="00566AC9"/>
    <w:rsid w:val="00566C3A"/>
    <w:rsid w:val="00566EDB"/>
    <w:rsid w:val="00567C84"/>
    <w:rsid w:val="00570110"/>
    <w:rsid w:val="00570C42"/>
    <w:rsid w:val="00570F5F"/>
    <w:rsid w:val="005711E1"/>
    <w:rsid w:val="00571C51"/>
    <w:rsid w:val="0057213A"/>
    <w:rsid w:val="005724CF"/>
    <w:rsid w:val="0057299C"/>
    <w:rsid w:val="00572C42"/>
    <w:rsid w:val="00573247"/>
    <w:rsid w:val="00573DF8"/>
    <w:rsid w:val="00573FF5"/>
    <w:rsid w:val="00574832"/>
    <w:rsid w:val="00575252"/>
    <w:rsid w:val="00575293"/>
    <w:rsid w:val="005755DF"/>
    <w:rsid w:val="00575F98"/>
    <w:rsid w:val="0057614C"/>
    <w:rsid w:val="00576BAB"/>
    <w:rsid w:val="00576EFD"/>
    <w:rsid w:val="00577A6D"/>
    <w:rsid w:val="00577BB5"/>
    <w:rsid w:val="00577EF4"/>
    <w:rsid w:val="00580793"/>
    <w:rsid w:val="005807BB"/>
    <w:rsid w:val="00580CA9"/>
    <w:rsid w:val="00581139"/>
    <w:rsid w:val="0058116A"/>
    <w:rsid w:val="005818E2"/>
    <w:rsid w:val="00581E67"/>
    <w:rsid w:val="00582CEF"/>
    <w:rsid w:val="00582ED0"/>
    <w:rsid w:val="00583660"/>
    <w:rsid w:val="00583AA1"/>
    <w:rsid w:val="00585811"/>
    <w:rsid w:val="00585A83"/>
    <w:rsid w:val="0058645C"/>
    <w:rsid w:val="00587172"/>
    <w:rsid w:val="00587435"/>
    <w:rsid w:val="00587A48"/>
    <w:rsid w:val="00591119"/>
    <w:rsid w:val="00591512"/>
    <w:rsid w:val="00591D06"/>
    <w:rsid w:val="005921A2"/>
    <w:rsid w:val="00592276"/>
    <w:rsid w:val="0059237D"/>
    <w:rsid w:val="00593051"/>
    <w:rsid w:val="0059315D"/>
    <w:rsid w:val="00593ABF"/>
    <w:rsid w:val="00594815"/>
    <w:rsid w:val="005948DD"/>
    <w:rsid w:val="00594D56"/>
    <w:rsid w:val="00594EAC"/>
    <w:rsid w:val="0059512C"/>
    <w:rsid w:val="00597425"/>
    <w:rsid w:val="0059749F"/>
    <w:rsid w:val="005979A7"/>
    <w:rsid w:val="00597FFC"/>
    <w:rsid w:val="005A0F7E"/>
    <w:rsid w:val="005A169F"/>
    <w:rsid w:val="005A173A"/>
    <w:rsid w:val="005A3182"/>
    <w:rsid w:val="005A36C3"/>
    <w:rsid w:val="005A49E2"/>
    <w:rsid w:val="005A4F33"/>
    <w:rsid w:val="005A52BB"/>
    <w:rsid w:val="005A5782"/>
    <w:rsid w:val="005A5CE9"/>
    <w:rsid w:val="005A6246"/>
    <w:rsid w:val="005A7ABA"/>
    <w:rsid w:val="005A7AD6"/>
    <w:rsid w:val="005A7B34"/>
    <w:rsid w:val="005B0E8F"/>
    <w:rsid w:val="005B13C0"/>
    <w:rsid w:val="005B2D81"/>
    <w:rsid w:val="005B3210"/>
    <w:rsid w:val="005B35FD"/>
    <w:rsid w:val="005B3636"/>
    <w:rsid w:val="005B3A6F"/>
    <w:rsid w:val="005B3FA2"/>
    <w:rsid w:val="005B4468"/>
    <w:rsid w:val="005B5398"/>
    <w:rsid w:val="005B53EC"/>
    <w:rsid w:val="005B5778"/>
    <w:rsid w:val="005B5AC4"/>
    <w:rsid w:val="005B63DB"/>
    <w:rsid w:val="005B6522"/>
    <w:rsid w:val="005B7F19"/>
    <w:rsid w:val="005C030A"/>
    <w:rsid w:val="005C07D6"/>
    <w:rsid w:val="005C0958"/>
    <w:rsid w:val="005C0CFB"/>
    <w:rsid w:val="005C0F48"/>
    <w:rsid w:val="005C10AC"/>
    <w:rsid w:val="005C1553"/>
    <w:rsid w:val="005C1821"/>
    <w:rsid w:val="005C1890"/>
    <w:rsid w:val="005C1E53"/>
    <w:rsid w:val="005C1F12"/>
    <w:rsid w:val="005C2333"/>
    <w:rsid w:val="005C2748"/>
    <w:rsid w:val="005C2980"/>
    <w:rsid w:val="005C2ED4"/>
    <w:rsid w:val="005C3036"/>
    <w:rsid w:val="005C33E6"/>
    <w:rsid w:val="005C3D2F"/>
    <w:rsid w:val="005C3DA0"/>
    <w:rsid w:val="005C4571"/>
    <w:rsid w:val="005C4D05"/>
    <w:rsid w:val="005C55AF"/>
    <w:rsid w:val="005C628B"/>
    <w:rsid w:val="005C6D1A"/>
    <w:rsid w:val="005C6E93"/>
    <w:rsid w:val="005C6EEA"/>
    <w:rsid w:val="005C76B4"/>
    <w:rsid w:val="005C7797"/>
    <w:rsid w:val="005C7A08"/>
    <w:rsid w:val="005D041E"/>
    <w:rsid w:val="005D0F10"/>
    <w:rsid w:val="005D161A"/>
    <w:rsid w:val="005D1FEA"/>
    <w:rsid w:val="005D24CC"/>
    <w:rsid w:val="005D26BD"/>
    <w:rsid w:val="005D3414"/>
    <w:rsid w:val="005D39F7"/>
    <w:rsid w:val="005D3A58"/>
    <w:rsid w:val="005D4479"/>
    <w:rsid w:val="005D468D"/>
    <w:rsid w:val="005D4F30"/>
    <w:rsid w:val="005D4F45"/>
    <w:rsid w:val="005D65D7"/>
    <w:rsid w:val="005D6603"/>
    <w:rsid w:val="005D66DE"/>
    <w:rsid w:val="005D6F5F"/>
    <w:rsid w:val="005D7DEB"/>
    <w:rsid w:val="005D7F5B"/>
    <w:rsid w:val="005D7FDC"/>
    <w:rsid w:val="005E180D"/>
    <w:rsid w:val="005E1D2F"/>
    <w:rsid w:val="005E2202"/>
    <w:rsid w:val="005E2706"/>
    <w:rsid w:val="005E381E"/>
    <w:rsid w:val="005E3BA6"/>
    <w:rsid w:val="005E3D73"/>
    <w:rsid w:val="005E43D6"/>
    <w:rsid w:val="005E53EE"/>
    <w:rsid w:val="005E571C"/>
    <w:rsid w:val="005E6BB5"/>
    <w:rsid w:val="005E764A"/>
    <w:rsid w:val="005E7ECD"/>
    <w:rsid w:val="005F0759"/>
    <w:rsid w:val="005F0C10"/>
    <w:rsid w:val="005F1C75"/>
    <w:rsid w:val="005F2017"/>
    <w:rsid w:val="005F2328"/>
    <w:rsid w:val="005F32D9"/>
    <w:rsid w:val="005F3E41"/>
    <w:rsid w:val="005F5B0A"/>
    <w:rsid w:val="005F6452"/>
    <w:rsid w:val="005F69BE"/>
    <w:rsid w:val="005F6C72"/>
    <w:rsid w:val="005F7F21"/>
    <w:rsid w:val="00600FB4"/>
    <w:rsid w:val="00602676"/>
    <w:rsid w:val="0060280E"/>
    <w:rsid w:val="00602E2D"/>
    <w:rsid w:val="006047FB"/>
    <w:rsid w:val="00604B0D"/>
    <w:rsid w:val="00604D0C"/>
    <w:rsid w:val="0060566F"/>
    <w:rsid w:val="006066A1"/>
    <w:rsid w:val="00606FEB"/>
    <w:rsid w:val="00607D2D"/>
    <w:rsid w:val="00610CB6"/>
    <w:rsid w:val="00611336"/>
    <w:rsid w:val="0061149A"/>
    <w:rsid w:val="00611AA4"/>
    <w:rsid w:val="00611AAB"/>
    <w:rsid w:val="0061258F"/>
    <w:rsid w:val="0061357D"/>
    <w:rsid w:val="006137DA"/>
    <w:rsid w:val="00614056"/>
    <w:rsid w:val="00614A90"/>
    <w:rsid w:val="00614EC1"/>
    <w:rsid w:val="00616536"/>
    <w:rsid w:val="006166FD"/>
    <w:rsid w:val="006173D6"/>
    <w:rsid w:val="00617A52"/>
    <w:rsid w:val="00620B51"/>
    <w:rsid w:val="0062115D"/>
    <w:rsid w:val="00621A9A"/>
    <w:rsid w:val="00621EE0"/>
    <w:rsid w:val="0062264F"/>
    <w:rsid w:val="006232B3"/>
    <w:rsid w:val="0062449D"/>
    <w:rsid w:val="006246E0"/>
    <w:rsid w:val="00624731"/>
    <w:rsid w:val="00624876"/>
    <w:rsid w:val="006251A1"/>
    <w:rsid w:val="00626400"/>
    <w:rsid w:val="006267BF"/>
    <w:rsid w:val="00626E1E"/>
    <w:rsid w:val="006274C0"/>
    <w:rsid w:val="0062797C"/>
    <w:rsid w:val="006303A9"/>
    <w:rsid w:val="0063053D"/>
    <w:rsid w:val="006305D3"/>
    <w:rsid w:val="006306CB"/>
    <w:rsid w:val="00630DD0"/>
    <w:rsid w:val="00631CEF"/>
    <w:rsid w:val="00632E65"/>
    <w:rsid w:val="006333D4"/>
    <w:rsid w:val="00633456"/>
    <w:rsid w:val="00633A05"/>
    <w:rsid w:val="006345EC"/>
    <w:rsid w:val="006349C6"/>
    <w:rsid w:val="00634D82"/>
    <w:rsid w:val="00634DDC"/>
    <w:rsid w:val="00634E07"/>
    <w:rsid w:val="00635D7B"/>
    <w:rsid w:val="00637364"/>
    <w:rsid w:val="00637D8B"/>
    <w:rsid w:val="006405DC"/>
    <w:rsid w:val="00641C56"/>
    <w:rsid w:val="00641E44"/>
    <w:rsid w:val="00642C30"/>
    <w:rsid w:val="00643012"/>
    <w:rsid w:val="00643089"/>
    <w:rsid w:val="00643BF2"/>
    <w:rsid w:val="006445B3"/>
    <w:rsid w:val="00645064"/>
    <w:rsid w:val="0064609E"/>
    <w:rsid w:val="006460C1"/>
    <w:rsid w:val="00646681"/>
    <w:rsid w:val="0064746A"/>
    <w:rsid w:val="00647970"/>
    <w:rsid w:val="006520D2"/>
    <w:rsid w:val="00652128"/>
    <w:rsid w:val="00652909"/>
    <w:rsid w:val="00652D61"/>
    <w:rsid w:val="00653847"/>
    <w:rsid w:val="00653B07"/>
    <w:rsid w:val="00655045"/>
    <w:rsid w:val="00655EA1"/>
    <w:rsid w:val="00656B68"/>
    <w:rsid w:val="00657A73"/>
    <w:rsid w:val="00657B81"/>
    <w:rsid w:val="00657BEE"/>
    <w:rsid w:val="006600E5"/>
    <w:rsid w:val="00660BE2"/>
    <w:rsid w:val="00661A57"/>
    <w:rsid w:val="006621E2"/>
    <w:rsid w:val="00662F1F"/>
    <w:rsid w:val="00663874"/>
    <w:rsid w:val="00663A80"/>
    <w:rsid w:val="00664259"/>
    <w:rsid w:val="00664631"/>
    <w:rsid w:val="00665814"/>
    <w:rsid w:val="0066763B"/>
    <w:rsid w:val="00670A17"/>
    <w:rsid w:val="00670C26"/>
    <w:rsid w:val="00671ECA"/>
    <w:rsid w:val="006725B3"/>
    <w:rsid w:val="00672739"/>
    <w:rsid w:val="00672FAF"/>
    <w:rsid w:val="0067304E"/>
    <w:rsid w:val="0067323B"/>
    <w:rsid w:val="0067333D"/>
    <w:rsid w:val="006740CF"/>
    <w:rsid w:val="00675658"/>
    <w:rsid w:val="00675A4A"/>
    <w:rsid w:val="0067618E"/>
    <w:rsid w:val="006769F6"/>
    <w:rsid w:val="00677A2B"/>
    <w:rsid w:val="00680785"/>
    <w:rsid w:val="00680CB4"/>
    <w:rsid w:val="0068109E"/>
    <w:rsid w:val="00681356"/>
    <w:rsid w:val="006816BD"/>
    <w:rsid w:val="00681D02"/>
    <w:rsid w:val="0068263E"/>
    <w:rsid w:val="006835EB"/>
    <w:rsid w:val="00683640"/>
    <w:rsid w:val="00683795"/>
    <w:rsid w:val="00683FBA"/>
    <w:rsid w:val="006840D1"/>
    <w:rsid w:val="00684237"/>
    <w:rsid w:val="00684273"/>
    <w:rsid w:val="00684AA4"/>
    <w:rsid w:val="00685588"/>
    <w:rsid w:val="00685740"/>
    <w:rsid w:val="00685CFF"/>
    <w:rsid w:val="0068601B"/>
    <w:rsid w:val="006863CB"/>
    <w:rsid w:val="00686629"/>
    <w:rsid w:val="00686B59"/>
    <w:rsid w:val="00691210"/>
    <w:rsid w:val="00692E80"/>
    <w:rsid w:val="0069347B"/>
    <w:rsid w:val="0069364D"/>
    <w:rsid w:val="00693B0D"/>
    <w:rsid w:val="00694374"/>
    <w:rsid w:val="00694D55"/>
    <w:rsid w:val="006958AC"/>
    <w:rsid w:val="00695EF5"/>
    <w:rsid w:val="006966FC"/>
    <w:rsid w:val="0069719E"/>
    <w:rsid w:val="00697918"/>
    <w:rsid w:val="00697C54"/>
    <w:rsid w:val="00697E3B"/>
    <w:rsid w:val="006A08EC"/>
    <w:rsid w:val="006A0A11"/>
    <w:rsid w:val="006A0B00"/>
    <w:rsid w:val="006A45D5"/>
    <w:rsid w:val="006A5425"/>
    <w:rsid w:val="006A54F9"/>
    <w:rsid w:val="006A57FD"/>
    <w:rsid w:val="006A5E1B"/>
    <w:rsid w:val="006A5E9D"/>
    <w:rsid w:val="006A5ECB"/>
    <w:rsid w:val="006A6084"/>
    <w:rsid w:val="006A6A74"/>
    <w:rsid w:val="006A6C3B"/>
    <w:rsid w:val="006A71A4"/>
    <w:rsid w:val="006A7451"/>
    <w:rsid w:val="006A74C3"/>
    <w:rsid w:val="006A760A"/>
    <w:rsid w:val="006B03D6"/>
    <w:rsid w:val="006B09E6"/>
    <w:rsid w:val="006B0AE8"/>
    <w:rsid w:val="006B0DD1"/>
    <w:rsid w:val="006B0FE3"/>
    <w:rsid w:val="006B12E9"/>
    <w:rsid w:val="006B17F8"/>
    <w:rsid w:val="006B21C9"/>
    <w:rsid w:val="006B23BE"/>
    <w:rsid w:val="006B2607"/>
    <w:rsid w:val="006B2797"/>
    <w:rsid w:val="006B2D12"/>
    <w:rsid w:val="006B3B93"/>
    <w:rsid w:val="006B3D09"/>
    <w:rsid w:val="006B453C"/>
    <w:rsid w:val="006B55BE"/>
    <w:rsid w:val="006B5A02"/>
    <w:rsid w:val="006B5CEE"/>
    <w:rsid w:val="006B5ED4"/>
    <w:rsid w:val="006B64D3"/>
    <w:rsid w:val="006B6741"/>
    <w:rsid w:val="006B75B9"/>
    <w:rsid w:val="006B77EF"/>
    <w:rsid w:val="006B7B4D"/>
    <w:rsid w:val="006B7D7F"/>
    <w:rsid w:val="006C2A6F"/>
    <w:rsid w:val="006C376B"/>
    <w:rsid w:val="006C42C7"/>
    <w:rsid w:val="006C4654"/>
    <w:rsid w:val="006C4CC4"/>
    <w:rsid w:val="006C5DE5"/>
    <w:rsid w:val="006C5F58"/>
    <w:rsid w:val="006C728C"/>
    <w:rsid w:val="006C7AB2"/>
    <w:rsid w:val="006D052D"/>
    <w:rsid w:val="006D1097"/>
    <w:rsid w:val="006D1402"/>
    <w:rsid w:val="006D1ACF"/>
    <w:rsid w:val="006D1FB6"/>
    <w:rsid w:val="006D26D0"/>
    <w:rsid w:val="006D31AA"/>
    <w:rsid w:val="006D35E5"/>
    <w:rsid w:val="006D3609"/>
    <w:rsid w:val="006D3BA7"/>
    <w:rsid w:val="006D45A1"/>
    <w:rsid w:val="006D53D5"/>
    <w:rsid w:val="006D5A25"/>
    <w:rsid w:val="006D6432"/>
    <w:rsid w:val="006D69E3"/>
    <w:rsid w:val="006D6F47"/>
    <w:rsid w:val="006D70B4"/>
    <w:rsid w:val="006D79F3"/>
    <w:rsid w:val="006D7AA6"/>
    <w:rsid w:val="006E0143"/>
    <w:rsid w:val="006E01B7"/>
    <w:rsid w:val="006E1D70"/>
    <w:rsid w:val="006E29DD"/>
    <w:rsid w:val="006E3025"/>
    <w:rsid w:val="006E31EC"/>
    <w:rsid w:val="006E3959"/>
    <w:rsid w:val="006E3FFD"/>
    <w:rsid w:val="006E49B9"/>
    <w:rsid w:val="006E4B45"/>
    <w:rsid w:val="006E5981"/>
    <w:rsid w:val="006E5DB2"/>
    <w:rsid w:val="006E7126"/>
    <w:rsid w:val="006F0B2D"/>
    <w:rsid w:val="006F0EAC"/>
    <w:rsid w:val="006F1F37"/>
    <w:rsid w:val="006F232E"/>
    <w:rsid w:val="006F28B5"/>
    <w:rsid w:val="006F3010"/>
    <w:rsid w:val="006F3AFA"/>
    <w:rsid w:val="006F3DEA"/>
    <w:rsid w:val="006F53F8"/>
    <w:rsid w:val="006F5518"/>
    <w:rsid w:val="006F5C00"/>
    <w:rsid w:val="006F70A9"/>
    <w:rsid w:val="006F7AE7"/>
    <w:rsid w:val="007000F8"/>
    <w:rsid w:val="00700CA4"/>
    <w:rsid w:val="00700CE5"/>
    <w:rsid w:val="00700FDC"/>
    <w:rsid w:val="00701DDD"/>
    <w:rsid w:val="007033AF"/>
    <w:rsid w:val="007035C5"/>
    <w:rsid w:val="00703D19"/>
    <w:rsid w:val="00703D8D"/>
    <w:rsid w:val="00705498"/>
    <w:rsid w:val="00705541"/>
    <w:rsid w:val="00705988"/>
    <w:rsid w:val="00705D89"/>
    <w:rsid w:val="00706A9D"/>
    <w:rsid w:val="007109B0"/>
    <w:rsid w:val="00711068"/>
    <w:rsid w:val="00711FDE"/>
    <w:rsid w:val="007139C2"/>
    <w:rsid w:val="00714578"/>
    <w:rsid w:val="00714603"/>
    <w:rsid w:val="007148CD"/>
    <w:rsid w:val="007148E0"/>
    <w:rsid w:val="0071643A"/>
    <w:rsid w:val="00716AF9"/>
    <w:rsid w:val="007175CC"/>
    <w:rsid w:val="00720708"/>
    <w:rsid w:val="00720767"/>
    <w:rsid w:val="007209AF"/>
    <w:rsid w:val="00721BE7"/>
    <w:rsid w:val="007221B1"/>
    <w:rsid w:val="0072291B"/>
    <w:rsid w:val="00723487"/>
    <w:rsid w:val="007237BB"/>
    <w:rsid w:val="00723D1C"/>
    <w:rsid w:val="007240A5"/>
    <w:rsid w:val="00724358"/>
    <w:rsid w:val="00724718"/>
    <w:rsid w:val="00724769"/>
    <w:rsid w:val="00724ACB"/>
    <w:rsid w:val="00725658"/>
    <w:rsid w:val="0072573C"/>
    <w:rsid w:val="00725805"/>
    <w:rsid w:val="00725852"/>
    <w:rsid w:val="00726667"/>
    <w:rsid w:val="00726790"/>
    <w:rsid w:val="00726BEA"/>
    <w:rsid w:val="00727078"/>
    <w:rsid w:val="00727091"/>
    <w:rsid w:val="00727DBD"/>
    <w:rsid w:val="00730A4D"/>
    <w:rsid w:val="00730BE5"/>
    <w:rsid w:val="00733019"/>
    <w:rsid w:val="00734131"/>
    <w:rsid w:val="00734460"/>
    <w:rsid w:val="007356D7"/>
    <w:rsid w:val="007358AB"/>
    <w:rsid w:val="00735CD0"/>
    <w:rsid w:val="0074093B"/>
    <w:rsid w:val="00740CBD"/>
    <w:rsid w:val="00742D11"/>
    <w:rsid w:val="007433F7"/>
    <w:rsid w:val="00743633"/>
    <w:rsid w:val="00744307"/>
    <w:rsid w:val="0074450F"/>
    <w:rsid w:val="00745842"/>
    <w:rsid w:val="007459C0"/>
    <w:rsid w:val="00746273"/>
    <w:rsid w:val="00746F81"/>
    <w:rsid w:val="00750BBE"/>
    <w:rsid w:val="00750F9B"/>
    <w:rsid w:val="00751180"/>
    <w:rsid w:val="007519F9"/>
    <w:rsid w:val="00751BCB"/>
    <w:rsid w:val="00752BB4"/>
    <w:rsid w:val="007543BB"/>
    <w:rsid w:val="007554BB"/>
    <w:rsid w:val="00755763"/>
    <w:rsid w:val="007557B9"/>
    <w:rsid w:val="00755848"/>
    <w:rsid w:val="00755EDF"/>
    <w:rsid w:val="00755F6B"/>
    <w:rsid w:val="0075694C"/>
    <w:rsid w:val="00761D5B"/>
    <w:rsid w:val="00762206"/>
    <w:rsid w:val="0076226A"/>
    <w:rsid w:val="007626A3"/>
    <w:rsid w:val="00763781"/>
    <w:rsid w:val="00763C81"/>
    <w:rsid w:val="00764131"/>
    <w:rsid w:val="00764585"/>
    <w:rsid w:val="007648E0"/>
    <w:rsid w:val="00765761"/>
    <w:rsid w:val="00765A3E"/>
    <w:rsid w:val="0076649E"/>
    <w:rsid w:val="00766874"/>
    <w:rsid w:val="00766AE8"/>
    <w:rsid w:val="00767083"/>
    <w:rsid w:val="007670C1"/>
    <w:rsid w:val="00767319"/>
    <w:rsid w:val="0077025A"/>
    <w:rsid w:val="00770316"/>
    <w:rsid w:val="0077071E"/>
    <w:rsid w:val="00770BD5"/>
    <w:rsid w:val="007711CE"/>
    <w:rsid w:val="007717B7"/>
    <w:rsid w:val="007723A1"/>
    <w:rsid w:val="00772429"/>
    <w:rsid w:val="0077357C"/>
    <w:rsid w:val="00774654"/>
    <w:rsid w:val="00775107"/>
    <w:rsid w:val="007758A5"/>
    <w:rsid w:val="00775CF9"/>
    <w:rsid w:val="00776B8C"/>
    <w:rsid w:val="00777197"/>
    <w:rsid w:val="00777C9C"/>
    <w:rsid w:val="00777FF9"/>
    <w:rsid w:val="0078072B"/>
    <w:rsid w:val="00780911"/>
    <w:rsid w:val="00780E30"/>
    <w:rsid w:val="0078212C"/>
    <w:rsid w:val="00782131"/>
    <w:rsid w:val="00782496"/>
    <w:rsid w:val="007827DD"/>
    <w:rsid w:val="007833F3"/>
    <w:rsid w:val="00783AED"/>
    <w:rsid w:val="00783F91"/>
    <w:rsid w:val="00783FE0"/>
    <w:rsid w:val="0078400A"/>
    <w:rsid w:val="007840F6"/>
    <w:rsid w:val="00786339"/>
    <w:rsid w:val="00786461"/>
    <w:rsid w:val="00787B30"/>
    <w:rsid w:val="00790212"/>
    <w:rsid w:val="007909A3"/>
    <w:rsid w:val="00790DAC"/>
    <w:rsid w:val="0079168D"/>
    <w:rsid w:val="0079187C"/>
    <w:rsid w:val="00791B35"/>
    <w:rsid w:val="007929E6"/>
    <w:rsid w:val="00792A68"/>
    <w:rsid w:val="007931B6"/>
    <w:rsid w:val="00793F09"/>
    <w:rsid w:val="007942E7"/>
    <w:rsid w:val="00794602"/>
    <w:rsid w:val="007954AE"/>
    <w:rsid w:val="00795DFF"/>
    <w:rsid w:val="0079657D"/>
    <w:rsid w:val="007967A6"/>
    <w:rsid w:val="007973F5"/>
    <w:rsid w:val="007A060E"/>
    <w:rsid w:val="007A062B"/>
    <w:rsid w:val="007A09BE"/>
    <w:rsid w:val="007A0D13"/>
    <w:rsid w:val="007A0DEC"/>
    <w:rsid w:val="007A1FB8"/>
    <w:rsid w:val="007A261F"/>
    <w:rsid w:val="007A2D56"/>
    <w:rsid w:val="007A313D"/>
    <w:rsid w:val="007A3BA1"/>
    <w:rsid w:val="007A4A90"/>
    <w:rsid w:val="007A4D62"/>
    <w:rsid w:val="007A4E0B"/>
    <w:rsid w:val="007A4F28"/>
    <w:rsid w:val="007A521A"/>
    <w:rsid w:val="007A7705"/>
    <w:rsid w:val="007B0248"/>
    <w:rsid w:val="007B0BB8"/>
    <w:rsid w:val="007B11FC"/>
    <w:rsid w:val="007B247F"/>
    <w:rsid w:val="007B2B72"/>
    <w:rsid w:val="007B36AD"/>
    <w:rsid w:val="007B36CD"/>
    <w:rsid w:val="007B3776"/>
    <w:rsid w:val="007B4583"/>
    <w:rsid w:val="007B483E"/>
    <w:rsid w:val="007B5822"/>
    <w:rsid w:val="007B5DE0"/>
    <w:rsid w:val="007B6157"/>
    <w:rsid w:val="007B6264"/>
    <w:rsid w:val="007B626B"/>
    <w:rsid w:val="007B6728"/>
    <w:rsid w:val="007B6CA9"/>
    <w:rsid w:val="007B710C"/>
    <w:rsid w:val="007B7BC8"/>
    <w:rsid w:val="007C1530"/>
    <w:rsid w:val="007C17B1"/>
    <w:rsid w:val="007C23E1"/>
    <w:rsid w:val="007C2D57"/>
    <w:rsid w:val="007C37A4"/>
    <w:rsid w:val="007C5037"/>
    <w:rsid w:val="007C5606"/>
    <w:rsid w:val="007C5F69"/>
    <w:rsid w:val="007C68B1"/>
    <w:rsid w:val="007D09ED"/>
    <w:rsid w:val="007D0BF9"/>
    <w:rsid w:val="007D0CC5"/>
    <w:rsid w:val="007D1437"/>
    <w:rsid w:val="007D16FD"/>
    <w:rsid w:val="007D1D80"/>
    <w:rsid w:val="007D290A"/>
    <w:rsid w:val="007D2970"/>
    <w:rsid w:val="007D3118"/>
    <w:rsid w:val="007D3779"/>
    <w:rsid w:val="007D3976"/>
    <w:rsid w:val="007D3CDA"/>
    <w:rsid w:val="007D425E"/>
    <w:rsid w:val="007D4DE9"/>
    <w:rsid w:val="007D4F20"/>
    <w:rsid w:val="007D563A"/>
    <w:rsid w:val="007D7005"/>
    <w:rsid w:val="007D7421"/>
    <w:rsid w:val="007E0A4E"/>
    <w:rsid w:val="007E0F98"/>
    <w:rsid w:val="007E110B"/>
    <w:rsid w:val="007E139A"/>
    <w:rsid w:val="007E2004"/>
    <w:rsid w:val="007E2F65"/>
    <w:rsid w:val="007E3036"/>
    <w:rsid w:val="007E3495"/>
    <w:rsid w:val="007E3ECB"/>
    <w:rsid w:val="007E41F2"/>
    <w:rsid w:val="007E46BA"/>
    <w:rsid w:val="007E4E6D"/>
    <w:rsid w:val="007E5034"/>
    <w:rsid w:val="007E6984"/>
    <w:rsid w:val="007F1A03"/>
    <w:rsid w:val="007F3DC9"/>
    <w:rsid w:val="007F4221"/>
    <w:rsid w:val="007F4242"/>
    <w:rsid w:val="007F4B39"/>
    <w:rsid w:val="007F5005"/>
    <w:rsid w:val="007F5B10"/>
    <w:rsid w:val="007F5E36"/>
    <w:rsid w:val="007F61A0"/>
    <w:rsid w:val="007F63AB"/>
    <w:rsid w:val="007F6F6D"/>
    <w:rsid w:val="007F7AE6"/>
    <w:rsid w:val="007F7C87"/>
    <w:rsid w:val="00800597"/>
    <w:rsid w:val="0080097C"/>
    <w:rsid w:val="00800D0F"/>
    <w:rsid w:val="00801206"/>
    <w:rsid w:val="0080175B"/>
    <w:rsid w:val="00802089"/>
    <w:rsid w:val="00802712"/>
    <w:rsid w:val="00802DA5"/>
    <w:rsid w:val="00804062"/>
    <w:rsid w:val="00804678"/>
    <w:rsid w:val="00805681"/>
    <w:rsid w:val="00805892"/>
    <w:rsid w:val="00806AF4"/>
    <w:rsid w:val="0080723C"/>
    <w:rsid w:val="00811EB6"/>
    <w:rsid w:val="00812205"/>
    <w:rsid w:val="0081249E"/>
    <w:rsid w:val="008125FF"/>
    <w:rsid w:val="00812798"/>
    <w:rsid w:val="00813CBB"/>
    <w:rsid w:val="00814ECC"/>
    <w:rsid w:val="008156D0"/>
    <w:rsid w:val="00816512"/>
    <w:rsid w:val="00816A29"/>
    <w:rsid w:val="00816BDC"/>
    <w:rsid w:val="008176E3"/>
    <w:rsid w:val="008204A5"/>
    <w:rsid w:val="00821017"/>
    <w:rsid w:val="008212AB"/>
    <w:rsid w:val="00822675"/>
    <w:rsid w:val="008239BA"/>
    <w:rsid w:val="00824316"/>
    <w:rsid w:val="00824653"/>
    <w:rsid w:val="008258BC"/>
    <w:rsid w:val="0082618A"/>
    <w:rsid w:val="0082667F"/>
    <w:rsid w:val="00826751"/>
    <w:rsid w:val="00826763"/>
    <w:rsid w:val="00826C9C"/>
    <w:rsid w:val="00827BAB"/>
    <w:rsid w:val="00827D20"/>
    <w:rsid w:val="00830239"/>
    <w:rsid w:val="00831807"/>
    <w:rsid w:val="00832237"/>
    <w:rsid w:val="008333FF"/>
    <w:rsid w:val="00833445"/>
    <w:rsid w:val="008337D9"/>
    <w:rsid w:val="00833C66"/>
    <w:rsid w:val="008345D8"/>
    <w:rsid w:val="00834601"/>
    <w:rsid w:val="00834FB5"/>
    <w:rsid w:val="008351C8"/>
    <w:rsid w:val="00835B1F"/>
    <w:rsid w:val="00836B1B"/>
    <w:rsid w:val="00836EF7"/>
    <w:rsid w:val="00837934"/>
    <w:rsid w:val="00837D58"/>
    <w:rsid w:val="00837ED9"/>
    <w:rsid w:val="00840772"/>
    <w:rsid w:val="00840A70"/>
    <w:rsid w:val="00840BAA"/>
    <w:rsid w:val="00840FC9"/>
    <w:rsid w:val="00841AC6"/>
    <w:rsid w:val="00841F68"/>
    <w:rsid w:val="0084205C"/>
    <w:rsid w:val="008420F6"/>
    <w:rsid w:val="00842391"/>
    <w:rsid w:val="00842BCC"/>
    <w:rsid w:val="00842F7D"/>
    <w:rsid w:val="008435A8"/>
    <w:rsid w:val="00843900"/>
    <w:rsid w:val="00843913"/>
    <w:rsid w:val="00843E31"/>
    <w:rsid w:val="00845BC8"/>
    <w:rsid w:val="00846017"/>
    <w:rsid w:val="00846E49"/>
    <w:rsid w:val="0084799B"/>
    <w:rsid w:val="0085031B"/>
    <w:rsid w:val="00850534"/>
    <w:rsid w:val="00850ADD"/>
    <w:rsid w:val="00850F4F"/>
    <w:rsid w:val="008515E9"/>
    <w:rsid w:val="00851C86"/>
    <w:rsid w:val="008546CD"/>
    <w:rsid w:val="00854999"/>
    <w:rsid w:val="00855936"/>
    <w:rsid w:val="008567C7"/>
    <w:rsid w:val="00856CD7"/>
    <w:rsid w:val="008572CA"/>
    <w:rsid w:val="00857656"/>
    <w:rsid w:val="00860A80"/>
    <w:rsid w:val="008617A7"/>
    <w:rsid w:val="00861BED"/>
    <w:rsid w:val="00862663"/>
    <w:rsid w:val="00862DDF"/>
    <w:rsid w:val="008635A5"/>
    <w:rsid w:val="008643EB"/>
    <w:rsid w:val="008646A8"/>
    <w:rsid w:val="008647A9"/>
    <w:rsid w:val="0086490B"/>
    <w:rsid w:val="00864C18"/>
    <w:rsid w:val="00865775"/>
    <w:rsid w:val="00865ADB"/>
    <w:rsid w:val="00865D3D"/>
    <w:rsid w:val="008670E0"/>
    <w:rsid w:val="00870028"/>
    <w:rsid w:val="008703BE"/>
    <w:rsid w:val="008711BF"/>
    <w:rsid w:val="00871579"/>
    <w:rsid w:val="0087199A"/>
    <w:rsid w:val="00871B8A"/>
    <w:rsid w:val="008736A1"/>
    <w:rsid w:val="008739AE"/>
    <w:rsid w:val="00873B16"/>
    <w:rsid w:val="00874B67"/>
    <w:rsid w:val="00875441"/>
    <w:rsid w:val="00875B0A"/>
    <w:rsid w:val="00875BC5"/>
    <w:rsid w:val="008772D7"/>
    <w:rsid w:val="00877DAB"/>
    <w:rsid w:val="0088003A"/>
    <w:rsid w:val="00880F2E"/>
    <w:rsid w:val="008816D3"/>
    <w:rsid w:val="00881753"/>
    <w:rsid w:val="008819F2"/>
    <w:rsid w:val="00881B11"/>
    <w:rsid w:val="00881BDB"/>
    <w:rsid w:val="00881C40"/>
    <w:rsid w:val="008828AF"/>
    <w:rsid w:val="00882AFA"/>
    <w:rsid w:val="008833AD"/>
    <w:rsid w:val="0088359A"/>
    <w:rsid w:val="008839FB"/>
    <w:rsid w:val="00884529"/>
    <w:rsid w:val="00885414"/>
    <w:rsid w:val="008858B6"/>
    <w:rsid w:val="0088593D"/>
    <w:rsid w:val="00885A61"/>
    <w:rsid w:val="008861F1"/>
    <w:rsid w:val="00886C09"/>
    <w:rsid w:val="00887EFF"/>
    <w:rsid w:val="00887FE2"/>
    <w:rsid w:val="008902EF"/>
    <w:rsid w:val="00890B6E"/>
    <w:rsid w:val="00890E72"/>
    <w:rsid w:val="00891177"/>
    <w:rsid w:val="00891A4B"/>
    <w:rsid w:val="00893169"/>
    <w:rsid w:val="00893764"/>
    <w:rsid w:val="0089410C"/>
    <w:rsid w:val="008953F8"/>
    <w:rsid w:val="0089549B"/>
    <w:rsid w:val="008957CC"/>
    <w:rsid w:val="008961EC"/>
    <w:rsid w:val="008963E2"/>
    <w:rsid w:val="00896402"/>
    <w:rsid w:val="0089659C"/>
    <w:rsid w:val="00896A95"/>
    <w:rsid w:val="00896E24"/>
    <w:rsid w:val="00896FD9"/>
    <w:rsid w:val="00897361"/>
    <w:rsid w:val="00897939"/>
    <w:rsid w:val="00897A96"/>
    <w:rsid w:val="00897FC0"/>
    <w:rsid w:val="008A0DDA"/>
    <w:rsid w:val="008A1723"/>
    <w:rsid w:val="008A1853"/>
    <w:rsid w:val="008A1CA8"/>
    <w:rsid w:val="008A23AE"/>
    <w:rsid w:val="008A24AA"/>
    <w:rsid w:val="008A348C"/>
    <w:rsid w:val="008A3C2C"/>
    <w:rsid w:val="008A4516"/>
    <w:rsid w:val="008A4BF2"/>
    <w:rsid w:val="008A4E6D"/>
    <w:rsid w:val="008A511F"/>
    <w:rsid w:val="008A53DF"/>
    <w:rsid w:val="008A5E39"/>
    <w:rsid w:val="008A64C0"/>
    <w:rsid w:val="008A6D46"/>
    <w:rsid w:val="008A7B0A"/>
    <w:rsid w:val="008B0583"/>
    <w:rsid w:val="008B0B04"/>
    <w:rsid w:val="008B0E23"/>
    <w:rsid w:val="008B15A2"/>
    <w:rsid w:val="008B24DE"/>
    <w:rsid w:val="008B2FD7"/>
    <w:rsid w:val="008B36AF"/>
    <w:rsid w:val="008B4655"/>
    <w:rsid w:val="008B4AEB"/>
    <w:rsid w:val="008B5208"/>
    <w:rsid w:val="008B5562"/>
    <w:rsid w:val="008B58F2"/>
    <w:rsid w:val="008B5E35"/>
    <w:rsid w:val="008B5E65"/>
    <w:rsid w:val="008B7239"/>
    <w:rsid w:val="008B738F"/>
    <w:rsid w:val="008B7456"/>
    <w:rsid w:val="008B7497"/>
    <w:rsid w:val="008B7A25"/>
    <w:rsid w:val="008B7B5A"/>
    <w:rsid w:val="008B7FB2"/>
    <w:rsid w:val="008C0E9A"/>
    <w:rsid w:val="008C17EE"/>
    <w:rsid w:val="008C1CDC"/>
    <w:rsid w:val="008C3D39"/>
    <w:rsid w:val="008C44B0"/>
    <w:rsid w:val="008C5644"/>
    <w:rsid w:val="008C6380"/>
    <w:rsid w:val="008C7017"/>
    <w:rsid w:val="008C792F"/>
    <w:rsid w:val="008C7CD2"/>
    <w:rsid w:val="008C7F1C"/>
    <w:rsid w:val="008D0021"/>
    <w:rsid w:val="008D0402"/>
    <w:rsid w:val="008D06D4"/>
    <w:rsid w:val="008D0F61"/>
    <w:rsid w:val="008D18A9"/>
    <w:rsid w:val="008D1EC9"/>
    <w:rsid w:val="008D1FEB"/>
    <w:rsid w:val="008D24DD"/>
    <w:rsid w:val="008D2601"/>
    <w:rsid w:val="008D2BBB"/>
    <w:rsid w:val="008D3682"/>
    <w:rsid w:val="008D3966"/>
    <w:rsid w:val="008D501E"/>
    <w:rsid w:val="008D59B9"/>
    <w:rsid w:val="008D5BE7"/>
    <w:rsid w:val="008D5FAD"/>
    <w:rsid w:val="008D6917"/>
    <w:rsid w:val="008D73C8"/>
    <w:rsid w:val="008E1159"/>
    <w:rsid w:val="008E1AA0"/>
    <w:rsid w:val="008E1D28"/>
    <w:rsid w:val="008E2379"/>
    <w:rsid w:val="008E23DD"/>
    <w:rsid w:val="008E2454"/>
    <w:rsid w:val="008E2E0C"/>
    <w:rsid w:val="008E3175"/>
    <w:rsid w:val="008E34F5"/>
    <w:rsid w:val="008E3985"/>
    <w:rsid w:val="008E3ED8"/>
    <w:rsid w:val="008E44D7"/>
    <w:rsid w:val="008E5956"/>
    <w:rsid w:val="008E5E04"/>
    <w:rsid w:val="008E63BB"/>
    <w:rsid w:val="008E6432"/>
    <w:rsid w:val="008E7C34"/>
    <w:rsid w:val="008F0028"/>
    <w:rsid w:val="008F0180"/>
    <w:rsid w:val="008F01F0"/>
    <w:rsid w:val="008F0338"/>
    <w:rsid w:val="008F14CA"/>
    <w:rsid w:val="008F1EDB"/>
    <w:rsid w:val="008F21E6"/>
    <w:rsid w:val="008F2CEE"/>
    <w:rsid w:val="008F2E95"/>
    <w:rsid w:val="008F2FE9"/>
    <w:rsid w:val="008F302E"/>
    <w:rsid w:val="008F3176"/>
    <w:rsid w:val="008F3540"/>
    <w:rsid w:val="008F3B38"/>
    <w:rsid w:val="008F3C86"/>
    <w:rsid w:val="008F52C4"/>
    <w:rsid w:val="008F6491"/>
    <w:rsid w:val="008F65DC"/>
    <w:rsid w:val="008F6899"/>
    <w:rsid w:val="008F7F7B"/>
    <w:rsid w:val="0090053E"/>
    <w:rsid w:val="009010E0"/>
    <w:rsid w:val="0090179D"/>
    <w:rsid w:val="00902984"/>
    <w:rsid w:val="00903168"/>
    <w:rsid w:val="0090355C"/>
    <w:rsid w:val="009039CC"/>
    <w:rsid w:val="00903EDF"/>
    <w:rsid w:val="0090440B"/>
    <w:rsid w:val="00904780"/>
    <w:rsid w:val="00904824"/>
    <w:rsid w:val="0090515B"/>
    <w:rsid w:val="00905902"/>
    <w:rsid w:val="0090598E"/>
    <w:rsid w:val="00905B1F"/>
    <w:rsid w:val="00905FC9"/>
    <w:rsid w:val="009063A8"/>
    <w:rsid w:val="00907555"/>
    <w:rsid w:val="00907F65"/>
    <w:rsid w:val="00910CDE"/>
    <w:rsid w:val="00911C30"/>
    <w:rsid w:val="00912162"/>
    <w:rsid w:val="0091226F"/>
    <w:rsid w:val="0091235E"/>
    <w:rsid w:val="0091264C"/>
    <w:rsid w:val="00912752"/>
    <w:rsid w:val="00913A90"/>
    <w:rsid w:val="00914FE9"/>
    <w:rsid w:val="00916BAA"/>
    <w:rsid w:val="009170A8"/>
    <w:rsid w:val="009205EC"/>
    <w:rsid w:val="00920D70"/>
    <w:rsid w:val="00921570"/>
    <w:rsid w:val="009216C5"/>
    <w:rsid w:val="00921775"/>
    <w:rsid w:val="009217F6"/>
    <w:rsid w:val="0092181D"/>
    <w:rsid w:val="00921A8B"/>
    <w:rsid w:val="00922BEC"/>
    <w:rsid w:val="00922BFC"/>
    <w:rsid w:val="0092387C"/>
    <w:rsid w:val="00923DC5"/>
    <w:rsid w:val="00925BA1"/>
    <w:rsid w:val="00925E26"/>
    <w:rsid w:val="00927981"/>
    <w:rsid w:val="00930308"/>
    <w:rsid w:val="0093074C"/>
    <w:rsid w:val="00931BF6"/>
    <w:rsid w:val="00932580"/>
    <w:rsid w:val="00932D8C"/>
    <w:rsid w:val="00933284"/>
    <w:rsid w:val="0093405C"/>
    <w:rsid w:val="00934B42"/>
    <w:rsid w:val="00934D92"/>
    <w:rsid w:val="00935BE7"/>
    <w:rsid w:val="009365F1"/>
    <w:rsid w:val="00936A6E"/>
    <w:rsid w:val="0093776F"/>
    <w:rsid w:val="00937A75"/>
    <w:rsid w:val="00940112"/>
    <w:rsid w:val="00940530"/>
    <w:rsid w:val="009412EA"/>
    <w:rsid w:val="009418C3"/>
    <w:rsid w:val="00941A17"/>
    <w:rsid w:val="00941F6E"/>
    <w:rsid w:val="009425FC"/>
    <w:rsid w:val="00942862"/>
    <w:rsid w:val="00942AD0"/>
    <w:rsid w:val="00943329"/>
    <w:rsid w:val="00943869"/>
    <w:rsid w:val="00943A61"/>
    <w:rsid w:val="0094419B"/>
    <w:rsid w:val="00944D03"/>
    <w:rsid w:val="00945798"/>
    <w:rsid w:val="00945834"/>
    <w:rsid w:val="00946160"/>
    <w:rsid w:val="009464E3"/>
    <w:rsid w:val="00946524"/>
    <w:rsid w:val="0094672C"/>
    <w:rsid w:val="009469CF"/>
    <w:rsid w:val="00947749"/>
    <w:rsid w:val="00950941"/>
    <w:rsid w:val="0095117F"/>
    <w:rsid w:val="009517BE"/>
    <w:rsid w:val="00951C12"/>
    <w:rsid w:val="00951EFC"/>
    <w:rsid w:val="0095321C"/>
    <w:rsid w:val="009537BA"/>
    <w:rsid w:val="00953987"/>
    <w:rsid w:val="00953B0C"/>
    <w:rsid w:val="00953F3C"/>
    <w:rsid w:val="0095707E"/>
    <w:rsid w:val="0095724D"/>
    <w:rsid w:val="00957483"/>
    <w:rsid w:val="009576A6"/>
    <w:rsid w:val="009577D6"/>
    <w:rsid w:val="00960A3E"/>
    <w:rsid w:val="009613F7"/>
    <w:rsid w:val="0096144B"/>
    <w:rsid w:val="009614DD"/>
    <w:rsid w:val="00963765"/>
    <w:rsid w:val="0096453B"/>
    <w:rsid w:val="009645B8"/>
    <w:rsid w:val="009653BD"/>
    <w:rsid w:val="00965439"/>
    <w:rsid w:val="009656F4"/>
    <w:rsid w:val="00965C09"/>
    <w:rsid w:val="0096609C"/>
    <w:rsid w:val="00966D60"/>
    <w:rsid w:val="00967137"/>
    <w:rsid w:val="0096734C"/>
    <w:rsid w:val="0096747B"/>
    <w:rsid w:val="0096782C"/>
    <w:rsid w:val="00967BCF"/>
    <w:rsid w:val="00970326"/>
    <w:rsid w:val="009709B8"/>
    <w:rsid w:val="00971A80"/>
    <w:rsid w:val="00971B8A"/>
    <w:rsid w:val="00971BAF"/>
    <w:rsid w:val="0097293D"/>
    <w:rsid w:val="00972EDD"/>
    <w:rsid w:val="00973407"/>
    <w:rsid w:val="00974ABE"/>
    <w:rsid w:val="00974D88"/>
    <w:rsid w:val="0097511A"/>
    <w:rsid w:val="00976076"/>
    <w:rsid w:val="0097634F"/>
    <w:rsid w:val="00976B8E"/>
    <w:rsid w:val="00976E21"/>
    <w:rsid w:val="0097785A"/>
    <w:rsid w:val="00977AB3"/>
    <w:rsid w:val="00980507"/>
    <w:rsid w:val="00980A9F"/>
    <w:rsid w:val="009812DF"/>
    <w:rsid w:val="009815B1"/>
    <w:rsid w:val="0098188A"/>
    <w:rsid w:val="00981E68"/>
    <w:rsid w:val="009823DE"/>
    <w:rsid w:val="009825BD"/>
    <w:rsid w:val="00982A08"/>
    <w:rsid w:val="00982AAF"/>
    <w:rsid w:val="009834E6"/>
    <w:rsid w:val="00984063"/>
    <w:rsid w:val="009843F8"/>
    <w:rsid w:val="00984ED9"/>
    <w:rsid w:val="00986040"/>
    <w:rsid w:val="0098610D"/>
    <w:rsid w:val="00986778"/>
    <w:rsid w:val="00986787"/>
    <w:rsid w:val="00987384"/>
    <w:rsid w:val="009874BD"/>
    <w:rsid w:val="0098791B"/>
    <w:rsid w:val="00990945"/>
    <w:rsid w:val="009909EA"/>
    <w:rsid w:val="00990C23"/>
    <w:rsid w:val="0099149C"/>
    <w:rsid w:val="00992044"/>
    <w:rsid w:val="00992C0C"/>
    <w:rsid w:val="009932E6"/>
    <w:rsid w:val="00993C95"/>
    <w:rsid w:val="00994E81"/>
    <w:rsid w:val="00994FC9"/>
    <w:rsid w:val="00995710"/>
    <w:rsid w:val="00996617"/>
    <w:rsid w:val="00996925"/>
    <w:rsid w:val="00996D87"/>
    <w:rsid w:val="009974F6"/>
    <w:rsid w:val="009975CB"/>
    <w:rsid w:val="009A0C72"/>
    <w:rsid w:val="009A16CE"/>
    <w:rsid w:val="009A17AA"/>
    <w:rsid w:val="009A1849"/>
    <w:rsid w:val="009A191C"/>
    <w:rsid w:val="009A1B36"/>
    <w:rsid w:val="009A1DCC"/>
    <w:rsid w:val="009A229B"/>
    <w:rsid w:val="009A2885"/>
    <w:rsid w:val="009A2BC7"/>
    <w:rsid w:val="009A322B"/>
    <w:rsid w:val="009A3826"/>
    <w:rsid w:val="009A3E53"/>
    <w:rsid w:val="009A5BDE"/>
    <w:rsid w:val="009A6875"/>
    <w:rsid w:val="009A7344"/>
    <w:rsid w:val="009A7381"/>
    <w:rsid w:val="009B0554"/>
    <w:rsid w:val="009B058B"/>
    <w:rsid w:val="009B1F40"/>
    <w:rsid w:val="009B20FD"/>
    <w:rsid w:val="009B27DA"/>
    <w:rsid w:val="009B28C0"/>
    <w:rsid w:val="009B2FCD"/>
    <w:rsid w:val="009B3811"/>
    <w:rsid w:val="009B3FD0"/>
    <w:rsid w:val="009B437D"/>
    <w:rsid w:val="009B4523"/>
    <w:rsid w:val="009B452B"/>
    <w:rsid w:val="009B486A"/>
    <w:rsid w:val="009B48E8"/>
    <w:rsid w:val="009B4D84"/>
    <w:rsid w:val="009B5697"/>
    <w:rsid w:val="009B5BC9"/>
    <w:rsid w:val="009B61E1"/>
    <w:rsid w:val="009B64B8"/>
    <w:rsid w:val="009B7077"/>
    <w:rsid w:val="009B75B6"/>
    <w:rsid w:val="009B7D4F"/>
    <w:rsid w:val="009C06A0"/>
    <w:rsid w:val="009C126F"/>
    <w:rsid w:val="009C1442"/>
    <w:rsid w:val="009C1959"/>
    <w:rsid w:val="009C2C55"/>
    <w:rsid w:val="009C2DF2"/>
    <w:rsid w:val="009C36E1"/>
    <w:rsid w:val="009C3956"/>
    <w:rsid w:val="009C3D4D"/>
    <w:rsid w:val="009C4403"/>
    <w:rsid w:val="009C48BE"/>
    <w:rsid w:val="009C4B8F"/>
    <w:rsid w:val="009C4CF3"/>
    <w:rsid w:val="009C4E4A"/>
    <w:rsid w:val="009C4E7C"/>
    <w:rsid w:val="009C590C"/>
    <w:rsid w:val="009C6267"/>
    <w:rsid w:val="009C65C1"/>
    <w:rsid w:val="009C6680"/>
    <w:rsid w:val="009C70B6"/>
    <w:rsid w:val="009C75B5"/>
    <w:rsid w:val="009D1584"/>
    <w:rsid w:val="009D16A1"/>
    <w:rsid w:val="009D2031"/>
    <w:rsid w:val="009D203C"/>
    <w:rsid w:val="009D2292"/>
    <w:rsid w:val="009D34EC"/>
    <w:rsid w:val="009D5EC3"/>
    <w:rsid w:val="009D6ADD"/>
    <w:rsid w:val="009E162D"/>
    <w:rsid w:val="009E1C4B"/>
    <w:rsid w:val="009E2516"/>
    <w:rsid w:val="009E2565"/>
    <w:rsid w:val="009E28D7"/>
    <w:rsid w:val="009E2A8D"/>
    <w:rsid w:val="009E2B1D"/>
    <w:rsid w:val="009E2FAE"/>
    <w:rsid w:val="009E33ED"/>
    <w:rsid w:val="009E398A"/>
    <w:rsid w:val="009E3D81"/>
    <w:rsid w:val="009E3DC9"/>
    <w:rsid w:val="009E51E7"/>
    <w:rsid w:val="009E555A"/>
    <w:rsid w:val="009E5A1F"/>
    <w:rsid w:val="009E634E"/>
    <w:rsid w:val="009E6F59"/>
    <w:rsid w:val="009E71F9"/>
    <w:rsid w:val="009E7936"/>
    <w:rsid w:val="009E7AF7"/>
    <w:rsid w:val="009F12B8"/>
    <w:rsid w:val="009F3792"/>
    <w:rsid w:val="009F59F2"/>
    <w:rsid w:val="009F6496"/>
    <w:rsid w:val="009F6CD1"/>
    <w:rsid w:val="009F6F76"/>
    <w:rsid w:val="009F70F5"/>
    <w:rsid w:val="009F713B"/>
    <w:rsid w:val="00A008A2"/>
    <w:rsid w:val="00A00AD2"/>
    <w:rsid w:val="00A00D8D"/>
    <w:rsid w:val="00A01316"/>
    <w:rsid w:val="00A01518"/>
    <w:rsid w:val="00A015B3"/>
    <w:rsid w:val="00A0223A"/>
    <w:rsid w:val="00A0229D"/>
    <w:rsid w:val="00A0236C"/>
    <w:rsid w:val="00A02AAC"/>
    <w:rsid w:val="00A02D4A"/>
    <w:rsid w:val="00A03ADE"/>
    <w:rsid w:val="00A03F1B"/>
    <w:rsid w:val="00A05576"/>
    <w:rsid w:val="00A05668"/>
    <w:rsid w:val="00A05AD2"/>
    <w:rsid w:val="00A05EB7"/>
    <w:rsid w:val="00A0631C"/>
    <w:rsid w:val="00A074E0"/>
    <w:rsid w:val="00A10088"/>
    <w:rsid w:val="00A12554"/>
    <w:rsid w:val="00A12B9E"/>
    <w:rsid w:val="00A12C81"/>
    <w:rsid w:val="00A12CEC"/>
    <w:rsid w:val="00A133DA"/>
    <w:rsid w:val="00A13EBB"/>
    <w:rsid w:val="00A14256"/>
    <w:rsid w:val="00A1445B"/>
    <w:rsid w:val="00A1448D"/>
    <w:rsid w:val="00A14CC7"/>
    <w:rsid w:val="00A16EAF"/>
    <w:rsid w:val="00A20085"/>
    <w:rsid w:val="00A207A6"/>
    <w:rsid w:val="00A20C15"/>
    <w:rsid w:val="00A20C76"/>
    <w:rsid w:val="00A20E5C"/>
    <w:rsid w:val="00A21851"/>
    <w:rsid w:val="00A2263B"/>
    <w:rsid w:val="00A227EB"/>
    <w:rsid w:val="00A23652"/>
    <w:rsid w:val="00A239D1"/>
    <w:rsid w:val="00A24FBF"/>
    <w:rsid w:val="00A25CAB"/>
    <w:rsid w:val="00A25DE0"/>
    <w:rsid w:val="00A2645A"/>
    <w:rsid w:val="00A273F4"/>
    <w:rsid w:val="00A27473"/>
    <w:rsid w:val="00A27D20"/>
    <w:rsid w:val="00A27EC1"/>
    <w:rsid w:val="00A3026A"/>
    <w:rsid w:val="00A31073"/>
    <w:rsid w:val="00A3122A"/>
    <w:rsid w:val="00A31AB7"/>
    <w:rsid w:val="00A32091"/>
    <w:rsid w:val="00A32AF6"/>
    <w:rsid w:val="00A33B36"/>
    <w:rsid w:val="00A3424B"/>
    <w:rsid w:val="00A342CE"/>
    <w:rsid w:val="00A35092"/>
    <w:rsid w:val="00A3663F"/>
    <w:rsid w:val="00A36B45"/>
    <w:rsid w:val="00A37B5F"/>
    <w:rsid w:val="00A37BD2"/>
    <w:rsid w:val="00A37DA5"/>
    <w:rsid w:val="00A40123"/>
    <w:rsid w:val="00A40456"/>
    <w:rsid w:val="00A40ED7"/>
    <w:rsid w:val="00A41E7B"/>
    <w:rsid w:val="00A4350F"/>
    <w:rsid w:val="00A43668"/>
    <w:rsid w:val="00A44416"/>
    <w:rsid w:val="00A44AED"/>
    <w:rsid w:val="00A4524F"/>
    <w:rsid w:val="00A45776"/>
    <w:rsid w:val="00A45F46"/>
    <w:rsid w:val="00A46BFD"/>
    <w:rsid w:val="00A47B2E"/>
    <w:rsid w:val="00A47EBD"/>
    <w:rsid w:val="00A500AA"/>
    <w:rsid w:val="00A50496"/>
    <w:rsid w:val="00A5114A"/>
    <w:rsid w:val="00A5165C"/>
    <w:rsid w:val="00A52821"/>
    <w:rsid w:val="00A52B9A"/>
    <w:rsid w:val="00A52CBE"/>
    <w:rsid w:val="00A533E6"/>
    <w:rsid w:val="00A538C5"/>
    <w:rsid w:val="00A53C73"/>
    <w:rsid w:val="00A54324"/>
    <w:rsid w:val="00A552F8"/>
    <w:rsid w:val="00A555DD"/>
    <w:rsid w:val="00A5652F"/>
    <w:rsid w:val="00A56608"/>
    <w:rsid w:val="00A57698"/>
    <w:rsid w:val="00A57DF2"/>
    <w:rsid w:val="00A60DEB"/>
    <w:rsid w:val="00A610D0"/>
    <w:rsid w:val="00A61A7E"/>
    <w:rsid w:val="00A61F9B"/>
    <w:rsid w:val="00A625FF"/>
    <w:rsid w:val="00A62E71"/>
    <w:rsid w:val="00A63C5B"/>
    <w:rsid w:val="00A64C85"/>
    <w:rsid w:val="00A65240"/>
    <w:rsid w:val="00A655E2"/>
    <w:rsid w:val="00A65AD4"/>
    <w:rsid w:val="00A65ADE"/>
    <w:rsid w:val="00A65C90"/>
    <w:rsid w:val="00A66B48"/>
    <w:rsid w:val="00A67B51"/>
    <w:rsid w:val="00A70497"/>
    <w:rsid w:val="00A7082D"/>
    <w:rsid w:val="00A70919"/>
    <w:rsid w:val="00A70E30"/>
    <w:rsid w:val="00A71E12"/>
    <w:rsid w:val="00A71F7E"/>
    <w:rsid w:val="00A721C5"/>
    <w:rsid w:val="00A72BDF"/>
    <w:rsid w:val="00A73111"/>
    <w:rsid w:val="00A7323E"/>
    <w:rsid w:val="00A73460"/>
    <w:rsid w:val="00A73A93"/>
    <w:rsid w:val="00A73ADC"/>
    <w:rsid w:val="00A73F1A"/>
    <w:rsid w:val="00A74126"/>
    <w:rsid w:val="00A743FA"/>
    <w:rsid w:val="00A74954"/>
    <w:rsid w:val="00A74D57"/>
    <w:rsid w:val="00A74F8C"/>
    <w:rsid w:val="00A76063"/>
    <w:rsid w:val="00A76394"/>
    <w:rsid w:val="00A77117"/>
    <w:rsid w:val="00A771B2"/>
    <w:rsid w:val="00A77E47"/>
    <w:rsid w:val="00A800D8"/>
    <w:rsid w:val="00A817B2"/>
    <w:rsid w:val="00A818F1"/>
    <w:rsid w:val="00A81D78"/>
    <w:rsid w:val="00A828BC"/>
    <w:rsid w:val="00A8360A"/>
    <w:rsid w:val="00A838FF"/>
    <w:rsid w:val="00A83D1B"/>
    <w:rsid w:val="00A83D4C"/>
    <w:rsid w:val="00A840EC"/>
    <w:rsid w:val="00A841AB"/>
    <w:rsid w:val="00A84874"/>
    <w:rsid w:val="00A84D90"/>
    <w:rsid w:val="00A871AC"/>
    <w:rsid w:val="00A878A0"/>
    <w:rsid w:val="00A90984"/>
    <w:rsid w:val="00A90B48"/>
    <w:rsid w:val="00A9100E"/>
    <w:rsid w:val="00A92287"/>
    <w:rsid w:val="00A924FE"/>
    <w:rsid w:val="00A92853"/>
    <w:rsid w:val="00A93320"/>
    <w:rsid w:val="00A95B92"/>
    <w:rsid w:val="00A96109"/>
    <w:rsid w:val="00A962CB"/>
    <w:rsid w:val="00A964EA"/>
    <w:rsid w:val="00A9659B"/>
    <w:rsid w:val="00A96B30"/>
    <w:rsid w:val="00A9710C"/>
    <w:rsid w:val="00A97E3F"/>
    <w:rsid w:val="00AA010D"/>
    <w:rsid w:val="00AA076C"/>
    <w:rsid w:val="00AA2088"/>
    <w:rsid w:val="00AA2482"/>
    <w:rsid w:val="00AA29C1"/>
    <w:rsid w:val="00AA34B6"/>
    <w:rsid w:val="00AA3A3F"/>
    <w:rsid w:val="00AA4096"/>
    <w:rsid w:val="00AA4359"/>
    <w:rsid w:val="00AA47B5"/>
    <w:rsid w:val="00AA5279"/>
    <w:rsid w:val="00AA5436"/>
    <w:rsid w:val="00AA5BFD"/>
    <w:rsid w:val="00AA5D5E"/>
    <w:rsid w:val="00AB0187"/>
    <w:rsid w:val="00AB0646"/>
    <w:rsid w:val="00AB0938"/>
    <w:rsid w:val="00AB09B8"/>
    <w:rsid w:val="00AB1585"/>
    <w:rsid w:val="00AB1DE4"/>
    <w:rsid w:val="00AB1E69"/>
    <w:rsid w:val="00AB2348"/>
    <w:rsid w:val="00AB3010"/>
    <w:rsid w:val="00AB3509"/>
    <w:rsid w:val="00AB39DE"/>
    <w:rsid w:val="00AB41FA"/>
    <w:rsid w:val="00AB47C0"/>
    <w:rsid w:val="00AB4B9B"/>
    <w:rsid w:val="00AB6280"/>
    <w:rsid w:val="00AB6564"/>
    <w:rsid w:val="00AB7AED"/>
    <w:rsid w:val="00AB7AF8"/>
    <w:rsid w:val="00AC1006"/>
    <w:rsid w:val="00AC1CC2"/>
    <w:rsid w:val="00AC273C"/>
    <w:rsid w:val="00AC2B5C"/>
    <w:rsid w:val="00AC2F87"/>
    <w:rsid w:val="00AC34E0"/>
    <w:rsid w:val="00AC3C73"/>
    <w:rsid w:val="00AC4335"/>
    <w:rsid w:val="00AC4AFF"/>
    <w:rsid w:val="00AC4C46"/>
    <w:rsid w:val="00AC5142"/>
    <w:rsid w:val="00AC5C83"/>
    <w:rsid w:val="00AC72A8"/>
    <w:rsid w:val="00AD1F64"/>
    <w:rsid w:val="00AD20F4"/>
    <w:rsid w:val="00AD2731"/>
    <w:rsid w:val="00AD28E9"/>
    <w:rsid w:val="00AD298D"/>
    <w:rsid w:val="00AD29EC"/>
    <w:rsid w:val="00AD382F"/>
    <w:rsid w:val="00AD3C3B"/>
    <w:rsid w:val="00AD44C1"/>
    <w:rsid w:val="00AD657F"/>
    <w:rsid w:val="00AD66DE"/>
    <w:rsid w:val="00AD6F87"/>
    <w:rsid w:val="00AD7EBE"/>
    <w:rsid w:val="00AE08F4"/>
    <w:rsid w:val="00AE0BA0"/>
    <w:rsid w:val="00AE1280"/>
    <w:rsid w:val="00AE1629"/>
    <w:rsid w:val="00AE17B4"/>
    <w:rsid w:val="00AE1954"/>
    <w:rsid w:val="00AE24CB"/>
    <w:rsid w:val="00AE2BBD"/>
    <w:rsid w:val="00AE2D85"/>
    <w:rsid w:val="00AE3182"/>
    <w:rsid w:val="00AE4902"/>
    <w:rsid w:val="00AE5041"/>
    <w:rsid w:val="00AE52D4"/>
    <w:rsid w:val="00AE53C1"/>
    <w:rsid w:val="00AE6CC4"/>
    <w:rsid w:val="00AE6F4C"/>
    <w:rsid w:val="00AE702C"/>
    <w:rsid w:val="00AF0ED1"/>
    <w:rsid w:val="00AF1846"/>
    <w:rsid w:val="00AF1F2A"/>
    <w:rsid w:val="00AF3014"/>
    <w:rsid w:val="00AF3665"/>
    <w:rsid w:val="00AF4BED"/>
    <w:rsid w:val="00AF6762"/>
    <w:rsid w:val="00AF7DE7"/>
    <w:rsid w:val="00B0090F"/>
    <w:rsid w:val="00B04840"/>
    <w:rsid w:val="00B04AE3"/>
    <w:rsid w:val="00B0663B"/>
    <w:rsid w:val="00B06BFE"/>
    <w:rsid w:val="00B07295"/>
    <w:rsid w:val="00B0778E"/>
    <w:rsid w:val="00B07990"/>
    <w:rsid w:val="00B10E0B"/>
    <w:rsid w:val="00B1194F"/>
    <w:rsid w:val="00B11C9B"/>
    <w:rsid w:val="00B12681"/>
    <w:rsid w:val="00B136E1"/>
    <w:rsid w:val="00B155F2"/>
    <w:rsid w:val="00B16557"/>
    <w:rsid w:val="00B16F58"/>
    <w:rsid w:val="00B1701D"/>
    <w:rsid w:val="00B2010A"/>
    <w:rsid w:val="00B202E9"/>
    <w:rsid w:val="00B209EA"/>
    <w:rsid w:val="00B226F9"/>
    <w:rsid w:val="00B22DF5"/>
    <w:rsid w:val="00B23569"/>
    <w:rsid w:val="00B23CEE"/>
    <w:rsid w:val="00B25B52"/>
    <w:rsid w:val="00B2647B"/>
    <w:rsid w:val="00B265B6"/>
    <w:rsid w:val="00B2710E"/>
    <w:rsid w:val="00B2753A"/>
    <w:rsid w:val="00B304F0"/>
    <w:rsid w:val="00B32185"/>
    <w:rsid w:val="00B32B38"/>
    <w:rsid w:val="00B33052"/>
    <w:rsid w:val="00B33E87"/>
    <w:rsid w:val="00B34CE9"/>
    <w:rsid w:val="00B3610D"/>
    <w:rsid w:val="00B36958"/>
    <w:rsid w:val="00B36A50"/>
    <w:rsid w:val="00B371D0"/>
    <w:rsid w:val="00B37452"/>
    <w:rsid w:val="00B37CB6"/>
    <w:rsid w:val="00B411EF"/>
    <w:rsid w:val="00B41472"/>
    <w:rsid w:val="00B419D9"/>
    <w:rsid w:val="00B4279C"/>
    <w:rsid w:val="00B43185"/>
    <w:rsid w:val="00B4333D"/>
    <w:rsid w:val="00B44B2C"/>
    <w:rsid w:val="00B44B43"/>
    <w:rsid w:val="00B45785"/>
    <w:rsid w:val="00B461E2"/>
    <w:rsid w:val="00B46508"/>
    <w:rsid w:val="00B474E2"/>
    <w:rsid w:val="00B47C35"/>
    <w:rsid w:val="00B47F8C"/>
    <w:rsid w:val="00B50C7C"/>
    <w:rsid w:val="00B50CEE"/>
    <w:rsid w:val="00B51243"/>
    <w:rsid w:val="00B51383"/>
    <w:rsid w:val="00B515D3"/>
    <w:rsid w:val="00B51F97"/>
    <w:rsid w:val="00B52412"/>
    <w:rsid w:val="00B52430"/>
    <w:rsid w:val="00B52A31"/>
    <w:rsid w:val="00B533CD"/>
    <w:rsid w:val="00B53EA2"/>
    <w:rsid w:val="00B54169"/>
    <w:rsid w:val="00B54B63"/>
    <w:rsid w:val="00B5592F"/>
    <w:rsid w:val="00B55AFF"/>
    <w:rsid w:val="00B566F1"/>
    <w:rsid w:val="00B5799D"/>
    <w:rsid w:val="00B60AFC"/>
    <w:rsid w:val="00B60EB5"/>
    <w:rsid w:val="00B614D6"/>
    <w:rsid w:val="00B61EA9"/>
    <w:rsid w:val="00B63A3F"/>
    <w:rsid w:val="00B63E67"/>
    <w:rsid w:val="00B64063"/>
    <w:rsid w:val="00B651D6"/>
    <w:rsid w:val="00B65273"/>
    <w:rsid w:val="00B70469"/>
    <w:rsid w:val="00B71082"/>
    <w:rsid w:val="00B715A9"/>
    <w:rsid w:val="00B72361"/>
    <w:rsid w:val="00B7254C"/>
    <w:rsid w:val="00B73379"/>
    <w:rsid w:val="00B73F79"/>
    <w:rsid w:val="00B74B5C"/>
    <w:rsid w:val="00B74F1F"/>
    <w:rsid w:val="00B754A3"/>
    <w:rsid w:val="00B75AB1"/>
    <w:rsid w:val="00B769F1"/>
    <w:rsid w:val="00B76A0D"/>
    <w:rsid w:val="00B76ACC"/>
    <w:rsid w:val="00B76F35"/>
    <w:rsid w:val="00B77D35"/>
    <w:rsid w:val="00B80AB6"/>
    <w:rsid w:val="00B80C1A"/>
    <w:rsid w:val="00B80DB5"/>
    <w:rsid w:val="00B81B7B"/>
    <w:rsid w:val="00B81CA1"/>
    <w:rsid w:val="00B821CF"/>
    <w:rsid w:val="00B833FE"/>
    <w:rsid w:val="00B84ABE"/>
    <w:rsid w:val="00B8590C"/>
    <w:rsid w:val="00B8642F"/>
    <w:rsid w:val="00B87CB8"/>
    <w:rsid w:val="00B90961"/>
    <w:rsid w:val="00B91F45"/>
    <w:rsid w:val="00B92D23"/>
    <w:rsid w:val="00B933BF"/>
    <w:rsid w:val="00B93CF2"/>
    <w:rsid w:val="00B93DC0"/>
    <w:rsid w:val="00B9473E"/>
    <w:rsid w:val="00B94844"/>
    <w:rsid w:val="00B94D16"/>
    <w:rsid w:val="00B95098"/>
    <w:rsid w:val="00B953B1"/>
    <w:rsid w:val="00B95594"/>
    <w:rsid w:val="00B9603D"/>
    <w:rsid w:val="00B9615F"/>
    <w:rsid w:val="00B96603"/>
    <w:rsid w:val="00B97EBD"/>
    <w:rsid w:val="00B97F81"/>
    <w:rsid w:val="00BA07DD"/>
    <w:rsid w:val="00BA1564"/>
    <w:rsid w:val="00BA1BDF"/>
    <w:rsid w:val="00BA27B8"/>
    <w:rsid w:val="00BA57AF"/>
    <w:rsid w:val="00BA5A9C"/>
    <w:rsid w:val="00BA6622"/>
    <w:rsid w:val="00BA69FC"/>
    <w:rsid w:val="00BA7590"/>
    <w:rsid w:val="00BA7F4F"/>
    <w:rsid w:val="00BB00A5"/>
    <w:rsid w:val="00BB0B44"/>
    <w:rsid w:val="00BB0BEE"/>
    <w:rsid w:val="00BB0D87"/>
    <w:rsid w:val="00BB111F"/>
    <w:rsid w:val="00BB12D5"/>
    <w:rsid w:val="00BB1F57"/>
    <w:rsid w:val="00BB3819"/>
    <w:rsid w:val="00BB3F2C"/>
    <w:rsid w:val="00BB4D7A"/>
    <w:rsid w:val="00BB57A3"/>
    <w:rsid w:val="00BB6A9D"/>
    <w:rsid w:val="00BB6F6B"/>
    <w:rsid w:val="00BB730B"/>
    <w:rsid w:val="00BC08A4"/>
    <w:rsid w:val="00BC199E"/>
    <w:rsid w:val="00BC2402"/>
    <w:rsid w:val="00BC2C01"/>
    <w:rsid w:val="00BC3B2A"/>
    <w:rsid w:val="00BC4432"/>
    <w:rsid w:val="00BC4706"/>
    <w:rsid w:val="00BC54A5"/>
    <w:rsid w:val="00BC5A9C"/>
    <w:rsid w:val="00BC5B7E"/>
    <w:rsid w:val="00BC5EC4"/>
    <w:rsid w:val="00BC69EB"/>
    <w:rsid w:val="00BC6A16"/>
    <w:rsid w:val="00BC6AF5"/>
    <w:rsid w:val="00BC7532"/>
    <w:rsid w:val="00BC7C0E"/>
    <w:rsid w:val="00BC7C32"/>
    <w:rsid w:val="00BC7F6B"/>
    <w:rsid w:val="00BD035D"/>
    <w:rsid w:val="00BD0805"/>
    <w:rsid w:val="00BD1C3E"/>
    <w:rsid w:val="00BD1E8F"/>
    <w:rsid w:val="00BD2400"/>
    <w:rsid w:val="00BD316A"/>
    <w:rsid w:val="00BD344E"/>
    <w:rsid w:val="00BD3B15"/>
    <w:rsid w:val="00BD3FDE"/>
    <w:rsid w:val="00BD3FF8"/>
    <w:rsid w:val="00BD4EE5"/>
    <w:rsid w:val="00BD59A0"/>
    <w:rsid w:val="00BD6ADC"/>
    <w:rsid w:val="00BD6BCA"/>
    <w:rsid w:val="00BD70A9"/>
    <w:rsid w:val="00BD7212"/>
    <w:rsid w:val="00BD7867"/>
    <w:rsid w:val="00BD7E60"/>
    <w:rsid w:val="00BD7E7E"/>
    <w:rsid w:val="00BE00AC"/>
    <w:rsid w:val="00BE0AFA"/>
    <w:rsid w:val="00BE10E1"/>
    <w:rsid w:val="00BE14A3"/>
    <w:rsid w:val="00BE1DCA"/>
    <w:rsid w:val="00BE2A73"/>
    <w:rsid w:val="00BE2D52"/>
    <w:rsid w:val="00BE3077"/>
    <w:rsid w:val="00BE3239"/>
    <w:rsid w:val="00BE33F9"/>
    <w:rsid w:val="00BE3A0B"/>
    <w:rsid w:val="00BE3AD4"/>
    <w:rsid w:val="00BE513C"/>
    <w:rsid w:val="00BE5F95"/>
    <w:rsid w:val="00BE71B7"/>
    <w:rsid w:val="00BF01D4"/>
    <w:rsid w:val="00BF0354"/>
    <w:rsid w:val="00BF1822"/>
    <w:rsid w:val="00BF19F2"/>
    <w:rsid w:val="00BF21A5"/>
    <w:rsid w:val="00BF231C"/>
    <w:rsid w:val="00BF4D21"/>
    <w:rsid w:val="00BF51AC"/>
    <w:rsid w:val="00BF583B"/>
    <w:rsid w:val="00BF59A3"/>
    <w:rsid w:val="00BF5BAD"/>
    <w:rsid w:val="00BF5D2E"/>
    <w:rsid w:val="00BF60BA"/>
    <w:rsid w:val="00BF74CE"/>
    <w:rsid w:val="00BF756B"/>
    <w:rsid w:val="00BF7EB9"/>
    <w:rsid w:val="00C00723"/>
    <w:rsid w:val="00C00B9D"/>
    <w:rsid w:val="00C0108C"/>
    <w:rsid w:val="00C019BF"/>
    <w:rsid w:val="00C02DDD"/>
    <w:rsid w:val="00C030A3"/>
    <w:rsid w:val="00C03259"/>
    <w:rsid w:val="00C04BCB"/>
    <w:rsid w:val="00C04DD3"/>
    <w:rsid w:val="00C04E36"/>
    <w:rsid w:val="00C051DC"/>
    <w:rsid w:val="00C0594A"/>
    <w:rsid w:val="00C05DF4"/>
    <w:rsid w:val="00C066DF"/>
    <w:rsid w:val="00C10CE6"/>
    <w:rsid w:val="00C10E72"/>
    <w:rsid w:val="00C1136F"/>
    <w:rsid w:val="00C11373"/>
    <w:rsid w:val="00C11539"/>
    <w:rsid w:val="00C115B2"/>
    <w:rsid w:val="00C11934"/>
    <w:rsid w:val="00C129B0"/>
    <w:rsid w:val="00C12EFF"/>
    <w:rsid w:val="00C148A7"/>
    <w:rsid w:val="00C1533F"/>
    <w:rsid w:val="00C15478"/>
    <w:rsid w:val="00C15AB1"/>
    <w:rsid w:val="00C16724"/>
    <w:rsid w:val="00C16770"/>
    <w:rsid w:val="00C16824"/>
    <w:rsid w:val="00C16A08"/>
    <w:rsid w:val="00C16A3D"/>
    <w:rsid w:val="00C17062"/>
    <w:rsid w:val="00C200A5"/>
    <w:rsid w:val="00C2036A"/>
    <w:rsid w:val="00C208FA"/>
    <w:rsid w:val="00C20F37"/>
    <w:rsid w:val="00C22123"/>
    <w:rsid w:val="00C24336"/>
    <w:rsid w:val="00C24E59"/>
    <w:rsid w:val="00C25A13"/>
    <w:rsid w:val="00C25B00"/>
    <w:rsid w:val="00C26BFF"/>
    <w:rsid w:val="00C26D08"/>
    <w:rsid w:val="00C270A6"/>
    <w:rsid w:val="00C30353"/>
    <w:rsid w:val="00C30457"/>
    <w:rsid w:val="00C3065E"/>
    <w:rsid w:val="00C30949"/>
    <w:rsid w:val="00C3102C"/>
    <w:rsid w:val="00C312D4"/>
    <w:rsid w:val="00C31396"/>
    <w:rsid w:val="00C3182F"/>
    <w:rsid w:val="00C328C0"/>
    <w:rsid w:val="00C32A0C"/>
    <w:rsid w:val="00C32ECC"/>
    <w:rsid w:val="00C33194"/>
    <w:rsid w:val="00C3373A"/>
    <w:rsid w:val="00C34242"/>
    <w:rsid w:val="00C34F4F"/>
    <w:rsid w:val="00C355AA"/>
    <w:rsid w:val="00C37012"/>
    <w:rsid w:val="00C40B4C"/>
    <w:rsid w:val="00C422A3"/>
    <w:rsid w:val="00C436D4"/>
    <w:rsid w:val="00C43B6D"/>
    <w:rsid w:val="00C43CBA"/>
    <w:rsid w:val="00C456F4"/>
    <w:rsid w:val="00C46149"/>
    <w:rsid w:val="00C4781F"/>
    <w:rsid w:val="00C515AC"/>
    <w:rsid w:val="00C51D5E"/>
    <w:rsid w:val="00C521C2"/>
    <w:rsid w:val="00C52DE6"/>
    <w:rsid w:val="00C53ACF"/>
    <w:rsid w:val="00C54FCE"/>
    <w:rsid w:val="00C55A57"/>
    <w:rsid w:val="00C561FB"/>
    <w:rsid w:val="00C567EB"/>
    <w:rsid w:val="00C57428"/>
    <w:rsid w:val="00C57A8F"/>
    <w:rsid w:val="00C57F18"/>
    <w:rsid w:val="00C607F0"/>
    <w:rsid w:val="00C617A2"/>
    <w:rsid w:val="00C622E6"/>
    <w:rsid w:val="00C62478"/>
    <w:rsid w:val="00C63488"/>
    <w:rsid w:val="00C6407B"/>
    <w:rsid w:val="00C64637"/>
    <w:rsid w:val="00C64BDF"/>
    <w:rsid w:val="00C652D3"/>
    <w:rsid w:val="00C65B28"/>
    <w:rsid w:val="00C65E16"/>
    <w:rsid w:val="00C7020E"/>
    <w:rsid w:val="00C70ACC"/>
    <w:rsid w:val="00C70B90"/>
    <w:rsid w:val="00C71680"/>
    <w:rsid w:val="00C71F7E"/>
    <w:rsid w:val="00C72258"/>
    <w:rsid w:val="00C7235C"/>
    <w:rsid w:val="00C724BF"/>
    <w:rsid w:val="00C729FE"/>
    <w:rsid w:val="00C72A15"/>
    <w:rsid w:val="00C72B78"/>
    <w:rsid w:val="00C72C1A"/>
    <w:rsid w:val="00C7434C"/>
    <w:rsid w:val="00C7434D"/>
    <w:rsid w:val="00C7492D"/>
    <w:rsid w:val="00C753C2"/>
    <w:rsid w:val="00C7583E"/>
    <w:rsid w:val="00C76245"/>
    <w:rsid w:val="00C77B12"/>
    <w:rsid w:val="00C82675"/>
    <w:rsid w:val="00C82891"/>
    <w:rsid w:val="00C85168"/>
    <w:rsid w:val="00C85E3E"/>
    <w:rsid w:val="00C85EEF"/>
    <w:rsid w:val="00C8601F"/>
    <w:rsid w:val="00C860E3"/>
    <w:rsid w:val="00C863A4"/>
    <w:rsid w:val="00C90295"/>
    <w:rsid w:val="00C909CB"/>
    <w:rsid w:val="00C91120"/>
    <w:rsid w:val="00C9195E"/>
    <w:rsid w:val="00C91F6E"/>
    <w:rsid w:val="00C92582"/>
    <w:rsid w:val="00C92609"/>
    <w:rsid w:val="00C92F6A"/>
    <w:rsid w:val="00C93AC5"/>
    <w:rsid w:val="00C93AF0"/>
    <w:rsid w:val="00C94278"/>
    <w:rsid w:val="00C9487E"/>
    <w:rsid w:val="00C95277"/>
    <w:rsid w:val="00C959DF"/>
    <w:rsid w:val="00C95A77"/>
    <w:rsid w:val="00C95E33"/>
    <w:rsid w:val="00C965CB"/>
    <w:rsid w:val="00C96645"/>
    <w:rsid w:val="00C9674E"/>
    <w:rsid w:val="00C969F6"/>
    <w:rsid w:val="00C976C8"/>
    <w:rsid w:val="00C97F3E"/>
    <w:rsid w:val="00CA09BB"/>
    <w:rsid w:val="00CA0B1C"/>
    <w:rsid w:val="00CA1E87"/>
    <w:rsid w:val="00CA204A"/>
    <w:rsid w:val="00CA2C86"/>
    <w:rsid w:val="00CA3321"/>
    <w:rsid w:val="00CA4261"/>
    <w:rsid w:val="00CA43F2"/>
    <w:rsid w:val="00CA46C7"/>
    <w:rsid w:val="00CA4AA4"/>
    <w:rsid w:val="00CA5064"/>
    <w:rsid w:val="00CA5CBD"/>
    <w:rsid w:val="00CA5FCF"/>
    <w:rsid w:val="00CA6BB2"/>
    <w:rsid w:val="00CA74CC"/>
    <w:rsid w:val="00CA779E"/>
    <w:rsid w:val="00CA7A8C"/>
    <w:rsid w:val="00CB213D"/>
    <w:rsid w:val="00CB220D"/>
    <w:rsid w:val="00CB2F71"/>
    <w:rsid w:val="00CB3089"/>
    <w:rsid w:val="00CB382A"/>
    <w:rsid w:val="00CB3F2B"/>
    <w:rsid w:val="00CB40C7"/>
    <w:rsid w:val="00CB4FFE"/>
    <w:rsid w:val="00CB5BC2"/>
    <w:rsid w:val="00CB62A8"/>
    <w:rsid w:val="00CB6C77"/>
    <w:rsid w:val="00CB72FC"/>
    <w:rsid w:val="00CC0041"/>
    <w:rsid w:val="00CC0B78"/>
    <w:rsid w:val="00CC128F"/>
    <w:rsid w:val="00CC3DF4"/>
    <w:rsid w:val="00CC5144"/>
    <w:rsid w:val="00CC51EB"/>
    <w:rsid w:val="00CC5384"/>
    <w:rsid w:val="00CC5EE0"/>
    <w:rsid w:val="00CC6380"/>
    <w:rsid w:val="00CC6D6C"/>
    <w:rsid w:val="00CC7039"/>
    <w:rsid w:val="00CC778E"/>
    <w:rsid w:val="00CD0B2F"/>
    <w:rsid w:val="00CD0B40"/>
    <w:rsid w:val="00CD0F6B"/>
    <w:rsid w:val="00CD1BFD"/>
    <w:rsid w:val="00CD1E28"/>
    <w:rsid w:val="00CD25DF"/>
    <w:rsid w:val="00CD27F1"/>
    <w:rsid w:val="00CD2A8A"/>
    <w:rsid w:val="00CD3538"/>
    <w:rsid w:val="00CD35D6"/>
    <w:rsid w:val="00CD3971"/>
    <w:rsid w:val="00CD7C0A"/>
    <w:rsid w:val="00CD7DA9"/>
    <w:rsid w:val="00CE1378"/>
    <w:rsid w:val="00CE1928"/>
    <w:rsid w:val="00CE1FAA"/>
    <w:rsid w:val="00CE2154"/>
    <w:rsid w:val="00CE25A9"/>
    <w:rsid w:val="00CE26D4"/>
    <w:rsid w:val="00CE2DE9"/>
    <w:rsid w:val="00CE6132"/>
    <w:rsid w:val="00CE73C2"/>
    <w:rsid w:val="00CE7922"/>
    <w:rsid w:val="00CE7969"/>
    <w:rsid w:val="00CF0313"/>
    <w:rsid w:val="00CF043F"/>
    <w:rsid w:val="00CF0564"/>
    <w:rsid w:val="00CF17A4"/>
    <w:rsid w:val="00CF1DEF"/>
    <w:rsid w:val="00CF2809"/>
    <w:rsid w:val="00CF37AA"/>
    <w:rsid w:val="00CF4E38"/>
    <w:rsid w:val="00CF520E"/>
    <w:rsid w:val="00CF5C66"/>
    <w:rsid w:val="00CF7288"/>
    <w:rsid w:val="00D0012B"/>
    <w:rsid w:val="00D001B5"/>
    <w:rsid w:val="00D002D7"/>
    <w:rsid w:val="00D009A3"/>
    <w:rsid w:val="00D0108E"/>
    <w:rsid w:val="00D0140F"/>
    <w:rsid w:val="00D01BB7"/>
    <w:rsid w:val="00D023CA"/>
    <w:rsid w:val="00D024D4"/>
    <w:rsid w:val="00D02656"/>
    <w:rsid w:val="00D03488"/>
    <w:rsid w:val="00D03996"/>
    <w:rsid w:val="00D03AF5"/>
    <w:rsid w:val="00D04AB9"/>
    <w:rsid w:val="00D05460"/>
    <w:rsid w:val="00D05BA1"/>
    <w:rsid w:val="00D06110"/>
    <w:rsid w:val="00D07C1A"/>
    <w:rsid w:val="00D07D82"/>
    <w:rsid w:val="00D07D96"/>
    <w:rsid w:val="00D100D8"/>
    <w:rsid w:val="00D11805"/>
    <w:rsid w:val="00D1278F"/>
    <w:rsid w:val="00D12CE1"/>
    <w:rsid w:val="00D132E5"/>
    <w:rsid w:val="00D1349F"/>
    <w:rsid w:val="00D136B0"/>
    <w:rsid w:val="00D1370D"/>
    <w:rsid w:val="00D13B3B"/>
    <w:rsid w:val="00D13F92"/>
    <w:rsid w:val="00D14E98"/>
    <w:rsid w:val="00D15B3D"/>
    <w:rsid w:val="00D162D3"/>
    <w:rsid w:val="00D166A8"/>
    <w:rsid w:val="00D17B9C"/>
    <w:rsid w:val="00D17BAC"/>
    <w:rsid w:val="00D20B53"/>
    <w:rsid w:val="00D20DF3"/>
    <w:rsid w:val="00D21E78"/>
    <w:rsid w:val="00D225F7"/>
    <w:rsid w:val="00D2316B"/>
    <w:rsid w:val="00D23401"/>
    <w:rsid w:val="00D243E3"/>
    <w:rsid w:val="00D24673"/>
    <w:rsid w:val="00D264D4"/>
    <w:rsid w:val="00D26BE2"/>
    <w:rsid w:val="00D26FFA"/>
    <w:rsid w:val="00D27310"/>
    <w:rsid w:val="00D278E9"/>
    <w:rsid w:val="00D27954"/>
    <w:rsid w:val="00D31215"/>
    <w:rsid w:val="00D31218"/>
    <w:rsid w:val="00D3384B"/>
    <w:rsid w:val="00D34644"/>
    <w:rsid w:val="00D350DE"/>
    <w:rsid w:val="00D352DD"/>
    <w:rsid w:val="00D352F0"/>
    <w:rsid w:val="00D354E9"/>
    <w:rsid w:val="00D35FFF"/>
    <w:rsid w:val="00D36065"/>
    <w:rsid w:val="00D37051"/>
    <w:rsid w:val="00D37E6A"/>
    <w:rsid w:val="00D4006A"/>
    <w:rsid w:val="00D40550"/>
    <w:rsid w:val="00D41CFD"/>
    <w:rsid w:val="00D42EEE"/>
    <w:rsid w:val="00D42F52"/>
    <w:rsid w:val="00D43335"/>
    <w:rsid w:val="00D44159"/>
    <w:rsid w:val="00D4472C"/>
    <w:rsid w:val="00D44D20"/>
    <w:rsid w:val="00D45A4E"/>
    <w:rsid w:val="00D45B93"/>
    <w:rsid w:val="00D45BE8"/>
    <w:rsid w:val="00D4649F"/>
    <w:rsid w:val="00D4672B"/>
    <w:rsid w:val="00D473C7"/>
    <w:rsid w:val="00D4797D"/>
    <w:rsid w:val="00D50927"/>
    <w:rsid w:val="00D51434"/>
    <w:rsid w:val="00D51608"/>
    <w:rsid w:val="00D51A12"/>
    <w:rsid w:val="00D52278"/>
    <w:rsid w:val="00D52669"/>
    <w:rsid w:val="00D527A6"/>
    <w:rsid w:val="00D52E49"/>
    <w:rsid w:val="00D5312C"/>
    <w:rsid w:val="00D53D46"/>
    <w:rsid w:val="00D53ED5"/>
    <w:rsid w:val="00D559D8"/>
    <w:rsid w:val="00D60510"/>
    <w:rsid w:val="00D6082F"/>
    <w:rsid w:val="00D60A61"/>
    <w:rsid w:val="00D60B44"/>
    <w:rsid w:val="00D61095"/>
    <w:rsid w:val="00D62215"/>
    <w:rsid w:val="00D62676"/>
    <w:rsid w:val="00D643E6"/>
    <w:rsid w:val="00D65B6E"/>
    <w:rsid w:val="00D66323"/>
    <w:rsid w:val="00D6687D"/>
    <w:rsid w:val="00D67C5E"/>
    <w:rsid w:val="00D706C0"/>
    <w:rsid w:val="00D71557"/>
    <w:rsid w:val="00D71E49"/>
    <w:rsid w:val="00D71F3A"/>
    <w:rsid w:val="00D72331"/>
    <w:rsid w:val="00D724B7"/>
    <w:rsid w:val="00D72A5B"/>
    <w:rsid w:val="00D72FA1"/>
    <w:rsid w:val="00D7394D"/>
    <w:rsid w:val="00D73F8B"/>
    <w:rsid w:val="00D7486D"/>
    <w:rsid w:val="00D75182"/>
    <w:rsid w:val="00D75BC1"/>
    <w:rsid w:val="00D75CFD"/>
    <w:rsid w:val="00D76E85"/>
    <w:rsid w:val="00D7701F"/>
    <w:rsid w:val="00D77726"/>
    <w:rsid w:val="00D77857"/>
    <w:rsid w:val="00D80E04"/>
    <w:rsid w:val="00D833FF"/>
    <w:rsid w:val="00D83B04"/>
    <w:rsid w:val="00D84550"/>
    <w:rsid w:val="00D85528"/>
    <w:rsid w:val="00D8674E"/>
    <w:rsid w:val="00D8677B"/>
    <w:rsid w:val="00D86F79"/>
    <w:rsid w:val="00D87E7D"/>
    <w:rsid w:val="00D90061"/>
    <w:rsid w:val="00D905D0"/>
    <w:rsid w:val="00D91CBD"/>
    <w:rsid w:val="00D922EE"/>
    <w:rsid w:val="00D923E4"/>
    <w:rsid w:val="00D92E91"/>
    <w:rsid w:val="00D944E0"/>
    <w:rsid w:val="00D948E1"/>
    <w:rsid w:val="00D949AC"/>
    <w:rsid w:val="00D97742"/>
    <w:rsid w:val="00DA1898"/>
    <w:rsid w:val="00DA1FCD"/>
    <w:rsid w:val="00DA2297"/>
    <w:rsid w:val="00DA28EC"/>
    <w:rsid w:val="00DA3C76"/>
    <w:rsid w:val="00DA3F0D"/>
    <w:rsid w:val="00DA3FD7"/>
    <w:rsid w:val="00DA400F"/>
    <w:rsid w:val="00DA439B"/>
    <w:rsid w:val="00DA47CA"/>
    <w:rsid w:val="00DA4995"/>
    <w:rsid w:val="00DA5401"/>
    <w:rsid w:val="00DA57B7"/>
    <w:rsid w:val="00DA588A"/>
    <w:rsid w:val="00DA5CD2"/>
    <w:rsid w:val="00DA6815"/>
    <w:rsid w:val="00DA729B"/>
    <w:rsid w:val="00DA7AFB"/>
    <w:rsid w:val="00DB0C7B"/>
    <w:rsid w:val="00DB1462"/>
    <w:rsid w:val="00DB2305"/>
    <w:rsid w:val="00DB2444"/>
    <w:rsid w:val="00DB2C30"/>
    <w:rsid w:val="00DB3EA3"/>
    <w:rsid w:val="00DB4725"/>
    <w:rsid w:val="00DB4DDB"/>
    <w:rsid w:val="00DB6478"/>
    <w:rsid w:val="00DB6999"/>
    <w:rsid w:val="00DB7131"/>
    <w:rsid w:val="00DB78BE"/>
    <w:rsid w:val="00DC03DC"/>
    <w:rsid w:val="00DC0962"/>
    <w:rsid w:val="00DC0AFC"/>
    <w:rsid w:val="00DC0F94"/>
    <w:rsid w:val="00DC2D0F"/>
    <w:rsid w:val="00DC31C2"/>
    <w:rsid w:val="00DC3535"/>
    <w:rsid w:val="00DC46DB"/>
    <w:rsid w:val="00DC5DD7"/>
    <w:rsid w:val="00DC64E3"/>
    <w:rsid w:val="00DC7948"/>
    <w:rsid w:val="00DD0A0C"/>
    <w:rsid w:val="00DD0E0A"/>
    <w:rsid w:val="00DD0EA6"/>
    <w:rsid w:val="00DD18D1"/>
    <w:rsid w:val="00DD2837"/>
    <w:rsid w:val="00DD2F5D"/>
    <w:rsid w:val="00DD4B71"/>
    <w:rsid w:val="00DD4F79"/>
    <w:rsid w:val="00DD5FCC"/>
    <w:rsid w:val="00DD6737"/>
    <w:rsid w:val="00DD69E3"/>
    <w:rsid w:val="00DD7839"/>
    <w:rsid w:val="00DE03CB"/>
    <w:rsid w:val="00DE0E6F"/>
    <w:rsid w:val="00DE111A"/>
    <w:rsid w:val="00DE24AC"/>
    <w:rsid w:val="00DE253A"/>
    <w:rsid w:val="00DE25D0"/>
    <w:rsid w:val="00DE2687"/>
    <w:rsid w:val="00DE2A28"/>
    <w:rsid w:val="00DE2C61"/>
    <w:rsid w:val="00DE30B9"/>
    <w:rsid w:val="00DE40E4"/>
    <w:rsid w:val="00DE416B"/>
    <w:rsid w:val="00DE41FF"/>
    <w:rsid w:val="00DE452A"/>
    <w:rsid w:val="00DE4CA3"/>
    <w:rsid w:val="00DE4CA9"/>
    <w:rsid w:val="00DE4CE6"/>
    <w:rsid w:val="00DE4FA6"/>
    <w:rsid w:val="00DE6B38"/>
    <w:rsid w:val="00DE7573"/>
    <w:rsid w:val="00DF0233"/>
    <w:rsid w:val="00DF0C97"/>
    <w:rsid w:val="00DF15CD"/>
    <w:rsid w:val="00DF17A6"/>
    <w:rsid w:val="00DF2A86"/>
    <w:rsid w:val="00DF33DF"/>
    <w:rsid w:val="00DF3DD8"/>
    <w:rsid w:val="00DF555A"/>
    <w:rsid w:val="00DF58E9"/>
    <w:rsid w:val="00DF5C1D"/>
    <w:rsid w:val="00DF5DF6"/>
    <w:rsid w:val="00DF5E50"/>
    <w:rsid w:val="00DF63DF"/>
    <w:rsid w:val="00DF6986"/>
    <w:rsid w:val="00DF6A53"/>
    <w:rsid w:val="00DF6A79"/>
    <w:rsid w:val="00DF6E1C"/>
    <w:rsid w:val="00E0013C"/>
    <w:rsid w:val="00E0035E"/>
    <w:rsid w:val="00E00689"/>
    <w:rsid w:val="00E016C0"/>
    <w:rsid w:val="00E01756"/>
    <w:rsid w:val="00E02ACC"/>
    <w:rsid w:val="00E0367B"/>
    <w:rsid w:val="00E04E98"/>
    <w:rsid w:val="00E0533F"/>
    <w:rsid w:val="00E053B2"/>
    <w:rsid w:val="00E05B9C"/>
    <w:rsid w:val="00E0681D"/>
    <w:rsid w:val="00E06D5D"/>
    <w:rsid w:val="00E06E9F"/>
    <w:rsid w:val="00E07FBF"/>
    <w:rsid w:val="00E12037"/>
    <w:rsid w:val="00E1346F"/>
    <w:rsid w:val="00E140A0"/>
    <w:rsid w:val="00E1448D"/>
    <w:rsid w:val="00E1515E"/>
    <w:rsid w:val="00E1561E"/>
    <w:rsid w:val="00E15F19"/>
    <w:rsid w:val="00E15F5D"/>
    <w:rsid w:val="00E1703A"/>
    <w:rsid w:val="00E17960"/>
    <w:rsid w:val="00E17BAE"/>
    <w:rsid w:val="00E20849"/>
    <w:rsid w:val="00E20DE2"/>
    <w:rsid w:val="00E21489"/>
    <w:rsid w:val="00E2203D"/>
    <w:rsid w:val="00E2205E"/>
    <w:rsid w:val="00E228D7"/>
    <w:rsid w:val="00E22AB9"/>
    <w:rsid w:val="00E22C0E"/>
    <w:rsid w:val="00E22C89"/>
    <w:rsid w:val="00E22E2F"/>
    <w:rsid w:val="00E23ABD"/>
    <w:rsid w:val="00E23E63"/>
    <w:rsid w:val="00E2405A"/>
    <w:rsid w:val="00E24503"/>
    <w:rsid w:val="00E2466B"/>
    <w:rsid w:val="00E24D45"/>
    <w:rsid w:val="00E24F2E"/>
    <w:rsid w:val="00E259AD"/>
    <w:rsid w:val="00E265B4"/>
    <w:rsid w:val="00E300FD"/>
    <w:rsid w:val="00E30375"/>
    <w:rsid w:val="00E30FE0"/>
    <w:rsid w:val="00E326E1"/>
    <w:rsid w:val="00E34C1D"/>
    <w:rsid w:val="00E34D2A"/>
    <w:rsid w:val="00E34D31"/>
    <w:rsid w:val="00E36786"/>
    <w:rsid w:val="00E37CB6"/>
    <w:rsid w:val="00E37EAF"/>
    <w:rsid w:val="00E40B2F"/>
    <w:rsid w:val="00E40D7A"/>
    <w:rsid w:val="00E40D9E"/>
    <w:rsid w:val="00E42312"/>
    <w:rsid w:val="00E42A9C"/>
    <w:rsid w:val="00E42FB0"/>
    <w:rsid w:val="00E43875"/>
    <w:rsid w:val="00E447A1"/>
    <w:rsid w:val="00E44EB8"/>
    <w:rsid w:val="00E45A79"/>
    <w:rsid w:val="00E47090"/>
    <w:rsid w:val="00E5073F"/>
    <w:rsid w:val="00E50978"/>
    <w:rsid w:val="00E50EF5"/>
    <w:rsid w:val="00E52336"/>
    <w:rsid w:val="00E52490"/>
    <w:rsid w:val="00E52BFF"/>
    <w:rsid w:val="00E530D1"/>
    <w:rsid w:val="00E541A1"/>
    <w:rsid w:val="00E548D2"/>
    <w:rsid w:val="00E549EE"/>
    <w:rsid w:val="00E54CBE"/>
    <w:rsid w:val="00E54E0E"/>
    <w:rsid w:val="00E5508B"/>
    <w:rsid w:val="00E55D4A"/>
    <w:rsid w:val="00E55D68"/>
    <w:rsid w:val="00E565F7"/>
    <w:rsid w:val="00E57004"/>
    <w:rsid w:val="00E57840"/>
    <w:rsid w:val="00E57C15"/>
    <w:rsid w:val="00E60798"/>
    <w:rsid w:val="00E629A3"/>
    <w:rsid w:val="00E630AD"/>
    <w:rsid w:val="00E6310B"/>
    <w:rsid w:val="00E63193"/>
    <w:rsid w:val="00E63BDB"/>
    <w:rsid w:val="00E63F48"/>
    <w:rsid w:val="00E65030"/>
    <w:rsid w:val="00E652AB"/>
    <w:rsid w:val="00E653F6"/>
    <w:rsid w:val="00E65A38"/>
    <w:rsid w:val="00E666FD"/>
    <w:rsid w:val="00E66EDB"/>
    <w:rsid w:val="00E71D98"/>
    <w:rsid w:val="00E7205C"/>
    <w:rsid w:val="00E72646"/>
    <w:rsid w:val="00E72F69"/>
    <w:rsid w:val="00E736A9"/>
    <w:rsid w:val="00E74ED2"/>
    <w:rsid w:val="00E756B0"/>
    <w:rsid w:val="00E75A60"/>
    <w:rsid w:val="00E75B41"/>
    <w:rsid w:val="00E76487"/>
    <w:rsid w:val="00E77212"/>
    <w:rsid w:val="00E7763A"/>
    <w:rsid w:val="00E7782C"/>
    <w:rsid w:val="00E77D0D"/>
    <w:rsid w:val="00E8005F"/>
    <w:rsid w:val="00E800BB"/>
    <w:rsid w:val="00E8060E"/>
    <w:rsid w:val="00E821F7"/>
    <w:rsid w:val="00E82650"/>
    <w:rsid w:val="00E8283A"/>
    <w:rsid w:val="00E82C08"/>
    <w:rsid w:val="00E83B85"/>
    <w:rsid w:val="00E84141"/>
    <w:rsid w:val="00E84280"/>
    <w:rsid w:val="00E844BE"/>
    <w:rsid w:val="00E84D94"/>
    <w:rsid w:val="00E85456"/>
    <w:rsid w:val="00E861FB"/>
    <w:rsid w:val="00E86B4C"/>
    <w:rsid w:val="00E86D99"/>
    <w:rsid w:val="00E86DB0"/>
    <w:rsid w:val="00E8718E"/>
    <w:rsid w:val="00E903B3"/>
    <w:rsid w:val="00E912C5"/>
    <w:rsid w:val="00E92142"/>
    <w:rsid w:val="00E92BEF"/>
    <w:rsid w:val="00E92E70"/>
    <w:rsid w:val="00E9336F"/>
    <w:rsid w:val="00E9483A"/>
    <w:rsid w:val="00E948B1"/>
    <w:rsid w:val="00E949A1"/>
    <w:rsid w:val="00E957BA"/>
    <w:rsid w:val="00E9672F"/>
    <w:rsid w:val="00E96BD9"/>
    <w:rsid w:val="00E96DE7"/>
    <w:rsid w:val="00E96E3D"/>
    <w:rsid w:val="00E97889"/>
    <w:rsid w:val="00E97AA3"/>
    <w:rsid w:val="00EA279F"/>
    <w:rsid w:val="00EA28AA"/>
    <w:rsid w:val="00EA33D2"/>
    <w:rsid w:val="00EA41A9"/>
    <w:rsid w:val="00EA50DF"/>
    <w:rsid w:val="00EA5122"/>
    <w:rsid w:val="00EA55EF"/>
    <w:rsid w:val="00EA5B6C"/>
    <w:rsid w:val="00EA626D"/>
    <w:rsid w:val="00EA68A4"/>
    <w:rsid w:val="00EA6ABD"/>
    <w:rsid w:val="00EA769B"/>
    <w:rsid w:val="00EB0632"/>
    <w:rsid w:val="00EB0A1A"/>
    <w:rsid w:val="00EB26E3"/>
    <w:rsid w:val="00EB2E9B"/>
    <w:rsid w:val="00EB332A"/>
    <w:rsid w:val="00EB4F6B"/>
    <w:rsid w:val="00EB7170"/>
    <w:rsid w:val="00EB7774"/>
    <w:rsid w:val="00EB7B66"/>
    <w:rsid w:val="00EB7DBB"/>
    <w:rsid w:val="00EC0769"/>
    <w:rsid w:val="00EC0990"/>
    <w:rsid w:val="00EC24E4"/>
    <w:rsid w:val="00EC2718"/>
    <w:rsid w:val="00EC32FA"/>
    <w:rsid w:val="00EC4A4A"/>
    <w:rsid w:val="00EC4A52"/>
    <w:rsid w:val="00EC4F7F"/>
    <w:rsid w:val="00EC5931"/>
    <w:rsid w:val="00EC644C"/>
    <w:rsid w:val="00EC64E9"/>
    <w:rsid w:val="00EC6912"/>
    <w:rsid w:val="00EC73AE"/>
    <w:rsid w:val="00EC7D2F"/>
    <w:rsid w:val="00ED0FCA"/>
    <w:rsid w:val="00ED15C1"/>
    <w:rsid w:val="00ED21F8"/>
    <w:rsid w:val="00ED2682"/>
    <w:rsid w:val="00ED303B"/>
    <w:rsid w:val="00ED30C2"/>
    <w:rsid w:val="00ED6DC0"/>
    <w:rsid w:val="00EE0B39"/>
    <w:rsid w:val="00EE10E3"/>
    <w:rsid w:val="00EE1AD5"/>
    <w:rsid w:val="00EE2375"/>
    <w:rsid w:val="00EE5870"/>
    <w:rsid w:val="00EE5D33"/>
    <w:rsid w:val="00EE6125"/>
    <w:rsid w:val="00EE6647"/>
    <w:rsid w:val="00EE74A2"/>
    <w:rsid w:val="00EF0007"/>
    <w:rsid w:val="00EF02FB"/>
    <w:rsid w:val="00EF0AF5"/>
    <w:rsid w:val="00EF0ECE"/>
    <w:rsid w:val="00EF11AD"/>
    <w:rsid w:val="00EF13F5"/>
    <w:rsid w:val="00EF1F98"/>
    <w:rsid w:val="00EF343D"/>
    <w:rsid w:val="00EF345C"/>
    <w:rsid w:val="00EF502B"/>
    <w:rsid w:val="00EF5B6D"/>
    <w:rsid w:val="00EF5F94"/>
    <w:rsid w:val="00EF616C"/>
    <w:rsid w:val="00EF62A5"/>
    <w:rsid w:val="00EF742B"/>
    <w:rsid w:val="00F0179E"/>
    <w:rsid w:val="00F0223D"/>
    <w:rsid w:val="00F0236C"/>
    <w:rsid w:val="00F0238D"/>
    <w:rsid w:val="00F033EE"/>
    <w:rsid w:val="00F04D53"/>
    <w:rsid w:val="00F050BB"/>
    <w:rsid w:val="00F0514C"/>
    <w:rsid w:val="00F0536A"/>
    <w:rsid w:val="00F05EC2"/>
    <w:rsid w:val="00F071FF"/>
    <w:rsid w:val="00F07360"/>
    <w:rsid w:val="00F075A4"/>
    <w:rsid w:val="00F1079B"/>
    <w:rsid w:val="00F111EF"/>
    <w:rsid w:val="00F1158C"/>
    <w:rsid w:val="00F12576"/>
    <w:rsid w:val="00F13004"/>
    <w:rsid w:val="00F132E8"/>
    <w:rsid w:val="00F13303"/>
    <w:rsid w:val="00F13DD6"/>
    <w:rsid w:val="00F13E17"/>
    <w:rsid w:val="00F14F68"/>
    <w:rsid w:val="00F1537B"/>
    <w:rsid w:val="00F15482"/>
    <w:rsid w:val="00F15F55"/>
    <w:rsid w:val="00F162E0"/>
    <w:rsid w:val="00F165B5"/>
    <w:rsid w:val="00F203A2"/>
    <w:rsid w:val="00F204F5"/>
    <w:rsid w:val="00F208CC"/>
    <w:rsid w:val="00F210CA"/>
    <w:rsid w:val="00F21403"/>
    <w:rsid w:val="00F21431"/>
    <w:rsid w:val="00F21AA8"/>
    <w:rsid w:val="00F2280F"/>
    <w:rsid w:val="00F23C38"/>
    <w:rsid w:val="00F25815"/>
    <w:rsid w:val="00F25CCF"/>
    <w:rsid w:val="00F25F28"/>
    <w:rsid w:val="00F26067"/>
    <w:rsid w:val="00F265B2"/>
    <w:rsid w:val="00F2661F"/>
    <w:rsid w:val="00F267A7"/>
    <w:rsid w:val="00F26CCE"/>
    <w:rsid w:val="00F27E6B"/>
    <w:rsid w:val="00F27FB9"/>
    <w:rsid w:val="00F306C7"/>
    <w:rsid w:val="00F30BCD"/>
    <w:rsid w:val="00F30BF8"/>
    <w:rsid w:val="00F326E8"/>
    <w:rsid w:val="00F32785"/>
    <w:rsid w:val="00F32995"/>
    <w:rsid w:val="00F32A50"/>
    <w:rsid w:val="00F32C2C"/>
    <w:rsid w:val="00F3302A"/>
    <w:rsid w:val="00F3394B"/>
    <w:rsid w:val="00F33ADE"/>
    <w:rsid w:val="00F33BEB"/>
    <w:rsid w:val="00F34185"/>
    <w:rsid w:val="00F34FF2"/>
    <w:rsid w:val="00F3524F"/>
    <w:rsid w:val="00F364F3"/>
    <w:rsid w:val="00F365B3"/>
    <w:rsid w:val="00F3733D"/>
    <w:rsid w:val="00F37490"/>
    <w:rsid w:val="00F37562"/>
    <w:rsid w:val="00F376D9"/>
    <w:rsid w:val="00F3799A"/>
    <w:rsid w:val="00F405C9"/>
    <w:rsid w:val="00F417F2"/>
    <w:rsid w:val="00F42417"/>
    <w:rsid w:val="00F42645"/>
    <w:rsid w:val="00F4379A"/>
    <w:rsid w:val="00F44120"/>
    <w:rsid w:val="00F444CA"/>
    <w:rsid w:val="00F447AA"/>
    <w:rsid w:val="00F44EE8"/>
    <w:rsid w:val="00F4616A"/>
    <w:rsid w:val="00F46E14"/>
    <w:rsid w:val="00F47247"/>
    <w:rsid w:val="00F476E7"/>
    <w:rsid w:val="00F47FF5"/>
    <w:rsid w:val="00F507D8"/>
    <w:rsid w:val="00F507DC"/>
    <w:rsid w:val="00F51262"/>
    <w:rsid w:val="00F514A2"/>
    <w:rsid w:val="00F519F6"/>
    <w:rsid w:val="00F522BE"/>
    <w:rsid w:val="00F5288F"/>
    <w:rsid w:val="00F52969"/>
    <w:rsid w:val="00F53092"/>
    <w:rsid w:val="00F54068"/>
    <w:rsid w:val="00F54B4B"/>
    <w:rsid w:val="00F5697D"/>
    <w:rsid w:val="00F56D8A"/>
    <w:rsid w:val="00F57000"/>
    <w:rsid w:val="00F57174"/>
    <w:rsid w:val="00F5729E"/>
    <w:rsid w:val="00F60135"/>
    <w:rsid w:val="00F61FBD"/>
    <w:rsid w:val="00F62725"/>
    <w:rsid w:val="00F628A9"/>
    <w:rsid w:val="00F62D74"/>
    <w:rsid w:val="00F6302F"/>
    <w:rsid w:val="00F6346A"/>
    <w:rsid w:val="00F64B37"/>
    <w:rsid w:val="00F64DCE"/>
    <w:rsid w:val="00F65669"/>
    <w:rsid w:val="00F65806"/>
    <w:rsid w:val="00F664EB"/>
    <w:rsid w:val="00F66B92"/>
    <w:rsid w:val="00F66BB0"/>
    <w:rsid w:val="00F67E36"/>
    <w:rsid w:val="00F700AE"/>
    <w:rsid w:val="00F70775"/>
    <w:rsid w:val="00F707C1"/>
    <w:rsid w:val="00F70850"/>
    <w:rsid w:val="00F70DD3"/>
    <w:rsid w:val="00F716D9"/>
    <w:rsid w:val="00F71BEF"/>
    <w:rsid w:val="00F72334"/>
    <w:rsid w:val="00F72721"/>
    <w:rsid w:val="00F727C3"/>
    <w:rsid w:val="00F73274"/>
    <w:rsid w:val="00F7499B"/>
    <w:rsid w:val="00F75165"/>
    <w:rsid w:val="00F76CEC"/>
    <w:rsid w:val="00F76DF0"/>
    <w:rsid w:val="00F80601"/>
    <w:rsid w:val="00F80B5C"/>
    <w:rsid w:val="00F814FD"/>
    <w:rsid w:val="00F815AE"/>
    <w:rsid w:val="00F833DD"/>
    <w:rsid w:val="00F84F6C"/>
    <w:rsid w:val="00F86F79"/>
    <w:rsid w:val="00F87A28"/>
    <w:rsid w:val="00F90529"/>
    <w:rsid w:val="00F90979"/>
    <w:rsid w:val="00F91128"/>
    <w:rsid w:val="00F9126E"/>
    <w:rsid w:val="00F912BB"/>
    <w:rsid w:val="00F92250"/>
    <w:rsid w:val="00F935E7"/>
    <w:rsid w:val="00F93C92"/>
    <w:rsid w:val="00F94459"/>
    <w:rsid w:val="00F946B7"/>
    <w:rsid w:val="00F94860"/>
    <w:rsid w:val="00F94EA6"/>
    <w:rsid w:val="00F95DE4"/>
    <w:rsid w:val="00F962A3"/>
    <w:rsid w:val="00F973D2"/>
    <w:rsid w:val="00F97957"/>
    <w:rsid w:val="00FA1C0C"/>
    <w:rsid w:val="00FA26DB"/>
    <w:rsid w:val="00FA2D88"/>
    <w:rsid w:val="00FA325F"/>
    <w:rsid w:val="00FA3A9D"/>
    <w:rsid w:val="00FA44CD"/>
    <w:rsid w:val="00FA45E7"/>
    <w:rsid w:val="00FA4A40"/>
    <w:rsid w:val="00FA5929"/>
    <w:rsid w:val="00FA5FDD"/>
    <w:rsid w:val="00FA6C84"/>
    <w:rsid w:val="00FA7090"/>
    <w:rsid w:val="00FA7559"/>
    <w:rsid w:val="00FB10C0"/>
    <w:rsid w:val="00FB1A2B"/>
    <w:rsid w:val="00FB1B21"/>
    <w:rsid w:val="00FB376F"/>
    <w:rsid w:val="00FB429A"/>
    <w:rsid w:val="00FB44D1"/>
    <w:rsid w:val="00FB570C"/>
    <w:rsid w:val="00FB65BD"/>
    <w:rsid w:val="00FB6C0B"/>
    <w:rsid w:val="00FC03B3"/>
    <w:rsid w:val="00FC042A"/>
    <w:rsid w:val="00FC07D6"/>
    <w:rsid w:val="00FC0D4D"/>
    <w:rsid w:val="00FC0E35"/>
    <w:rsid w:val="00FC10EE"/>
    <w:rsid w:val="00FC12A6"/>
    <w:rsid w:val="00FC1789"/>
    <w:rsid w:val="00FC2428"/>
    <w:rsid w:val="00FC27CE"/>
    <w:rsid w:val="00FC33AC"/>
    <w:rsid w:val="00FC44F2"/>
    <w:rsid w:val="00FC4650"/>
    <w:rsid w:val="00FC48E8"/>
    <w:rsid w:val="00FC5E03"/>
    <w:rsid w:val="00FC68F1"/>
    <w:rsid w:val="00FC6AC5"/>
    <w:rsid w:val="00FC7199"/>
    <w:rsid w:val="00FC7448"/>
    <w:rsid w:val="00FC78C4"/>
    <w:rsid w:val="00FC79C5"/>
    <w:rsid w:val="00FC7B47"/>
    <w:rsid w:val="00FD0269"/>
    <w:rsid w:val="00FD157C"/>
    <w:rsid w:val="00FD19C4"/>
    <w:rsid w:val="00FD1FC8"/>
    <w:rsid w:val="00FD2988"/>
    <w:rsid w:val="00FD2A9A"/>
    <w:rsid w:val="00FD3249"/>
    <w:rsid w:val="00FD4716"/>
    <w:rsid w:val="00FD59DB"/>
    <w:rsid w:val="00FD5AB1"/>
    <w:rsid w:val="00FD6476"/>
    <w:rsid w:val="00FD6787"/>
    <w:rsid w:val="00FD6C06"/>
    <w:rsid w:val="00FD7594"/>
    <w:rsid w:val="00FD75FB"/>
    <w:rsid w:val="00FE4267"/>
    <w:rsid w:val="00FE4CF6"/>
    <w:rsid w:val="00FE61A3"/>
    <w:rsid w:val="00FE65A7"/>
    <w:rsid w:val="00FE65ED"/>
    <w:rsid w:val="00FE6858"/>
    <w:rsid w:val="00FE6C21"/>
    <w:rsid w:val="00FF0610"/>
    <w:rsid w:val="00FF2969"/>
    <w:rsid w:val="00FF373B"/>
    <w:rsid w:val="00FF38E9"/>
    <w:rsid w:val="00FF3FA7"/>
    <w:rsid w:val="00FF3FAB"/>
    <w:rsid w:val="00FF5449"/>
    <w:rsid w:val="00FF5933"/>
    <w:rsid w:val="00FF5D0A"/>
    <w:rsid w:val="00FF76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0877701-EC74-4A3D-9EFD-9D9DEE788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 w:type="character" w:customStyle="1" w:styleId="KopfzeileZchn">
    <w:name w:val="Kopfzeile Zchn"/>
    <w:basedOn w:val="Absatz-Standardschriftart"/>
    <w:link w:val="Kopfzeile"/>
    <w:uiPriority w:val="99"/>
    <w:rsid w:val="000E425A"/>
  </w:style>
  <w:style w:type="character" w:styleId="NichtaufgelsteErwhnung">
    <w:name w:val="Unresolved Mention"/>
    <w:basedOn w:val="Absatz-Standardschriftart"/>
    <w:uiPriority w:val="99"/>
    <w:semiHidden/>
    <w:unhideWhenUsed/>
    <w:rsid w:val="00A142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17374">
      <w:bodyDiv w:val="1"/>
      <w:marLeft w:val="0"/>
      <w:marRight w:val="0"/>
      <w:marTop w:val="0"/>
      <w:marBottom w:val="0"/>
      <w:divBdr>
        <w:top w:val="none" w:sz="0" w:space="0" w:color="auto"/>
        <w:left w:val="none" w:sz="0" w:space="0" w:color="auto"/>
        <w:bottom w:val="none" w:sz="0" w:space="0" w:color="auto"/>
        <w:right w:val="none" w:sz="0" w:space="0" w:color="auto"/>
      </w:divBdr>
    </w:div>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196626830">
      <w:bodyDiv w:val="1"/>
      <w:marLeft w:val="0"/>
      <w:marRight w:val="0"/>
      <w:marTop w:val="0"/>
      <w:marBottom w:val="0"/>
      <w:divBdr>
        <w:top w:val="none" w:sz="0" w:space="0" w:color="auto"/>
        <w:left w:val="none" w:sz="0" w:space="0" w:color="auto"/>
        <w:bottom w:val="none" w:sz="0" w:space="0" w:color="auto"/>
        <w:right w:val="none" w:sz="0" w:space="0" w:color="auto"/>
      </w:divBdr>
    </w:div>
    <w:div w:id="255477656">
      <w:bodyDiv w:val="1"/>
      <w:marLeft w:val="0"/>
      <w:marRight w:val="0"/>
      <w:marTop w:val="0"/>
      <w:marBottom w:val="0"/>
      <w:divBdr>
        <w:top w:val="none" w:sz="0" w:space="0" w:color="auto"/>
        <w:left w:val="none" w:sz="0" w:space="0" w:color="auto"/>
        <w:bottom w:val="none" w:sz="0" w:space="0" w:color="auto"/>
        <w:right w:val="none" w:sz="0" w:space="0" w:color="auto"/>
      </w:divBdr>
    </w:div>
    <w:div w:id="312803620">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4219624">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56569622">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098409399">
      <w:bodyDiv w:val="1"/>
      <w:marLeft w:val="0"/>
      <w:marRight w:val="0"/>
      <w:marTop w:val="0"/>
      <w:marBottom w:val="0"/>
      <w:divBdr>
        <w:top w:val="none" w:sz="0" w:space="0" w:color="auto"/>
        <w:left w:val="none" w:sz="0" w:space="0" w:color="auto"/>
        <w:bottom w:val="none" w:sz="0" w:space="0" w:color="auto"/>
        <w:right w:val="none" w:sz="0" w:space="0" w:color="auto"/>
      </w:divBdr>
    </w:div>
    <w:div w:id="1259673294">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371955247">
      <w:bodyDiv w:val="1"/>
      <w:marLeft w:val="0"/>
      <w:marRight w:val="0"/>
      <w:marTop w:val="0"/>
      <w:marBottom w:val="0"/>
      <w:divBdr>
        <w:top w:val="none" w:sz="0" w:space="0" w:color="auto"/>
        <w:left w:val="none" w:sz="0" w:space="0" w:color="auto"/>
        <w:bottom w:val="none" w:sz="0" w:space="0" w:color="auto"/>
        <w:right w:val="none" w:sz="0" w:space="0" w:color="auto"/>
      </w:divBdr>
    </w:div>
    <w:div w:id="1541699584">
      <w:bodyDiv w:val="1"/>
      <w:marLeft w:val="0"/>
      <w:marRight w:val="0"/>
      <w:marTop w:val="0"/>
      <w:marBottom w:val="0"/>
      <w:divBdr>
        <w:top w:val="none" w:sz="0" w:space="0" w:color="auto"/>
        <w:left w:val="none" w:sz="0" w:space="0" w:color="auto"/>
        <w:bottom w:val="none" w:sz="0" w:space="0" w:color="auto"/>
        <w:right w:val="none" w:sz="0" w:space="0" w:color="auto"/>
      </w:divBdr>
    </w:div>
    <w:div w:id="1577978724">
      <w:bodyDiv w:val="1"/>
      <w:marLeft w:val="0"/>
      <w:marRight w:val="0"/>
      <w:marTop w:val="0"/>
      <w:marBottom w:val="0"/>
      <w:divBdr>
        <w:top w:val="none" w:sz="0" w:space="0" w:color="auto"/>
        <w:left w:val="none" w:sz="0" w:space="0" w:color="auto"/>
        <w:bottom w:val="none" w:sz="0" w:space="0" w:color="auto"/>
        <w:right w:val="none" w:sz="0" w:space="0" w:color="auto"/>
      </w:divBdr>
    </w:div>
    <w:div w:id="1616521240">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31148887">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1797916607">
      <w:bodyDiv w:val="1"/>
      <w:marLeft w:val="0"/>
      <w:marRight w:val="0"/>
      <w:marTop w:val="0"/>
      <w:marBottom w:val="0"/>
      <w:divBdr>
        <w:top w:val="none" w:sz="0" w:space="0" w:color="auto"/>
        <w:left w:val="none" w:sz="0" w:space="0" w:color="auto"/>
        <w:bottom w:val="none" w:sz="0" w:space="0" w:color="auto"/>
        <w:right w:val="none" w:sz="0" w:space="0" w:color="auto"/>
      </w:divBdr>
    </w:div>
    <w:div w:id="1840341724">
      <w:bodyDiv w:val="1"/>
      <w:marLeft w:val="0"/>
      <w:marRight w:val="0"/>
      <w:marTop w:val="0"/>
      <w:marBottom w:val="0"/>
      <w:divBdr>
        <w:top w:val="none" w:sz="0" w:space="0" w:color="auto"/>
        <w:left w:val="none" w:sz="0" w:space="0" w:color="auto"/>
        <w:bottom w:val="none" w:sz="0" w:space="0" w:color="auto"/>
        <w:right w:val="none" w:sz="0" w:space="0" w:color="auto"/>
      </w:divBdr>
    </w:div>
    <w:div w:id="1923098376">
      <w:bodyDiv w:val="1"/>
      <w:marLeft w:val="0"/>
      <w:marRight w:val="0"/>
      <w:marTop w:val="0"/>
      <w:marBottom w:val="0"/>
      <w:divBdr>
        <w:top w:val="none" w:sz="0" w:space="0" w:color="auto"/>
        <w:left w:val="none" w:sz="0" w:space="0" w:color="auto"/>
        <w:bottom w:val="none" w:sz="0" w:space="0" w:color="auto"/>
        <w:right w:val="none" w:sz="0" w:space="0" w:color="auto"/>
      </w:divBdr>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10198359">
      <w:bodyDiv w:val="1"/>
      <w:marLeft w:val="0"/>
      <w:marRight w:val="0"/>
      <w:marTop w:val="0"/>
      <w:marBottom w:val="0"/>
      <w:divBdr>
        <w:top w:val="none" w:sz="0" w:space="0" w:color="auto"/>
        <w:left w:val="none" w:sz="0" w:space="0" w:color="auto"/>
        <w:bottom w:val="none" w:sz="0" w:space="0" w:color="auto"/>
        <w:right w:val="none" w:sz="0" w:space="0" w:color="auto"/>
      </w:divBdr>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8.emf"/><Relationship Id="rId3" Type="http://schemas.openxmlformats.org/officeDocument/2006/relationships/styles" Target="styles.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customXml" Target="ink/ink2.xm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customXml" Target="ink/ink1.xm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stackoverflow.com/questions/50548446/google-nearby-connections-not-able-to-transfer-large-bytes-between-2-devices" TargetMode="Externa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0.emf"/><Relationship Id="rId28" Type="http://schemas.openxmlformats.org/officeDocument/2006/relationships/customXml" Target="ink/ink3.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7" Type="http://schemas.openxmlformats.org/officeDocument/2006/relationships/image" Target="media/image7.png"/><Relationship Id="rId30"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39B0E4C0C2D347D8A1D95D8B29A13DE1"/>
        <w:category>
          <w:name w:val="Allgemein"/>
          <w:gallery w:val="placeholder"/>
        </w:category>
        <w:types>
          <w:type w:val="bbPlcHdr"/>
        </w:types>
        <w:behaviors>
          <w:behavior w:val="content"/>
        </w:behaviors>
        <w:guid w:val="{220FA96C-3488-407D-810C-3625A00953E9}"/>
      </w:docPartPr>
      <w:docPartBody>
        <w:p w:rsidR="00231444" w:rsidRDefault="009A28C2" w:rsidP="009A28C2">
          <w:pPr>
            <w:pStyle w:val="39B0E4C0C2D347D8A1D95D8B29A13DE1"/>
          </w:pPr>
          <w:r w:rsidRPr="001A470A">
            <w:rPr>
              <w:rStyle w:val="Platzhaltertext"/>
            </w:rPr>
            <w:t>Klicken oder tippen Sie hier, um Text einzugeben.</w:t>
          </w:r>
        </w:p>
      </w:docPartBody>
    </w:docPart>
    <w:docPart>
      <w:docPartPr>
        <w:name w:val="1850B232B9954D65B818E570B6706A8A"/>
        <w:category>
          <w:name w:val="Allgemein"/>
          <w:gallery w:val="placeholder"/>
        </w:category>
        <w:types>
          <w:type w:val="bbPlcHdr"/>
        </w:types>
        <w:behaviors>
          <w:behavior w:val="content"/>
        </w:behaviors>
        <w:guid w:val="{17913335-B115-4E70-A739-D9EA0FC53BF0}"/>
      </w:docPartPr>
      <w:docPartBody>
        <w:p w:rsidR="00B66156" w:rsidRDefault="00B66156" w:rsidP="00B66156">
          <w:pPr>
            <w:pStyle w:val="1850B232B9954D65B818E570B6706A8A"/>
          </w:pPr>
          <w:r w:rsidRPr="001A470A">
            <w:rPr>
              <w:rStyle w:val="Platzhaltertext"/>
            </w:rPr>
            <w:t>Klicken oder tippen Sie hier, um Text einzugeben.</w:t>
          </w:r>
        </w:p>
      </w:docPartBody>
    </w:docPart>
    <w:docPart>
      <w:docPartPr>
        <w:name w:val="9018691BB8D14160BD8D58528B4342BD"/>
        <w:category>
          <w:name w:val="Allgemein"/>
          <w:gallery w:val="placeholder"/>
        </w:category>
        <w:types>
          <w:type w:val="bbPlcHdr"/>
        </w:types>
        <w:behaviors>
          <w:behavior w:val="content"/>
        </w:behaviors>
        <w:guid w:val="{CFF21C15-CD45-4002-A6DD-6CFE0301D190}"/>
      </w:docPartPr>
      <w:docPartBody>
        <w:p w:rsidR="00B66156" w:rsidRDefault="00B66156" w:rsidP="00B66156">
          <w:pPr>
            <w:pStyle w:val="9018691BB8D14160BD8D58528B4342BD"/>
          </w:pPr>
          <w:r w:rsidRPr="001A470A">
            <w:rPr>
              <w:rStyle w:val="Platzhaltertext"/>
            </w:rPr>
            <w:t>Klicken oder tippen Sie hier, um Text einzugeben.</w:t>
          </w:r>
        </w:p>
      </w:docPartBody>
    </w:docPart>
    <w:docPart>
      <w:docPartPr>
        <w:name w:val="1602741CED104184B6E73F0E08298919"/>
        <w:category>
          <w:name w:val="Allgemein"/>
          <w:gallery w:val="placeholder"/>
        </w:category>
        <w:types>
          <w:type w:val="bbPlcHdr"/>
        </w:types>
        <w:behaviors>
          <w:behavior w:val="content"/>
        </w:behaviors>
        <w:guid w:val="{79CB43BF-24D2-4B30-A240-BF4FCF8C9CE9}"/>
      </w:docPartPr>
      <w:docPartBody>
        <w:p w:rsidR="00B66156" w:rsidRDefault="00B66156" w:rsidP="00B66156">
          <w:pPr>
            <w:pStyle w:val="1602741CED104184B6E73F0E08298919"/>
          </w:pPr>
          <w:r w:rsidRPr="001A470A">
            <w:rPr>
              <w:rStyle w:val="Platzhaltertext"/>
            </w:rPr>
            <w:t>Klicken oder tippen Sie hier, um Text einzugeben.</w:t>
          </w:r>
        </w:p>
      </w:docPartBody>
    </w:docPart>
    <w:docPart>
      <w:docPartPr>
        <w:name w:val="4EA738B9C2284DC49AA68F35A59806EE"/>
        <w:category>
          <w:name w:val="Allgemein"/>
          <w:gallery w:val="placeholder"/>
        </w:category>
        <w:types>
          <w:type w:val="bbPlcHdr"/>
        </w:types>
        <w:behaviors>
          <w:behavior w:val="content"/>
        </w:behaviors>
        <w:guid w:val="{6233F6F6-2749-49A8-A4C4-2E14D94DC38A}"/>
      </w:docPartPr>
      <w:docPartBody>
        <w:p w:rsidR="00F84EE9" w:rsidRDefault="00F84EE9" w:rsidP="00F84EE9">
          <w:pPr>
            <w:pStyle w:val="4EA738B9C2284DC49AA68F35A59806EE"/>
          </w:pPr>
          <w:r w:rsidRPr="001A470A">
            <w:rPr>
              <w:rStyle w:val="Platzhaltertext"/>
            </w:rPr>
            <w:t>Klicken oder tippen Sie hier, um Text einzugeben.</w:t>
          </w:r>
        </w:p>
      </w:docPartBody>
    </w:docPart>
    <w:docPart>
      <w:docPartPr>
        <w:name w:val="4A85AA9A88C5402DA9306C0523508DF9"/>
        <w:category>
          <w:name w:val="Allgemein"/>
          <w:gallery w:val="placeholder"/>
        </w:category>
        <w:types>
          <w:type w:val="bbPlcHdr"/>
        </w:types>
        <w:behaviors>
          <w:behavior w:val="content"/>
        </w:behaviors>
        <w:guid w:val="{B9F291AF-25EE-49B4-88AD-321F563142D4}"/>
      </w:docPartPr>
      <w:docPartBody>
        <w:p w:rsidR="00F84EE9" w:rsidRDefault="00F84EE9" w:rsidP="00F84EE9">
          <w:pPr>
            <w:pStyle w:val="4A85AA9A88C5402DA9306C0523508DF9"/>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0E7846"/>
    <w:rsid w:val="0016128E"/>
    <w:rsid w:val="001E5AAA"/>
    <w:rsid w:val="00217B2D"/>
    <w:rsid w:val="00224ECB"/>
    <w:rsid w:val="00231444"/>
    <w:rsid w:val="00282C83"/>
    <w:rsid w:val="003021D3"/>
    <w:rsid w:val="003103FF"/>
    <w:rsid w:val="00340EC9"/>
    <w:rsid w:val="0035508D"/>
    <w:rsid w:val="003A4D34"/>
    <w:rsid w:val="003E10A6"/>
    <w:rsid w:val="00444C7E"/>
    <w:rsid w:val="004B28E7"/>
    <w:rsid w:val="004D22AE"/>
    <w:rsid w:val="004D7C72"/>
    <w:rsid w:val="00507FC6"/>
    <w:rsid w:val="005657E6"/>
    <w:rsid w:val="00565D56"/>
    <w:rsid w:val="00583CDA"/>
    <w:rsid w:val="005A0F83"/>
    <w:rsid w:val="005A2B7B"/>
    <w:rsid w:val="005B26E4"/>
    <w:rsid w:val="00634188"/>
    <w:rsid w:val="00660A06"/>
    <w:rsid w:val="006B35BA"/>
    <w:rsid w:val="00707874"/>
    <w:rsid w:val="00772E4C"/>
    <w:rsid w:val="007C37C5"/>
    <w:rsid w:val="007D03DE"/>
    <w:rsid w:val="007D1A07"/>
    <w:rsid w:val="007D2749"/>
    <w:rsid w:val="007E321F"/>
    <w:rsid w:val="007F61EF"/>
    <w:rsid w:val="00840F6F"/>
    <w:rsid w:val="008A603A"/>
    <w:rsid w:val="008C4184"/>
    <w:rsid w:val="00915DFB"/>
    <w:rsid w:val="009A28C2"/>
    <w:rsid w:val="00A0443C"/>
    <w:rsid w:val="00A9702E"/>
    <w:rsid w:val="00AA7A91"/>
    <w:rsid w:val="00AE2795"/>
    <w:rsid w:val="00B0606F"/>
    <w:rsid w:val="00B266A0"/>
    <w:rsid w:val="00B4303A"/>
    <w:rsid w:val="00B53E4C"/>
    <w:rsid w:val="00B66156"/>
    <w:rsid w:val="00B77459"/>
    <w:rsid w:val="00B90AAC"/>
    <w:rsid w:val="00BA5354"/>
    <w:rsid w:val="00BD2E9B"/>
    <w:rsid w:val="00BD48E2"/>
    <w:rsid w:val="00C64DC7"/>
    <w:rsid w:val="00CA2DEB"/>
    <w:rsid w:val="00CE26CA"/>
    <w:rsid w:val="00D00158"/>
    <w:rsid w:val="00D20555"/>
    <w:rsid w:val="00D21841"/>
    <w:rsid w:val="00D85461"/>
    <w:rsid w:val="00DC731D"/>
    <w:rsid w:val="00DD2B46"/>
    <w:rsid w:val="00DD5BB8"/>
    <w:rsid w:val="00DE0DE8"/>
    <w:rsid w:val="00DF0828"/>
    <w:rsid w:val="00DF7B4F"/>
    <w:rsid w:val="00ED158F"/>
    <w:rsid w:val="00F00945"/>
    <w:rsid w:val="00F35C2B"/>
    <w:rsid w:val="00F6281B"/>
    <w:rsid w:val="00F84E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84EE9"/>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 w:type="paragraph" w:customStyle="1" w:styleId="2873B8CCBEA7474DAFF4EFCF9BF261ED">
    <w:name w:val="2873B8CCBEA7474DAFF4EFCF9BF261ED"/>
    <w:rsid w:val="004B28E7"/>
  </w:style>
  <w:style w:type="paragraph" w:customStyle="1" w:styleId="07E49ADF8FAD4FE18E6E123DB38ECB7B">
    <w:name w:val="07E49ADF8FAD4FE18E6E123DB38ECB7B"/>
    <w:rsid w:val="004B28E7"/>
  </w:style>
  <w:style w:type="paragraph" w:customStyle="1" w:styleId="802FF5AEA8574CD99C2666BFB4B3B35E">
    <w:name w:val="802FF5AEA8574CD99C2666BFB4B3B35E"/>
    <w:rsid w:val="004B28E7"/>
  </w:style>
  <w:style w:type="paragraph" w:customStyle="1" w:styleId="63FAF46B50E64A90AA483000B39CCA6D">
    <w:name w:val="63FAF46B50E64A90AA483000B39CCA6D"/>
    <w:rsid w:val="004B28E7"/>
  </w:style>
  <w:style w:type="paragraph" w:customStyle="1" w:styleId="3ED8388316834A5282F0907610B140E1">
    <w:name w:val="3ED8388316834A5282F0907610B140E1"/>
    <w:rsid w:val="004B28E7"/>
  </w:style>
  <w:style w:type="paragraph" w:customStyle="1" w:styleId="680E10786192400892D4DBD109B6DAF1">
    <w:name w:val="680E10786192400892D4DBD109B6DAF1"/>
    <w:rsid w:val="004B28E7"/>
  </w:style>
  <w:style w:type="paragraph" w:customStyle="1" w:styleId="0E9A27F6BA9E42C8B7F2951CA6B6731B">
    <w:name w:val="0E9A27F6BA9E42C8B7F2951CA6B6731B"/>
    <w:rsid w:val="004B28E7"/>
  </w:style>
  <w:style w:type="paragraph" w:customStyle="1" w:styleId="605ED7AAE48245A7B3B017194E061799">
    <w:name w:val="605ED7AAE48245A7B3B017194E061799"/>
    <w:rsid w:val="004B28E7"/>
  </w:style>
  <w:style w:type="paragraph" w:customStyle="1" w:styleId="B99D011A9A2C4710A0152209744B7006">
    <w:name w:val="B99D011A9A2C4710A0152209744B7006"/>
    <w:rsid w:val="004B28E7"/>
  </w:style>
  <w:style w:type="paragraph" w:customStyle="1" w:styleId="3E95B90995CD44DFBDAA022C497C38D9">
    <w:name w:val="3E95B90995CD44DFBDAA022C497C38D9"/>
    <w:rsid w:val="004B28E7"/>
  </w:style>
  <w:style w:type="paragraph" w:customStyle="1" w:styleId="4E849ACE120740F1A30D1C9990A4D45B">
    <w:name w:val="4E849ACE120740F1A30D1C9990A4D45B"/>
    <w:rsid w:val="00B66156"/>
  </w:style>
  <w:style w:type="paragraph" w:customStyle="1" w:styleId="1850B232B9954D65B818E570B6706A8A">
    <w:name w:val="1850B232B9954D65B818E570B6706A8A"/>
    <w:rsid w:val="00B66156"/>
  </w:style>
  <w:style w:type="paragraph" w:customStyle="1" w:styleId="9018691BB8D14160BD8D58528B4342BD">
    <w:name w:val="9018691BB8D14160BD8D58528B4342BD"/>
    <w:rsid w:val="00B66156"/>
  </w:style>
  <w:style w:type="paragraph" w:customStyle="1" w:styleId="9E144317FDA04340B6EDA1DAC8A5B920">
    <w:name w:val="9E144317FDA04340B6EDA1DAC8A5B920"/>
    <w:rsid w:val="00B66156"/>
  </w:style>
  <w:style w:type="paragraph" w:customStyle="1" w:styleId="D47B928756CC4C4D80488982A162134A">
    <w:name w:val="D47B928756CC4C4D80488982A162134A"/>
    <w:rsid w:val="00B66156"/>
  </w:style>
  <w:style w:type="paragraph" w:customStyle="1" w:styleId="1A8A1892D39341F08F6F65C65F377AFF">
    <w:name w:val="1A8A1892D39341F08F6F65C65F377AFF"/>
    <w:rsid w:val="00B66156"/>
  </w:style>
  <w:style w:type="paragraph" w:customStyle="1" w:styleId="C8FE44FD194A4C1AACEE454BB83BEE13">
    <w:name w:val="C8FE44FD194A4C1AACEE454BB83BEE13"/>
    <w:rsid w:val="00B66156"/>
  </w:style>
  <w:style w:type="paragraph" w:customStyle="1" w:styleId="1602741CED104184B6E73F0E08298919">
    <w:name w:val="1602741CED104184B6E73F0E08298919"/>
    <w:rsid w:val="00B66156"/>
  </w:style>
  <w:style w:type="paragraph" w:customStyle="1" w:styleId="2DDFE4CA65344A09B74B8C271C315C08">
    <w:name w:val="2DDFE4CA65344A09B74B8C271C315C08"/>
    <w:rsid w:val="00F84EE9"/>
  </w:style>
  <w:style w:type="paragraph" w:customStyle="1" w:styleId="4EA738B9C2284DC49AA68F35A59806EE">
    <w:name w:val="4EA738B9C2284DC49AA68F35A59806EE"/>
    <w:rsid w:val="00F84EE9"/>
  </w:style>
  <w:style w:type="paragraph" w:customStyle="1" w:styleId="4A85AA9A88C5402DA9306C0523508DF9">
    <w:name w:val="4A85AA9A88C5402DA9306C0523508DF9"/>
    <w:rsid w:val="00F84EE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17:44:18.13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25T21:46:41.281"/>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350"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3400B5E-8211-4C53-878C-026F3C678CD8}">
  <we:reference id="wa200000113" version="1.0.0.0" store="de-DE" storeType="OMEX"/>
  <we:alternateReferences>
    <we:reference id="wa200000113" version="1.0.0.0" store="WA20000011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0670908-B4BA-47BD-8E32-B3CF61A08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4266</Words>
  <Characters>89882</Characters>
  <Application>Microsoft Office Word</Application>
  <DocSecurity>0</DocSecurity>
  <Lines>749</Lines>
  <Paragraphs>207</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03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2346</cp:revision>
  <cp:lastPrinted>2020-04-17T23:50:00Z</cp:lastPrinted>
  <dcterms:created xsi:type="dcterms:W3CDTF">2019-05-23T10:58:00Z</dcterms:created>
  <dcterms:modified xsi:type="dcterms:W3CDTF">2020-05-01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26">
    <vt:lpwstr>Quellenverzeichnis</vt:lpwstr>
  </property>
  <property fmtid="{D5CDD505-2E9C-101B-9397-08002B2CF9AE}" pid="13" name="CitaviDocumentProperty_8">
    <vt:lpwstr>CloudProjectKey=f1llbsm1nlw55ysl2uvkv275hnf50npo8saceveooi; ProjectName=Bachelorarbeit</vt:lpwstr>
  </property>
  <property fmtid="{D5CDD505-2E9C-101B-9397-08002B2CF9AE}" pid="14" name="CitaviDocumentProperty_7">
    <vt:lpwstr>Bachelorarbeit</vt:lpwstr>
  </property>
  <property fmtid="{D5CDD505-2E9C-101B-9397-08002B2CF9AE}" pid="15" name="CitaviDocumentProperty_0">
    <vt:lpwstr>f5512db0-82e6-493f-9002-858aeef680e1</vt:lpwstr>
  </property>
  <property fmtid="{D5CDD505-2E9C-101B-9397-08002B2CF9AE}" pid="16" name="CitaviDocumentProperty_6">
    <vt:lpwstr>True</vt:lpwstr>
  </property>
  <property fmtid="{D5CDD505-2E9C-101B-9397-08002B2CF9AE}" pid="17" name="CitaviDocumentProperty_1">
    <vt:lpwstr>6.3.0.0</vt:lpwstr>
  </property>
</Properties>
</file>